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1766105319"/>
        <w:docPartObj>
          <w:docPartGallery w:val="Table of Contents"/>
          <w:docPartUnique/>
        </w:docPartObj>
      </w:sdtPr>
      <w:sdtEndPr>
        <w:rPr>
          <w:noProof/>
        </w:rPr>
      </w:sdtEndPr>
      <w:sdtContent>
        <w:p w:rsidR="00B916A4" w:rsidRPr="00087A95" w:rsidRDefault="00B916A4">
          <w:pPr>
            <w:pStyle w:val="TOCHeading"/>
            <w:rPr>
              <w:rFonts w:asciiTheme="minorHAnsi" w:hAnsiTheme="minorHAnsi" w:cstheme="minorHAnsi"/>
            </w:rPr>
          </w:pPr>
          <w:r w:rsidRPr="00087A95">
            <w:rPr>
              <w:rFonts w:asciiTheme="minorHAnsi" w:hAnsiTheme="minorHAnsi" w:cstheme="minorHAnsi"/>
            </w:rPr>
            <w:t>Table of Contents</w:t>
          </w:r>
        </w:p>
        <w:p w:rsidR="008B0760" w:rsidRDefault="00B916A4">
          <w:pPr>
            <w:pStyle w:val="TOC1"/>
            <w:tabs>
              <w:tab w:val="right" w:leader="dot" w:pos="9350"/>
            </w:tabs>
            <w:rPr>
              <w:rFonts w:eastAsiaTheme="minorEastAsia" w:cstheme="minorBidi"/>
              <w:b w:val="0"/>
              <w:bCs w:val="0"/>
              <w:i w:val="0"/>
              <w:iCs w:val="0"/>
              <w:noProof/>
            </w:rPr>
          </w:pPr>
          <w:r w:rsidRPr="00087A95">
            <w:rPr>
              <w:b w:val="0"/>
              <w:bCs w:val="0"/>
            </w:rPr>
            <w:fldChar w:fldCharType="begin"/>
          </w:r>
          <w:r w:rsidRPr="00087A95">
            <w:instrText xml:space="preserve"> TOC \o "1-3" \h \z \u </w:instrText>
          </w:r>
          <w:r w:rsidRPr="00087A95">
            <w:rPr>
              <w:b w:val="0"/>
              <w:bCs w:val="0"/>
            </w:rPr>
            <w:fldChar w:fldCharType="separate"/>
          </w:r>
          <w:hyperlink w:anchor="_Toc17062298" w:history="1">
            <w:r w:rsidR="008B0760" w:rsidRPr="00EF355F">
              <w:rPr>
                <w:rStyle w:val="Hyperlink"/>
                <w:noProof/>
              </w:rPr>
              <w:t>Introduction</w:t>
            </w:r>
            <w:r w:rsidR="008B0760">
              <w:rPr>
                <w:noProof/>
                <w:webHidden/>
              </w:rPr>
              <w:tab/>
            </w:r>
            <w:r w:rsidR="008B0760">
              <w:rPr>
                <w:noProof/>
                <w:webHidden/>
              </w:rPr>
              <w:fldChar w:fldCharType="begin"/>
            </w:r>
            <w:r w:rsidR="008B0760">
              <w:rPr>
                <w:noProof/>
                <w:webHidden/>
              </w:rPr>
              <w:instrText xml:space="preserve"> PAGEREF _Toc17062298 \h </w:instrText>
            </w:r>
            <w:r w:rsidR="008B0760">
              <w:rPr>
                <w:noProof/>
                <w:webHidden/>
              </w:rPr>
            </w:r>
            <w:r w:rsidR="008B0760">
              <w:rPr>
                <w:noProof/>
                <w:webHidden/>
              </w:rPr>
              <w:fldChar w:fldCharType="separate"/>
            </w:r>
            <w:r w:rsidR="00E71265">
              <w:rPr>
                <w:noProof/>
                <w:webHidden/>
              </w:rPr>
              <w:t>6</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299" w:history="1">
            <w:r w:rsidR="008B0760" w:rsidRPr="00EF355F">
              <w:rPr>
                <w:rStyle w:val="Hyperlink"/>
                <w:noProof/>
              </w:rPr>
              <w:t>Models</w:t>
            </w:r>
            <w:r w:rsidR="008B0760">
              <w:rPr>
                <w:noProof/>
                <w:webHidden/>
              </w:rPr>
              <w:tab/>
            </w:r>
            <w:r w:rsidR="008B0760">
              <w:rPr>
                <w:noProof/>
                <w:webHidden/>
              </w:rPr>
              <w:fldChar w:fldCharType="begin"/>
            </w:r>
            <w:r w:rsidR="008B0760">
              <w:rPr>
                <w:noProof/>
                <w:webHidden/>
              </w:rPr>
              <w:instrText xml:space="preserve"> PAGEREF _Toc17062299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00" w:history="1">
            <w:r w:rsidR="008B0760" w:rsidRPr="00EF355F">
              <w:rPr>
                <w:rStyle w:val="Hyperlink"/>
                <w:noProof/>
              </w:rPr>
              <w:t>Dexamethasone as a Model of Stress</w:t>
            </w:r>
            <w:r w:rsidR="008B0760">
              <w:rPr>
                <w:noProof/>
                <w:webHidden/>
              </w:rPr>
              <w:tab/>
            </w:r>
            <w:r w:rsidR="008B0760">
              <w:rPr>
                <w:noProof/>
                <w:webHidden/>
              </w:rPr>
              <w:fldChar w:fldCharType="begin"/>
            </w:r>
            <w:r w:rsidR="008B0760">
              <w:rPr>
                <w:noProof/>
                <w:webHidden/>
              </w:rPr>
              <w:instrText xml:space="preserve"> PAGEREF _Toc17062300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01" w:history="1">
            <w:r w:rsidR="008B0760" w:rsidRPr="00EF355F">
              <w:rPr>
                <w:rStyle w:val="Hyperlink"/>
                <w:noProof/>
              </w:rPr>
              <w:t xml:space="preserve">Figure 1: the HPA axis from “Know your brain: HPA axis”, 2014 </w:t>
            </w:r>
            <w:r w:rsidR="008B0760">
              <w:rPr>
                <w:noProof/>
                <w:webHidden/>
              </w:rPr>
              <w:tab/>
            </w:r>
            <w:r w:rsidR="008B0760">
              <w:rPr>
                <w:noProof/>
                <w:webHidden/>
              </w:rPr>
              <w:fldChar w:fldCharType="begin"/>
            </w:r>
            <w:r w:rsidR="008B0760">
              <w:rPr>
                <w:noProof/>
                <w:webHidden/>
              </w:rPr>
              <w:instrText xml:space="preserve"> PAGEREF _Toc17062301 \h </w:instrText>
            </w:r>
            <w:r w:rsidR="008B0760">
              <w:rPr>
                <w:noProof/>
                <w:webHidden/>
              </w:rPr>
            </w:r>
            <w:r w:rsidR="008B0760">
              <w:rPr>
                <w:noProof/>
                <w:webHidden/>
              </w:rPr>
              <w:fldChar w:fldCharType="separate"/>
            </w:r>
            <w:r w:rsidR="00E71265">
              <w:rPr>
                <w:noProof/>
                <w:webHidden/>
              </w:rPr>
              <w:t>7</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02" w:history="1">
            <w:r w:rsidR="008B0760" w:rsidRPr="00EF355F">
              <w:rPr>
                <w:rStyle w:val="Hyperlink"/>
                <w:noProof/>
              </w:rPr>
              <w:t>mTORC1 Hyperactivation as a Model of Obesity</w:t>
            </w:r>
            <w:r w:rsidR="008B0760">
              <w:rPr>
                <w:noProof/>
                <w:webHidden/>
              </w:rPr>
              <w:tab/>
            </w:r>
            <w:r w:rsidR="008B0760">
              <w:rPr>
                <w:noProof/>
                <w:webHidden/>
              </w:rPr>
              <w:fldChar w:fldCharType="begin"/>
            </w:r>
            <w:r w:rsidR="008B0760">
              <w:rPr>
                <w:noProof/>
                <w:webHidden/>
              </w:rPr>
              <w:instrText xml:space="preserve"> PAGEREF _Toc17062302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03" w:history="1">
            <w:r w:rsidR="008B0760" w:rsidRPr="00EF355F">
              <w:rPr>
                <w:rStyle w:val="Hyperlink"/>
                <w:noProof/>
              </w:rPr>
              <w:t>Placental mTORC1</w:t>
            </w:r>
            <w:r w:rsidR="008B0760">
              <w:rPr>
                <w:noProof/>
                <w:webHidden/>
              </w:rPr>
              <w:tab/>
            </w:r>
            <w:r w:rsidR="008B0760">
              <w:rPr>
                <w:noProof/>
                <w:webHidden/>
              </w:rPr>
              <w:fldChar w:fldCharType="begin"/>
            </w:r>
            <w:r w:rsidR="008B0760">
              <w:rPr>
                <w:noProof/>
                <w:webHidden/>
              </w:rPr>
              <w:instrText xml:space="preserve"> PAGEREF _Toc17062303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04" w:history="1">
            <w:r w:rsidR="008B0760" w:rsidRPr="00EF355F">
              <w:rPr>
                <w:rStyle w:val="Hyperlink"/>
                <w:noProof/>
              </w:rPr>
              <w:t>Adipocyte mTORC1</w:t>
            </w:r>
            <w:r w:rsidR="008B0760">
              <w:rPr>
                <w:noProof/>
                <w:webHidden/>
              </w:rPr>
              <w:tab/>
            </w:r>
            <w:r w:rsidR="008B0760">
              <w:rPr>
                <w:noProof/>
                <w:webHidden/>
              </w:rPr>
              <w:fldChar w:fldCharType="begin"/>
            </w:r>
            <w:r w:rsidR="008B0760">
              <w:rPr>
                <w:noProof/>
                <w:webHidden/>
              </w:rPr>
              <w:instrText xml:space="preserve"> PAGEREF _Toc17062304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05" w:history="1">
            <w:r w:rsidR="008B0760" w:rsidRPr="00EF355F">
              <w:rPr>
                <w:rStyle w:val="Hyperlink"/>
                <w:noProof/>
              </w:rPr>
              <w:t>Strengths and Limitations of Using Mouse Model</w:t>
            </w:r>
            <w:r w:rsidR="008B0760">
              <w:rPr>
                <w:noProof/>
                <w:webHidden/>
              </w:rPr>
              <w:tab/>
            </w:r>
            <w:r w:rsidR="008B0760">
              <w:rPr>
                <w:noProof/>
                <w:webHidden/>
              </w:rPr>
              <w:fldChar w:fldCharType="begin"/>
            </w:r>
            <w:r w:rsidR="008B0760">
              <w:rPr>
                <w:noProof/>
                <w:webHidden/>
              </w:rPr>
              <w:instrText xml:space="preserve"> PAGEREF _Toc17062305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06" w:history="1">
            <w:r w:rsidR="008B0760" w:rsidRPr="00EF355F">
              <w:rPr>
                <w:rStyle w:val="Hyperlink"/>
                <w:noProof/>
              </w:rPr>
              <w:t>Mice vs Humans</w:t>
            </w:r>
            <w:r w:rsidR="008B0760">
              <w:rPr>
                <w:noProof/>
                <w:webHidden/>
              </w:rPr>
              <w:tab/>
            </w:r>
            <w:r w:rsidR="008B0760">
              <w:rPr>
                <w:noProof/>
                <w:webHidden/>
              </w:rPr>
              <w:fldChar w:fldCharType="begin"/>
            </w:r>
            <w:r w:rsidR="008B0760">
              <w:rPr>
                <w:noProof/>
                <w:webHidden/>
              </w:rPr>
              <w:instrText xml:space="preserve"> PAGEREF _Toc17062306 \h </w:instrText>
            </w:r>
            <w:r w:rsidR="008B0760">
              <w:rPr>
                <w:noProof/>
                <w:webHidden/>
              </w:rPr>
            </w:r>
            <w:r w:rsidR="008B0760">
              <w:rPr>
                <w:noProof/>
                <w:webHidden/>
              </w:rPr>
              <w:fldChar w:fldCharType="separate"/>
            </w:r>
            <w:r w:rsidR="00E71265">
              <w:rPr>
                <w:noProof/>
                <w:webHidden/>
              </w:rPr>
              <w:t>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07" w:history="1">
            <w:r w:rsidR="008B0760" w:rsidRPr="00EF355F">
              <w:rPr>
                <w:rStyle w:val="Hyperlink"/>
                <w:noProof/>
              </w:rPr>
              <w:t>Mice vs Cells</w:t>
            </w:r>
            <w:r w:rsidR="008B0760">
              <w:rPr>
                <w:noProof/>
                <w:webHidden/>
              </w:rPr>
              <w:tab/>
            </w:r>
            <w:r w:rsidR="008B0760">
              <w:rPr>
                <w:noProof/>
                <w:webHidden/>
              </w:rPr>
              <w:fldChar w:fldCharType="begin"/>
            </w:r>
            <w:r w:rsidR="008B0760">
              <w:rPr>
                <w:noProof/>
                <w:webHidden/>
              </w:rPr>
              <w:instrText xml:space="preserve"> PAGEREF _Toc17062307 \h </w:instrText>
            </w:r>
            <w:r w:rsidR="008B0760">
              <w:rPr>
                <w:noProof/>
                <w:webHidden/>
              </w:rPr>
            </w:r>
            <w:r w:rsidR="008B0760">
              <w:rPr>
                <w:noProof/>
                <w:webHidden/>
              </w:rPr>
              <w:fldChar w:fldCharType="separate"/>
            </w:r>
            <w:r w:rsidR="00E71265">
              <w:rPr>
                <w:noProof/>
                <w:webHidden/>
              </w:rPr>
              <w:t>9</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08" w:history="1">
            <w:r w:rsidR="008B0760" w:rsidRPr="00EF355F">
              <w:rPr>
                <w:rStyle w:val="Hyperlink"/>
                <w:noProof/>
              </w:rPr>
              <w:t>Specific Aim 1</w:t>
            </w:r>
            <w:r w:rsidR="008B0760">
              <w:rPr>
                <w:noProof/>
                <w:webHidden/>
              </w:rPr>
              <w:tab/>
            </w:r>
            <w:r w:rsidR="008B0760">
              <w:rPr>
                <w:noProof/>
                <w:webHidden/>
              </w:rPr>
              <w:fldChar w:fldCharType="begin"/>
            </w:r>
            <w:r w:rsidR="008B0760">
              <w:rPr>
                <w:noProof/>
                <w:webHidden/>
              </w:rPr>
              <w:instrText xml:space="preserve"> PAGEREF _Toc17062308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09"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09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10"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10 \h </w:instrText>
            </w:r>
            <w:r w:rsidR="008B0760">
              <w:rPr>
                <w:noProof/>
                <w:webHidden/>
              </w:rPr>
            </w:r>
            <w:r w:rsidR="008B0760">
              <w:rPr>
                <w:noProof/>
                <w:webHidden/>
              </w:rPr>
              <w:fldChar w:fldCharType="separate"/>
            </w:r>
            <w:r w:rsidR="00E71265">
              <w:rPr>
                <w:noProof/>
                <w:webHidden/>
              </w:rPr>
              <w:t>10</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11"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11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12" w:history="1">
            <w:r w:rsidR="008B0760" w:rsidRPr="00EF355F">
              <w:rPr>
                <w:rStyle w:val="Hyperlink"/>
                <w:noProof/>
              </w:rPr>
              <w:t>Cortisol/Corticosterone Levels in Pregnancy</w:t>
            </w:r>
            <w:r w:rsidR="008B0760">
              <w:rPr>
                <w:noProof/>
                <w:webHidden/>
              </w:rPr>
              <w:tab/>
            </w:r>
            <w:r w:rsidR="008B0760">
              <w:rPr>
                <w:noProof/>
                <w:webHidden/>
              </w:rPr>
              <w:fldChar w:fldCharType="begin"/>
            </w:r>
            <w:r w:rsidR="008B0760">
              <w:rPr>
                <w:noProof/>
                <w:webHidden/>
              </w:rPr>
              <w:instrText xml:space="preserve"> PAGEREF _Toc17062312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13" w:history="1">
            <w:r w:rsidR="008B0760" w:rsidRPr="00EF355F">
              <w:rPr>
                <w:rStyle w:val="Hyperlink"/>
                <w:noProof/>
              </w:rPr>
              <w:t>Fetal HPA Axis Development</w:t>
            </w:r>
            <w:r w:rsidR="008B0760">
              <w:rPr>
                <w:noProof/>
                <w:webHidden/>
              </w:rPr>
              <w:tab/>
            </w:r>
            <w:r w:rsidR="008B0760">
              <w:rPr>
                <w:noProof/>
                <w:webHidden/>
              </w:rPr>
              <w:fldChar w:fldCharType="begin"/>
            </w:r>
            <w:r w:rsidR="008B0760">
              <w:rPr>
                <w:noProof/>
                <w:webHidden/>
              </w:rPr>
              <w:instrText xml:space="preserve"> PAGEREF _Toc17062313 \h </w:instrText>
            </w:r>
            <w:r w:rsidR="008B0760">
              <w:rPr>
                <w:noProof/>
                <w:webHidden/>
              </w:rPr>
            </w:r>
            <w:r w:rsidR="008B0760">
              <w:rPr>
                <w:noProof/>
                <w:webHidden/>
              </w:rPr>
              <w:fldChar w:fldCharType="separate"/>
            </w:r>
            <w:r w:rsidR="00E71265">
              <w:rPr>
                <w:noProof/>
                <w:webHidden/>
              </w:rPr>
              <w:t>1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14" w:history="1">
            <w:r w:rsidR="008B0760" w:rsidRPr="00EF355F">
              <w:rPr>
                <w:rStyle w:val="Hyperlink"/>
                <w:noProof/>
              </w:rPr>
              <w:t>Glucocorticoid Treatments in Pregnancy</w:t>
            </w:r>
            <w:r w:rsidR="008B0760">
              <w:rPr>
                <w:noProof/>
                <w:webHidden/>
              </w:rPr>
              <w:tab/>
            </w:r>
            <w:r w:rsidR="008B0760">
              <w:rPr>
                <w:noProof/>
                <w:webHidden/>
              </w:rPr>
              <w:fldChar w:fldCharType="begin"/>
            </w:r>
            <w:r w:rsidR="008B0760">
              <w:rPr>
                <w:noProof/>
                <w:webHidden/>
              </w:rPr>
              <w:instrText xml:space="preserve"> PAGEREF _Toc17062314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15" w:history="1">
            <w:r w:rsidR="008B0760" w:rsidRPr="00EF355F">
              <w:rPr>
                <w:rStyle w:val="Hyperlink"/>
                <w:noProof/>
              </w:rPr>
              <w:t>Effects of Glucocorticoid Exposure on Placental and Fetal Development</w:t>
            </w:r>
            <w:r w:rsidR="008B0760">
              <w:rPr>
                <w:noProof/>
                <w:webHidden/>
              </w:rPr>
              <w:tab/>
            </w:r>
            <w:r w:rsidR="008B0760">
              <w:rPr>
                <w:noProof/>
                <w:webHidden/>
              </w:rPr>
              <w:fldChar w:fldCharType="begin"/>
            </w:r>
            <w:r w:rsidR="008B0760">
              <w:rPr>
                <w:noProof/>
                <w:webHidden/>
              </w:rPr>
              <w:instrText xml:space="preserve"> PAGEREF _Toc17062315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16" w:history="1">
            <w:r w:rsidR="008B0760" w:rsidRPr="00EF355F">
              <w:rPr>
                <w:rStyle w:val="Hyperlink"/>
                <w:noProof/>
              </w:rPr>
              <w:t>Effect of Glucocorticoid Exposure on Placental Nutrient Transporters</w:t>
            </w:r>
            <w:r w:rsidR="008B0760">
              <w:rPr>
                <w:noProof/>
                <w:webHidden/>
              </w:rPr>
              <w:tab/>
            </w:r>
            <w:r w:rsidR="008B0760">
              <w:rPr>
                <w:noProof/>
                <w:webHidden/>
              </w:rPr>
              <w:fldChar w:fldCharType="begin"/>
            </w:r>
            <w:r w:rsidR="008B0760">
              <w:rPr>
                <w:noProof/>
                <w:webHidden/>
              </w:rPr>
              <w:instrText xml:space="preserve"> PAGEREF _Toc17062316 \h </w:instrText>
            </w:r>
            <w:r w:rsidR="008B0760">
              <w:rPr>
                <w:noProof/>
                <w:webHidden/>
              </w:rPr>
            </w:r>
            <w:r w:rsidR="008B0760">
              <w:rPr>
                <w:noProof/>
                <w:webHidden/>
              </w:rPr>
              <w:fldChar w:fldCharType="separate"/>
            </w:r>
            <w:r w:rsidR="00E71265">
              <w:rPr>
                <w:noProof/>
                <w:webHidden/>
              </w:rPr>
              <w:t>12</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17" w:history="1">
            <w:r w:rsidR="008B0760" w:rsidRPr="00EF355F">
              <w:rPr>
                <w:rStyle w:val="Hyperlink"/>
                <w:noProof/>
              </w:rPr>
              <w:t>Glucose Transporters</w:t>
            </w:r>
            <w:r w:rsidR="008B0760">
              <w:rPr>
                <w:noProof/>
                <w:webHidden/>
              </w:rPr>
              <w:tab/>
            </w:r>
            <w:r w:rsidR="008B0760">
              <w:rPr>
                <w:noProof/>
                <w:webHidden/>
              </w:rPr>
              <w:fldChar w:fldCharType="begin"/>
            </w:r>
            <w:r w:rsidR="008B0760">
              <w:rPr>
                <w:noProof/>
                <w:webHidden/>
              </w:rPr>
              <w:instrText xml:space="preserve"> PAGEREF _Toc17062317 \h </w:instrText>
            </w:r>
            <w:r w:rsidR="008B0760">
              <w:rPr>
                <w:noProof/>
                <w:webHidden/>
              </w:rPr>
            </w:r>
            <w:r w:rsidR="008B0760">
              <w:rPr>
                <w:noProof/>
                <w:webHidden/>
              </w:rPr>
              <w:fldChar w:fldCharType="separate"/>
            </w:r>
            <w:r w:rsidR="00E71265">
              <w:rPr>
                <w:noProof/>
                <w:webHidden/>
              </w:rPr>
              <w:t>13</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18" w:history="1">
            <w:r w:rsidR="008B0760" w:rsidRPr="00EF355F">
              <w:rPr>
                <w:rStyle w:val="Hyperlink"/>
                <w:noProof/>
              </w:rPr>
              <w:t>Amino Acid Transporters</w:t>
            </w:r>
            <w:r w:rsidR="008B0760">
              <w:rPr>
                <w:noProof/>
                <w:webHidden/>
              </w:rPr>
              <w:tab/>
            </w:r>
            <w:r w:rsidR="008B0760">
              <w:rPr>
                <w:noProof/>
                <w:webHidden/>
              </w:rPr>
              <w:fldChar w:fldCharType="begin"/>
            </w:r>
            <w:r w:rsidR="008B0760">
              <w:rPr>
                <w:noProof/>
                <w:webHidden/>
              </w:rPr>
              <w:instrText xml:space="preserve"> PAGEREF _Toc17062318 \h </w:instrText>
            </w:r>
            <w:r w:rsidR="008B0760">
              <w:rPr>
                <w:noProof/>
                <w:webHidden/>
              </w:rPr>
            </w:r>
            <w:r w:rsidR="008B0760">
              <w:rPr>
                <w:noProof/>
                <w:webHidden/>
              </w:rPr>
              <w:fldChar w:fldCharType="separate"/>
            </w:r>
            <w:r w:rsidR="00E71265">
              <w:rPr>
                <w:noProof/>
                <w:webHidden/>
              </w:rPr>
              <w:t>13</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19" w:history="1">
            <w:r w:rsidR="008B0760" w:rsidRPr="00EF355F">
              <w:rPr>
                <w:rStyle w:val="Hyperlink"/>
                <w:noProof/>
              </w:rPr>
              <w:t>Fatty Acid Transport</w:t>
            </w:r>
            <w:r w:rsidR="008B0760">
              <w:rPr>
                <w:noProof/>
                <w:webHidden/>
              </w:rPr>
              <w:tab/>
            </w:r>
            <w:r w:rsidR="008B0760">
              <w:rPr>
                <w:noProof/>
                <w:webHidden/>
              </w:rPr>
              <w:fldChar w:fldCharType="begin"/>
            </w:r>
            <w:r w:rsidR="008B0760">
              <w:rPr>
                <w:noProof/>
                <w:webHidden/>
              </w:rPr>
              <w:instrText xml:space="preserve"> PAGEREF _Toc17062319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20" w:history="1">
            <w:r w:rsidR="008B0760" w:rsidRPr="00EF355F">
              <w:rPr>
                <w:rStyle w:val="Hyperlink"/>
                <w:noProof/>
              </w:rPr>
              <w:t>Effect of Glucocorticoid Exposure on Placental mTORC1 Function</w:t>
            </w:r>
            <w:r w:rsidR="008B0760">
              <w:rPr>
                <w:noProof/>
                <w:webHidden/>
              </w:rPr>
              <w:tab/>
            </w:r>
            <w:r w:rsidR="008B0760">
              <w:rPr>
                <w:noProof/>
                <w:webHidden/>
              </w:rPr>
              <w:fldChar w:fldCharType="begin"/>
            </w:r>
            <w:r w:rsidR="008B0760">
              <w:rPr>
                <w:noProof/>
                <w:webHidden/>
              </w:rPr>
              <w:instrText xml:space="preserve"> PAGEREF _Toc17062320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21" w:history="1">
            <w:r w:rsidR="008B0760" w:rsidRPr="00EF355F">
              <w:rPr>
                <w:rStyle w:val="Hyperlink"/>
                <w:noProof/>
              </w:rPr>
              <w:t>Effect of Glucocorticoid Exposure on Placental Endocrine Function</w:t>
            </w:r>
            <w:r w:rsidR="008B0760">
              <w:rPr>
                <w:noProof/>
                <w:webHidden/>
              </w:rPr>
              <w:tab/>
            </w:r>
            <w:r w:rsidR="008B0760">
              <w:rPr>
                <w:noProof/>
                <w:webHidden/>
              </w:rPr>
              <w:fldChar w:fldCharType="begin"/>
            </w:r>
            <w:r w:rsidR="008B0760">
              <w:rPr>
                <w:noProof/>
                <w:webHidden/>
              </w:rPr>
              <w:instrText xml:space="preserve"> PAGEREF _Toc17062321 \h </w:instrText>
            </w:r>
            <w:r w:rsidR="008B0760">
              <w:rPr>
                <w:noProof/>
                <w:webHidden/>
              </w:rPr>
            </w:r>
            <w:r w:rsidR="008B0760">
              <w:rPr>
                <w:noProof/>
                <w:webHidden/>
              </w:rPr>
              <w:fldChar w:fldCharType="separate"/>
            </w:r>
            <w:r w:rsidR="00E71265">
              <w:rPr>
                <w:noProof/>
                <w:webHidden/>
              </w:rPr>
              <w:t>1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22" w:history="1">
            <w:r w:rsidR="008B0760" w:rsidRPr="00EF355F">
              <w:rPr>
                <w:rStyle w:val="Hyperlink"/>
                <w:noProof/>
              </w:rPr>
              <w:t>Effect of In Utero Glucocorticoid Exposure on Offspring</w:t>
            </w:r>
            <w:r w:rsidR="008B0760">
              <w:rPr>
                <w:noProof/>
                <w:webHidden/>
              </w:rPr>
              <w:tab/>
            </w:r>
            <w:r w:rsidR="008B0760">
              <w:rPr>
                <w:noProof/>
                <w:webHidden/>
              </w:rPr>
              <w:fldChar w:fldCharType="begin"/>
            </w:r>
            <w:r w:rsidR="008B0760">
              <w:rPr>
                <w:noProof/>
                <w:webHidden/>
              </w:rPr>
              <w:instrText xml:space="preserve"> PAGEREF _Toc17062322 \h </w:instrText>
            </w:r>
            <w:r w:rsidR="008B0760">
              <w:rPr>
                <w:noProof/>
                <w:webHidden/>
              </w:rPr>
            </w:r>
            <w:r w:rsidR="008B0760">
              <w:rPr>
                <w:noProof/>
                <w:webHidden/>
              </w:rPr>
              <w:fldChar w:fldCharType="separate"/>
            </w:r>
            <w:r w:rsidR="00E71265">
              <w:rPr>
                <w:noProof/>
                <w:webHidden/>
              </w:rPr>
              <w:t>16</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2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23 \h </w:instrText>
            </w:r>
            <w:r w:rsidR="008B0760">
              <w:rPr>
                <w:noProof/>
                <w:webHidden/>
              </w:rPr>
            </w:r>
            <w:r w:rsidR="008B0760">
              <w:rPr>
                <w:noProof/>
                <w:webHidden/>
              </w:rPr>
              <w:fldChar w:fldCharType="separate"/>
            </w:r>
            <w:r w:rsidR="00E71265">
              <w:rPr>
                <w:noProof/>
                <w:webHidden/>
              </w:rPr>
              <w:t>17</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24"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24 \h </w:instrText>
            </w:r>
            <w:r w:rsidR="008B0760">
              <w:rPr>
                <w:noProof/>
                <w:webHidden/>
              </w:rPr>
            </w:r>
            <w:r w:rsidR="008B0760">
              <w:rPr>
                <w:noProof/>
                <w:webHidden/>
              </w:rPr>
              <w:fldChar w:fldCharType="separate"/>
            </w:r>
            <w:r w:rsidR="00E71265">
              <w:rPr>
                <w:noProof/>
                <w:webHidden/>
              </w:rPr>
              <w:t>19</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25"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25 \h </w:instrText>
            </w:r>
            <w:r w:rsidR="008B0760">
              <w:rPr>
                <w:noProof/>
                <w:webHidden/>
              </w:rPr>
            </w:r>
            <w:r w:rsidR="008B0760">
              <w:rPr>
                <w:noProof/>
                <w:webHidden/>
              </w:rPr>
              <w:fldChar w:fldCharType="separate"/>
            </w:r>
            <w:r w:rsidR="00E71265">
              <w:rPr>
                <w:noProof/>
                <w:webHidden/>
              </w:rPr>
              <w:t>20</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26"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26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27"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27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2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28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2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29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30 \h </w:instrText>
            </w:r>
            <w:r w:rsidR="008B0760">
              <w:rPr>
                <w:noProof/>
                <w:webHidden/>
              </w:rPr>
            </w:r>
            <w:r w:rsidR="008B0760">
              <w:rPr>
                <w:noProof/>
                <w:webHidden/>
              </w:rPr>
              <w:fldChar w:fldCharType="separate"/>
            </w:r>
            <w:r w:rsidR="00E71265">
              <w:rPr>
                <w:noProof/>
                <w:webHidden/>
              </w:rPr>
              <w:t>2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1"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31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2"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32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3" w:history="1">
            <w:r w:rsidR="008B0760" w:rsidRPr="00EF355F">
              <w:rPr>
                <w:rStyle w:val="Hyperlink"/>
                <w:noProof/>
              </w:rPr>
              <w:t>RNAseq</w:t>
            </w:r>
            <w:r w:rsidR="008B0760">
              <w:rPr>
                <w:noProof/>
                <w:webHidden/>
              </w:rPr>
              <w:tab/>
            </w:r>
            <w:r w:rsidR="008B0760">
              <w:rPr>
                <w:noProof/>
                <w:webHidden/>
              </w:rPr>
              <w:fldChar w:fldCharType="begin"/>
            </w:r>
            <w:r w:rsidR="008B0760">
              <w:rPr>
                <w:noProof/>
                <w:webHidden/>
              </w:rPr>
              <w:instrText xml:space="preserve"> PAGEREF _Toc17062333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4"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34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5"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35 \h </w:instrText>
            </w:r>
            <w:r w:rsidR="008B0760">
              <w:rPr>
                <w:noProof/>
                <w:webHidden/>
              </w:rPr>
            </w:r>
            <w:r w:rsidR="008B0760">
              <w:rPr>
                <w:noProof/>
                <w:webHidden/>
              </w:rPr>
              <w:fldChar w:fldCharType="separate"/>
            </w:r>
            <w:r w:rsidR="00E71265">
              <w:rPr>
                <w:noProof/>
                <w:webHidden/>
              </w:rPr>
              <w:t>2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6"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36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37"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37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8" w:history="1">
            <w:r w:rsidR="008B0760" w:rsidRPr="00EF355F">
              <w:rPr>
                <w:rStyle w:val="Hyperlink"/>
                <w:noProof/>
              </w:rPr>
              <w:t>Aim 1.1: How does maternal GC exposure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338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39" w:history="1">
            <w:r w:rsidR="008B0760" w:rsidRPr="00EF355F">
              <w:rPr>
                <w:rStyle w:val="Hyperlink"/>
                <w:noProof/>
              </w:rPr>
              <w:t>Aim 1.2: How does maternal GC exposure affect the expression of placental nutrient transporters?</w:t>
            </w:r>
            <w:r w:rsidR="008B0760">
              <w:rPr>
                <w:noProof/>
                <w:webHidden/>
              </w:rPr>
              <w:tab/>
            </w:r>
            <w:r w:rsidR="008B0760">
              <w:rPr>
                <w:noProof/>
                <w:webHidden/>
              </w:rPr>
              <w:fldChar w:fldCharType="begin"/>
            </w:r>
            <w:r w:rsidR="008B0760">
              <w:rPr>
                <w:noProof/>
                <w:webHidden/>
              </w:rPr>
              <w:instrText xml:space="preserve"> PAGEREF _Toc17062339 \h </w:instrText>
            </w:r>
            <w:r w:rsidR="008B0760">
              <w:rPr>
                <w:noProof/>
                <w:webHidden/>
              </w:rPr>
            </w:r>
            <w:r w:rsidR="008B0760">
              <w:rPr>
                <w:noProof/>
                <w:webHidden/>
              </w:rPr>
              <w:fldChar w:fldCharType="separate"/>
            </w:r>
            <w:r w:rsidR="00E71265">
              <w:rPr>
                <w:noProof/>
                <w:webHidden/>
              </w:rPr>
              <w:t>2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40" w:history="1">
            <w:r w:rsidR="008B0760" w:rsidRPr="00EF355F">
              <w:rPr>
                <w:rStyle w:val="Hyperlink"/>
                <w:noProof/>
              </w:rPr>
              <w:t>Aim 1.3: Is placental mTORC1 signaling altered after maternal GC exposure?</w:t>
            </w:r>
            <w:r w:rsidR="008B0760">
              <w:rPr>
                <w:noProof/>
                <w:webHidden/>
              </w:rPr>
              <w:tab/>
            </w:r>
            <w:r w:rsidR="008B0760">
              <w:rPr>
                <w:noProof/>
                <w:webHidden/>
              </w:rPr>
              <w:fldChar w:fldCharType="begin"/>
            </w:r>
            <w:r w:rsidR="008B0760">
              <w:rPr>
                <w:noProof/>
                <w:webHidden/>
              </w:rPr>
              <w:instrText xml:space="preserve"> PAGEREF _Toc17062340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41" w:history="1">
            <w:r w:rsidR="008B0760" w:rsidRPr="00EF355F">
              <w:rPr>
                <w:rStyle w:val="Hyperlink"/>
                <w:noProof/>
              </w:rPr>
              <w:t>Aim 1.4: How does maternal GC exposure affect placental endocrine function?</w:t>
            </w:r>
            <w:r w:rsidR="008B0760">
              <w:rPr>
                <w:noProof/>
                <w:webHidden/>
              </w:rPr>
              <w:tab/>
            </w:r>
            <w:r w:rsidR="008B0760">
              <w:rPr>
                <w:noProof/>
                <w:webHidden/>
              </w:rPr>
              <w:fldChar w:fldCharType="begin"/>
            </w:r>
            <w:r w:rsidR="008B0760">
              <w:rPr>
                <w:noProof/>
                <w:webHidden/>
              </w:rPr>
              <w:instrText xml:space="preserve"> PAGEREF _Toc17062341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42" w:history="1">
            <w:r w:rsidR="008B0760" w:rsidRPr="00EF355F">
              <w:rPr>
                <w:rStyle w:val="Hyperlink"/>
                <w:noProof/>
              </w:rPr>
              <w:t>Aim 1.5: Is offspring survival, weight, body composition and insulin sensitivity altered with maternal GC exposure?</w:t>
            </w:r>
            <w:r w:rsidR="008B0760">
              <w:rPr>
                <w:noProof/>
                <w:webHidden/>
              </w:rPr>
              <w:tab/>
            </w:r>
            <w:r w:rsidR="008B0760">
              <w:rPr>
                <w:noProof/>
                <w:webHidden/>
              </w:rPr>
              <w:fldChar w:fldCharType="begin"/>
            </w:r>
            <w:r w:rsidR="008B0760">
              <w:rPr>
                <w:noProof/>
                <w:webHidden/>
              </w:rPr>
              <w:instrText xml:space="preserve"> PAGEREF _Toc17062342 \h </w:instrText>
            </w:r>
            <w:r w:rsidR="008B0760">
              <w:rPr>
                <w:noProof/>
                <w:webHidden/>
              </w:rPr>
            </w:r>
            <w:r w:rsidR="008B0760">
              <w:rPr>
                <w:noProof/>
                <w:webHidden/>
              </w:rPr>
              <w:fldChar w:fldCharType="separate"/>
            </w:r>
            <w:r w:rsidR="00E71265">
              <w:rPr>
                <w:noProof/>
                <w:webHidden/>
              </w:rPr>
              <w:t>2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43" w:history="1">
            <w:r w:rsidR="008B0760" w:rsidRPr="00EF355F">
              <w:rPr>
                <w:rStyle w:val="Hyperlink"/>
                <w:noProof/>
              </w:rPr>
              <w:t>Aim 1.6: Does a placental GR-KO model rescue the placental and fetal effects of GC exposure?</w:t>
            </w:r>
            <w:r w:rsidR="008B0760">
              <w:rPr>
                <w:noProof/>
                <w:webHidden/>
              </w:rPr>
              <w:tab/>
            </w:r>
            <w:r w:rsidR="008B0760">
              <w:rPr>
                <w:noProof/>
                <w:webHidden/>
              </w:rPr>
              <w:fldChar w:fldCharType="begin"/>
            </w:r>
            <w:r w:rsidR="008B0760">
              <w:rPr>
                <w:noProof/>
                <w:webHidden/>
              </w:rPr>
              <w:instrText xml:space="preserve"> PAGEREF _Toc17062343 \h </w:instrText>
            </w:r>
            <w:r w:rsidR="008B0760">
              <w:rPr>
                <w:noProof/>
                <w:webHidden/>
              </w:rPr>
            </w:r>
            <w:r w:rsidR="008B0760">
              <w:rPr>
                <w:noProof/>
                <w:webHidden/>
              </w:rPr>
              <w:fldChar w:fldCharType="separate"/>
            </w:r>
            <w:r w:rsidR="00E71265">
              <w:rPr>
                <w:noProof/>
                <w:webHidden/>
              </w:rPr>
              <w:t>25</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44" w:history="1">
            <w:r w:rsidR="008B0760" w:rsidRPr="00EF355F">
              <w:rPr>
                <w:rStyle w:val="Hyperlink"/>
                <w:noProof/>
              </w:rPr>
              <w:t>Potential Pitfalls and Alternate Approaches (Aims 1.1-1.6)</w:t>
            </w:r>
            <w:r w:rsidR="008B0760">
              <w:rPr>
                <w:noProof/>
                <w:webHidden/>
              </w:rPr>
              <w:tab/>
            </w:r>
            <w:r w:rsidR="008B0760">
              <w:rPr>
                <w:noProof/>
                <w:webHidden/>
              </w:rPr>
              <w:fldChar w:fldCharType="begin"/>
            </w:r>
            <w:r w:rsidR="008B0760">
              <w:rPr>
                <w:noProof/>
                <w:webHidden/>
              </w:rPr>
              <w:instrText xml:space="preserve"> PAGEREF _Toc17062344 \h </w:instrText>
            </w:r>
            <w:r w:rsidR="008B0760">
              <w:rPr>
                <w:noProof/>
                <w:webHidden/>
              </w:rPr>
            </w:r>
            <w:r w:rsidR="008B0760">
              <w:rPr>
                <w:noProof/>
                <w:webHidden/>
              </w:rPr>
              <w:fldChar w:fldCharType="separate"/>
            </w:r>
            <w:r w:rsidR="00E71265">
              <w:rPr>
                <w:noProof/>
                <w:webHidden/>
              </w:rPr>
              <w:t>25</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45" w:history="1">
            <w:r w:rsidR="008B0760" w:rsidRPr="00EF355F">
              <w:rPr>
                <w:rStyle w:val="Hyperlink"/>
                <w:noProof/>
              </w:rPr>
              <w:t>Appendix A: Summary Table of Compiled Studies Examining Effects of Antenatal GC on Placental/Fetal Development and Health</w:t>
            </w:r>
            <w:r w:rsidR="008B0760">
              <w:rPr>
                <w:noProof/>
                <w:webHidden/>
              </w:rPr>
              <w:tab/>
            </w:r>
            <w:r w:rsidR="008B0760">
              <w:rPr>
                <w:noProof/>
                <w:webHidden/>
              </w:rPr>
              <w:fldChar w:fldCharType="begin"/>
            </w:r>
            <w:r w:rsidR="008B0760">
              <w:rPr>
                <w:noProof/>
                <w:webHidden/>
              </w:rPr>
              <w:instrText xml:space="preserve"> PAGEREF _Toc17062345 \h </w:instrText>
            </w:r>
            <w:r w:rsidR="008B0760">
              <w:rPr>
                <w:noProof/>
                <w:webHidden/>
              </w:rPr>
            </w:r>
            <w:r w:rsidR="008B0760">
              <w:rPr>
                <w:noProof/>
                <w:webHidden/>
              </w:rPr>
              <w:fldChar w:fldCharType="separate"/>
            </w:r>
            <w:r w:rsidR="00E71265">
              <w:rPr>
                <w:noProof/>
                <w:webHidden/>
              </w:rPr>
              <w:t>26</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46" w:history="1">
            <w:r w:rsidR="008B0760" w:rsidRPr="00EF355F">
              <w:rPr>
                <w:rStyle w:val="Hyperlink"/>
                <w:noProof/>
              </w:rPr>
              <w:t>Specific Aim 2</w:t>
            </w:r>
            <w:r w:rsidR="008B0760">
              <w:rPr>
                <w:noProof/>
                <w:webHidden/>
              </w:rPr>
              <w:tab/>
            </w:r>
            <w:r w:rsidR="008B0760">
              <w:rPr>
                <w:noProof/>
                <w:webHidden/>
              </w:rPr>
              <w:fldChar w:fldCharType="begin"/>
            </w:r>
            <w:r w:rsidR="008B0760">
              <w:rPr>
                <w:noProof/>
                <w:webHidden/>
              </w:rPr>
              <w:instrText xml:space="preserve"> PAGEREF _Toc17062346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4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47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48" w:history="1">
            <w:r w:rsidR="008B0760" w:rsidRPr="00EF355F">
              <w:rPr>
                <w:rStyle w:val="Hyperlink"/>
                <w:noProof/>
              </w:rPr>
              <w:t>Mammary Gland Development</w:t>
            </w:r>
            <w:r w:rsidR="008B0760">
              <w:rPr>
                <w:noProof/>
                <w:webHidden/>
              </w:rPr>
              <w:tab/>
            </w:r>
            <w:r w:rsidR="008B0760">
              <w:rPr>
                <w:noProof/>
                <w:webHidden/>
              </w:rPr>
              <w:fldChar w:fldCharType="begin"/>
            </w:r>
            <w:r w:rsidR="008B0760">
              <w:rPr>
                <w:noProof/>
                <w:webHidden/>
              </w:rPr>
              <w:instrText xml:space="preserve"> PAGEREF _Toc17062348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49" w:history="1">
            <w:r w:rsidR="008B0760" w:rsidRPr="00EF355F">
              <w:rPr>
                <w:rStyle w:val="Hyperlink"/>
                <w:noProof/>
              </w:rPr>
              <w:t>Role of Glucocorticoids in Mammary Gland Development</w:t>
            </w:r>
            <w:r w:rsidR="008B0760">
              <w:rPr>
                <w:noProof/>
                <w:webHidden/>
              </w:rPr>
              <w:tab/>
            </w:r>
            <w:r w:rsidR="008B0760">
              <w:rPr>
                <w:noProof/>
                <w:webHidden/>
              </w:rPr>
              <w:fldChar w:fldCharType="begin"/>
            </w:r>
            <w:r w:rsidR="008B0760">
              <w:rPr>
                <w:noProof/>
                <w:webHidden/>
              </w:rPr>
              <w:instrText xml:space="preserve"> PAGEREF _Toc17062349 \h </w:instrText>
            </w:r>
            <w:r w:rsidR="008B0760">
              <w:rPr>
                <w:noProof/>
                <w:webHidden/>
              </w:rPr>
            </w:r>
            <w:r w:rsidR="008B0760">
              <w:rPr>
                <w:noProof/>
                <w:webHidden/>
              </w:rPr>
              <w:fldChar w:fldCharType="separate"/>
            </w:r>
            <w:r w:rsidR="00E71265">
              <w:rPr>
                <w:noProof/>
                <w:webHidden/>
              </w:rPr>
              <w:t>3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0" w:history="1">
            <w:r w:rsidR="008B0760" w:rsidRPr="00EF355F">
              <w:rPr>
                <w:rStyle w:val="Hyperlink"/>
                <w:noProof/>
              </w:rPr>
              <w:t>Glucocorticoid Excess Reduces Mammary Gland Development and Function</w:t>
            </w:r>
            <w:r w:rsidR="008B0760">
              <w:rPr>
                <w:noProof/>
                <w:webHidden/>
              </w:rPr>
              <w:tab/>
            </w:r>
            <w:r w:rsidR="008B0760">
              <w:rPr>
                <w:noProof/>
                <w:webHidden/>
              </w:rPr>
              <w:fldChar w:fldCharType="begin"/>
            </w:r>
            <w:r w:rsidR="008B0760">
              <w:rPr>
                <w:noProof/>
                <w:webHidden/>
              </w:rPr>
              <w:instrText xml:space="preserve"> PAGEREF _Toc17062350 \h </w:instrText>
            </w:r>
            <w:r w:rsidR="008B0760">
              <w:rPr>
                <w:noProof/>
                <w:webHidden/>
              </w:rPr>
            </w:r>
            <w:r w:rsidR="008B0760">
              <w:rPr>
                <w:noProof/>
                <w:webHidden/>
              </w:rPr>
              <w:fldChar w:fldCharType="separate"/>
            </w:r>
            <w:r w:rsidR="00E71265">
              <w:rPr>
                <w:noProof/>
                <w:webHidden/>
              </w:rPr>
              <w:t>3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1" w:history="1">
            <w:r w:rsidR="008B0760" w:rsidRPr="00EF355F">
              <w:rPr>
                <w:rStyle w:val="Hyperlink"/>
                <w:noProof/>
              </w:rPr>
              <w:t>Glucocorticoid-Dependent Effects on Milk Composition</w:t>
            </w:r>
            <w:r w:rsidR="008B0760">
              <w:rPr>
                <w:noProof/>
                <w:webHidden/>
              </w:rPr>
              <w:tab/>
            </w:r>
            <w:r w:rsidR="008B0760">
              <w:rPr>
                <w:noProof/>
                <w:webHidden/>
              </w:rPr>
              <w:fldChar w:fldCharType="begin"/>
            </w:r>
            <w:r w:rsidR="008B0760">
              <w:rPr>
                <w:noProof/>
                <w:webHidden/>
              </w:rPr>
              <w:instrText xml:space="preserve"> PAGEREF _Toc17062351 \h </w:instrText>
            </w:r>
            <w:r w:rsidR="008B0760">
              <w:rPr>
                <w:noProof/>
                <w:webHidden/>
              </w:rPr>
            </w:r>
            <w:r w:rsidR="008B0760">
              <w:rPr>
                <w:noProof/>
                <w:webHidden/>
              </w:rPr>
              <w:fldChar w:fldCharType="separate"/>
            </w:r>
            <w:r w:rsidR="00E71265">
              <w:rPr>
                <w:noProof/>
                <w:webHidden/>
              </w:rPr>
              <w:t>3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2" w:history="1">
            <w:r w:rsidR="008B0760" w:rsidRPr="00EF355F">
              <w:rPr>
                <w:rStyle w:val="Hyperlink"/>
                <w:noProof/>
              </w:rPr>
              <w:t>Effects of Lactational Glucocorticoid Exposure on Offspring Health</w:t>
            </w:r>
            <w:r w:rsidR="008B0760">
              <w:rPr>
                <w:noProof/>
                <w:webHidden/>
              </w:rPr>
              <w:tab/>
            </w:r>
            <w:r w:rsidR="008B0760">
              <w:rPr>
                <w:noProof/>
                <w:webHidden/>
              </w:rPr>
              <w:fldChar w:fldCharType="begin"/>
            </w:r>
            <w:r w:rsidR="008B0760">
              <w:rPr>
                <w:noProof/>
                <w:webHidden/>
              </w:rPr>
              <w:instrText xml:space="preserve"> PAGEREF _Toc17062352 \h </w:instrText>
            </w:r>
            <w:r w:rsidR="008B0760">
              <w:rPr>
                <w:noProof/>
                <w:webHidden/>
              </w:rPr>
            </w:r>
            <w:r w:rsidR="008B0760">
              <w:rPr>
                <w:noProof/>
                <w:webHidden/>
              </w:rPr>
              <w:fldChar w:fldCharType="separate"/>
            </w:r>
            <w:r w:rsidR="00E71265">
              <w:rPr>
                <w:noProof/>
                <w:webHidden/>
              </w:rPr>
              <w:t>35</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53"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53 \h </w:instrText>
            </w:r>
            <w:r w:rsidR="008B0760">
              <w:rPr>
                <w:noProof/>
                <w:webHidden/>
              </w:rPr>
            </w:r>
            <w:r w:rsidR="008B0760">
              <w:rPr>
                <w:noProof/>
                <w:webHidden/>
              </w:rPr>
              <w:fldChar w:fldCharType="separate"/>
            </w:r>
            <w:r w:rsidR="00E71265">
              <w:rPr>
                <w:noProof/>
                <w:webHidden/>
              </w:rPr>
              <w:t>35</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54" w:history="1">
            <w:r w:rsidR="008B0760" w:rsidRPr="00EF355F">
              <w:rPr>
                <w:rStyle w:val="Hyperlink"/>
                <w:noProof/>
              </w:rPr>
              <w:t>Figure 1: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54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55"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55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6" w:history="1">
            <w:r w:rsidR="008B0760" w:rsidRPr="00EF355F">
              <w:rPr>
                <w:rStyle w:val="Hyperlink"/>
                <w:noProof/>
              </w:rPr>
              <w:t>Dexamethasone Exposure</w:t>
            </w:r>
            <w:r w:rsidR="008B0760">
              <w:rPr>
                <w:noProof/>
                <w:webHidden/>
              </w:rPr>
              <w:tab/>
            </w:r>
            <w:r w:rsidR="008B0760">
              <w:rPr>
                <w:noProof/>
                <w:webHidden/>
              </w:rPr>
              <w:fldChar w:fldCharType="begin"/>
            </w:r>
            <w:r w:rsidR="008B0760">
              <w:rPr>
                <w:noProof/>
                <w:webHidden/>
              </w:rPr>
              <w:instrText xml:space="preserve"> PAGEREF _Toc17062356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7"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57 \h </w:instrText>
            </w:r>
            <w:r w:rsidR="008B0760">
              <w:rPr>
                <w:noProof/>
                <w:webHidden/>
              </w:rPr>
            </w:r>
            <w:r w:rsidR="008B0760">
              <w:rPr>
                <w:noProof/>
                <w:webHidden/>
              </w:rPr>
              <w:fldChar w:fldCharType="separate"/>
            </w:r>
            <w:r w:rsidR="00E71265">
              <w:rPr>
                <w:noProof/>
                <w:webHidden/>
              </w:rPr>
              <w:t>36</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8"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58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59"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59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0"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360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1"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361 \h </w:instrText>
            </w:r>
            <w:r w:rsidR="008B0760">
              <w:rPr>
                <w:noProof/>
                <w:webHidden/>
              </w:rPr>
            </w:r>
            <w:r w:rsidR="008B0760">
              <w:rPr>
                <w:noProof/>
                <w:webHidden/>
              </w:rPr>
              <w:fldChar w:fldCharType="separate"/>
            </w:r>
            <w:r w:rsidR="00E71265">
              <w:rPr>
                <w:noProof/>
                <w:webHidden/>
              </w:rPr>
              <w:t>37</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2"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362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3"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363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4" w:history="1">
            <w:r w:rsidR="008B0760" w:rsidRPr="00EF355F">
              <w:rPr>
                <w:rStyle w:val="Hyperlink"/>
                <w:noProof/>
              </w:rPr>
              <w:t>Glucose Tolerance Test</w:t>
            </w:r>
            <w:r w:rsidR="008B0760">
              <w:rPr>
                <w:noProof/>
                <w:webHidden/>
              </w:rPr>
              <w:tab/>
            </w:r>
            <w:r w:rsidR="008B0760">
              <w:rPr>
                <w:noProof/>
                <w:webHidden/>
              </w:rPr>
              <w:fldChar w:fldCharType="begin"/>
            </w:r>
            <w:r w:rsidR="008B0760">
              <w:rPr>
                <w:noProof/>
                <w:webHidden/>
              </w:rPr>
              <w:instrText xml:space="preserve"> PAGEREF _Toc17062364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65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66 \h </w:instrText>
            </w:r>
            <w:r w:rsidR="008B0760">
              <w:rPr>
                <w:noProof/>
                <w:webHidden/>
              </w:rPr>
            </w:r>
            <w:r w:rsidR="008B0760">
              <w:rPr>
                <w:noProof/>
                <w:webHidden/>
              </w:rPr>
              <w:fldChar w:fldCharType="separate"/>
            </w:r>
            <w:r w:rsidR="00E71265">
              <w:rPr>
                <w:noProof/>
                <w:webHidden/>
              </w:rPr>
              <w:t>38</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67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6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368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69" w:history="1">
            <w:r w:rsidR="008B0760" w:rsidRPr="00EF355F">
              <w:rPr>
                <w:rStyle w:val="Hyperlink"/>
                <w:noProof/>
              </w:rPr>
              <w:t>Aim 2.1: Is mammary gland development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69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70" w:history="1">
            <w:r w:rsidR="008B0760" w:rsidRPr="00EF355F">
              <w:rPr>
                <w:rStyle w:val="Hyperlink"/>
                <w:noProof/>
              </w:rPr>
              <w:t>Aim 2.2: How does maternal glucocorticoid exposure during lactation affect milk output and macronutrient composition?</w:t>
            </w:r>
            <w:r w:rsidR="008B0760">
              <w:rPr>
                <w:noProof/>
                <w:webHidden/>
              </w:rPr>
              <w:tab/>
            </w:r>
            <w:r w:rsidR="008B0760">
              <w:rPr>
                <w:noProof/>
                <w:webHidden/>
              </w:rPr>
              <w:fldChar w:fldCharType="begin"/>
            </w:r>
            <w:r w:rsidR="008B0760">
              <w:rPr>
                <w:noProof/>
                <w:webHidden/>
              </w:rPr>
              <w:instrText xml:space="preserve"> PAGEREF _Toc17062370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71" w:history="1">
            <w:r w:rsidR="008B0760" w:rsidRPr="00EF355F">
              <w:rPr>
                <w:rStyle w:val="Hyperlink"/>
                <w:noProof/>
              </w:rPr>
              <w:t>Aim 2.3: Is offspring metabolic health altered after maternal glucocorticoid exposure during lactation?</w:t>
            </w:r>
            <w:r w:rsidR="008B0760">
              <w:rPr>
                <w:noProof/>
                <w:webHidden/>
              </w:rPr>
              <w:tab/>
            </w:r>
            <w:r w:rsidR="008B0760">
              <w:rPr>
                <w:noProof/>
                <w:webHidden/>
              </w:rPr>
              <w:fldChar w:fldCharType="begin"/>
            </w:r>
            <w:r w:rsidR="008B0760">
              <w:rPr>
                <w:noProof/>
                <w:webHidden/>
              </w:rPr>
              <w:instrText xml:space="preserve"> PAGEREF _Toc17062371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72" w:history="1">
            <w:r w:rsidR="008B0760" w:rsidRPr="00EF355F">
              <w:rPr>
                <w:rStyle w:val="Hyperlink"/>
                <w:noProof/>
              </w:rPr>
              <w:t>Potential Pitfalls and Alternate Approaches (Aims 2.1-2.3)</w:t>
            </w:r>
            <w:r w:rsidR="008B0760">
              <w:rPr>
                <w:noProof/>
                <w:webHidden/>
              </w:rPr>
              <w:tab/>
            </w:r>
            <w:r w:rsidR="008B0760">
              <w:rPr>
                <w:noProof/>
                <w:webHidden/>
              </w:rPr>
              <w:fldChar w:fldCharType="begin"/>
            </w:r>
            <w:r w:rsidR="008B0760">
              <w:rPr>
                <w:noProof/>
                <w:webHidden/>
              </w:rPr>
              <w:instrText xml:space="preserve"> PAGEREF _Toc17062372 \h </w:instrText>
            </w:r>
            <w:r w:rsidR="008B0760">
              <w:rPr>
                <w:noProof/>
                <w:webHidden/>
              </w:rPr>
            </w:r>
            <w:r w:rsidR="008B0760">
              <w:rPr>
                <w:noProof/>
                <w:webHidden/>
              </w:rPr>
              <w:fldChar w:fldCharType="separate"/>
            </w:r>
            <w:r w:rsidR="00E71265">
              <w:rPr>
                <w:noProof/>
                <w:webHidden/>
              </w:rPr>
              <w:t>39</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73" w:history="1">
            <w:r w:rsidR="008B0760" w:rsidRPr="00EF355F">
              <w:rPr>
                <w:rStyle w:val="Hyperlink"/>
                <w:noProof/>
              </w:rPr>
              <w:t>Specific Aim 3</w:t>
            </w:r>
            <w:r w:rsidR="008B0760">
              <w:rPr>
                <w:noProof/>
                <w:webHidden/>
              </w:rPr>
              <w:tab/>
            </w:r>
            <w:r w:rsidR="008B0760">
              <w:rPr>
                <w:noProof/>
                <w:webHidden/>
              </w:rPr>
              <w:fldChar w:fldCharType="begin"/>
            </w:r>
            <w:r w:rsidR="008B0760">
              <w:rPr>
                <w:noProof/>
                <w:webHidden/>
              </w:rPr>
              <w:instrText xml:space="preserve"> PAGEREF _Toc17062373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74"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374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75" w:history="1">
            <w:r w:rsidR="008B0760" w:rsidRPr="00EF355F">
              <w:rPr>
                <w:rStyle w:val="Hyperlink"/>
                <w:noProof/>
              </w:rPr>
              <w:t>Murine Placental Development and Physiology</w:t>
            </w:r>
            <w:r w:rsidR="008B0760">
              <w:rPr>
                <w:noProof/>
                <w:webHidden/>
              </w:rPr>
              <w:tab/>
            </w:r>
            <w:r w:rsidR="008B0760">
              <w:rPr>
                <w:noProof/>
                <w:webHidden/>
              </w:rPr>
              <w:fldChar w:fldCharType="begin"/>
            </w:r>
            <w:r w:rsidR="008B0760">
              <w:rPr>
                <w:noProof/>
                <w:webHidden/>
              </w:rPr>
              <w:instrText xml:space="preserve"> PAGEREF _Toc17062375 \h </w:instrText>
            </w:r>
            <w:r w:rsidR="008B0760">
              <w:rPr>
                <w:noProof/>
                <w:webHidden/>
              </w:rPr>
            </w:r>
            <w:r w:rsidR="008B0760">
              <w:rPr>
                <w:noProof/>
                <w:webHidden/>
              </w:rPr>
              <w:fldChar w:fldCharType="separate"/>
            </w:r>
            <w:r w:rsidR="00E71265">
              <w:rPr>
                <w:noProof/>
                <w:webHidden/>
              </w:rPr>
              <w:t>41</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76" w:history="1">
            <w:r w:rsidR="008B0760" w:rsidRPr="00EF355F">
              <w:rPr>
                <w:rStyle w:val="Hyperlink"/>
                <w:noProof/>
              </w:rPr>
              <w:t>Figure 1: Diagram representing the mouse placental cell types and zones from (Bronson &amp; Bale, 2016)</w:t>
            </w:r>
            <w:r w:rsidR="008B0760">
              <w:rPr>
                <w:noProof/>
                <w:webHidden/>
              </w:rPr>
              <w:tab/>
            </w:r>
            <w:r w:rsidR="008B0760">
              <w:rPr>
                <w:noProof/>
                <w:webHidden/>
              </w:rPr>
              <w:fldChar w:fldCharType="begin"/>
            </w:r>
            <w:r w:rsidR="008B0760">
              <w:rPr>
                <w:noProof/>
                <w:webHidden/>
              </w:rPr>
              <w:instrText xml:space="preserve"> PAGEREF _Toc17062376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77" w:history="1">
            <w:r w:rsidR="008B0760" w:rsidRPr="00EF355F">
              <w:rPr>
                <w:rStyle w:val="Hyperlink"/>
                <w:noProof/>
              </w:rPr>
              <w:t>Maternal Obesity Prevalence and Risk</w:t>
            </w:r>
            <w:r w:rsidR="008B0760">
              <w:rPr>
                <w:noProof/>
                <w:webHidden/>
              </w:rPr>
              <w:tab/>
            </w:r>
            <w:r w:rsidR="008B0760">
              <w:rPr>
                <w:noProof/>
                <w:webHidden/>
              </w:rPr>
              <w:fldChar w:fldCharType="begin"/>
            </w:r>
            <w:r w:rsidR="008B0760">
              <w:rPr>
                <w:noProof/>
                <w:webHidden/>
              </w:rPr>
              <w:instrText xml:space="preserve"> PAGEREF _Toc17062377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78" w:history="1">
            <w:r w:rsidR="008B0760" w:rsidRPr="00EF355F">
              <w:rPr>
                <w:rStyle w:val="Hyperlink"/>
                <w:noProof/>
              </w:rPr>
              <w:t>Role of Placental mTORC1</w:t>
            </w:r>
            <w:r w:rsidR="008B0760">
              <w:rPr>
                <w:noProof/>
                <w:webHidden/>
              </w:rPr>
              <w:tab/>
            </w:r>
            <w:r w:rsidR="008B0760">
              <w:rPr>
                <w:noProof/>
                <w:webHidden/>
              </w:rPr>
              <w:fldChar w:fldCharType="begin"/>
            </w:r>
            <w:r w:rsidR="008B0760">
              <w:rPr>
                <w:noProof/>
                <w:webHidden/>
              </w:rPr>
              <w:instrText xml:space="preserve"> PAGEREF _Toc17062378 \h </w:instrText>
            </w:r>
            <w:r w:rsidR="008B0760">
              <w:rPr>
                <w:noProof/>
                <w:webHidden/>
              </w:rPr>
            </w:r>
            <w:r w:rsidR="008B0760">
              <w:rPr>
                <w:noProof/>
                <w:webHidden/>
              </w:rPr>
              <w:fldChar w:fldCharType="separate"/>
            </w:r>
            <w:r w:rsidR="00E71265">
              <w:rPr>
                <w:noProof/>
                <w:webHidden/>
              </w:rPr>
              <w:t>42</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79" w:history="1">
            <w:r w:rsidR="008B0760" w:rsidRPr="00EF355F">
              <w:rPr>
                <w:rStyle w:val="Hyperlink"/>
                <w:noProof/>
              </w:rPr>
              <w:t>mTORC1 and Placental Amino Acid Transport</w:t>
            </w:r>
            <w:r w:rsidR="008B0760">
              <w:rPr>
                <w:noProof/>
                <w:webHidden/>
              </w:rPr>
              <w:tab/>
            </w:r>
            <w:r w:rsidR="008B0760">
              <w:rPr>
                <w:noProof/>
                <w:webHidden/>
              </w:rPr>
              <w:fldChar w:fldCharType="begin"/>
            </w:r>
            <w:r w:rsidR="008B0760">
              <w:rPr>
                <w:noProof/>
                <w:webHidden/>
              </w:rPr>
              <w:instrText xml:space="preserve"> PAGEREF _Toc17062379 \h </w:instrText>
            </w:r>
            <w:r w:rsidR="008B0760">
              <w:rPr>
                <w:noProof/>
                <w:webHidden/>
              </w:rPr>
            </w:r>
            <w:r w:rsidR="008B0760">
              <w:rPr>
                <w:noProof/>
                <w:webHidden/>
              </w:rPr>
              <w:fldChar w:fldCharType="separate"/>
            </w:r>
            <w:r w:rsidR="00E71265">
              <w:rPr>
                <w:noProof/>
                <w:webHidden/>
              </w:rPr>
              <w:t>43</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80" w:history="1">
            <w:r w:rsidR="008B0760" w:rsidRPr="00EF355F">
              <w:rPr>
                <w:rStyle w:val="Hyperlink"/>
                <w:noProof/>
              </w:rPr>
              <w:t>mTORC1 and Placental Glucose Transport</w:t>
            </w:r>
            <w:r w:rsidR="008B0760">
              <w:rPr>
                <w:noProof/>
                <w:webHidden/>
              </w:rPr>
              <w:tab/>
            </w:r>
            <w:r w:rsidR="008B0760">
              <w:rPr>
                <w:noProof/>
                <w:webHidden/>
              </w:rPr>
              <w:fldChar w:fldCharType="begin"/>
            </w:r>
            <w:r w:rsidR="008B0760">
              <w:rPr>
                <w:noProof/>
                <w:webHidden/>
              </w:rPr>
              <w:instrText xml:space="preserve"> PAGEREF _Toc17062380 \h </w:instrText>
            </w:r>
            <w:r w:rsidR="008B0760">
              <w:rPr>
                <w:noProof/>
                <w:webHidden/>
              </w:rPr>
            </w:r>
            <w:r w:rsidR="008B0760">
              <w:rPr>
                <w:noProof/>
                <w:webHidden/>
              </w:rPr>
              <w:fldChar w:fldCharType="separate"/>
            </w:r>
            <w:r w:rsidR="00E71265">
              <w:rPr>
                <w:noProof/>
                <w:webHidden/>
              </w:rPr>
              <w:t>43</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81" w:history="1">
            <w:r w:rsidR="008B0760" w:rsidRPr="00EF355F">
              <w:rPr>
                <w:rStyle w:val="Hyperlink"/>
                <w:noProof/>
              </w:rPr>
              <w:t>mTORC1 and Fatty Acid Transport</w:t>
            </w:r>
            <w:r w:rsidR="008B0760">
              <w:rPr>
                <w:noProof/>
                <w:webHidden/>
              </w:rPr>
              <w:tab/>
            </w:r>
            <w:r w:rsidR="008B0760">
              <w:rPr>
                <w:noProof/>
                <w:webHidden/>
              </w:rPr>
              <w:fldChar w:fldCharType="begin"/>
            </w:r>
            <w:r w:rsidR="008B0760">
              <w:rPr>
                <w:noProof/>
                <w:webHidden/>
              </w:rPr>
              <w:instrText xml:space="preserve"> PAGEREF _Toc17062381 \h </w:instrText>
            </w:r>
            <w:r w:rsidR="008B0760">
              <w:rPr>
                <w:noProof/>
                <w:webHidden/>
              </w:rPr>
            </w:r>
            <w:r w:rsidR="008B0760">
              <w:rPr>
                <w:noProof/>
                <w:webHidden/>
              </w:rPr>
              <w:fldChar w:fldCharType="separate"/>
            </w:r>
            <w:r w:rsidR="00E71265">
              <w:rPr>
                <w:noProof/>
                <w:webHidden/>
              </w:rPr>
              <w:t>44</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82" w:history="1">
            <w:r w:rsidR="008B0760" w:rsidRPr="00EF355F">
              <w:rPr>
                <w:rStyle w:val="Hyperlink"/>
                <w:noProof/>
              </w:rPr>
              <w:t>mTORC1 and Fetal Lethality</w:t>
            </w:r>
            <w:r w:rsidR="008B0760">
              <w:rPr>
                <w:noProof/>
                <w:webHidden/>
              </w:rPr>
              <w:tab/>
            </w:r>
            <w:r w:rsidR="008B0760">
              <w:rPr>
                <w:noProof/>
                <w:webHidden/>
              </w:rPr>
              <w:fldChar w:fldCharType="begin"/>
            </w:r>
            <w:r w:rsidR="008B0760">
              <w:rPr>
                <w:noProof/>
                <w:webHidden/>
              </w:rPr>
              <w:instrText xml:space="preserve"> PAGEREF _Toc17062382 \h </w:instrText>
            </w:r>
            <w:r w:rsidR="008B0760">
              <w:rPr>
                <w:noProof/>
                <w:webHidden/>
              </w:rPr>
            </w:r>
            <w:r w:rsidR="008B0760">
              <w:rPr>
                <w:noProof/>
                <w:webHidden/>
              </w:rPr>
              <w:fldChar w:fldCharType="separate"/>
            </w:r>
            <w:r w:rsidR="00E71265">
              <w:rPr>
                <w:noProof/>
                <w:webHidden/>
              </w:rPr>
              <w:t>4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83" w:history="1">
            <w:r w:rsidR="008B0760" w:rsidRPr="00EF355F">
              <w:rPr>
                <w:rStyle w:val="Hyperlink"/>
                <w:noProof/>
              </w:rPr>
              <w:t>Obesity Effects on Placental Development and Function and Fetal Weight</w:t>
            </w:r>
            <w:r w:rsidR="008B0760">
              <w:rPr>
                <w:noProof/>
                <w:webHidden/>
              </w:rPr>
              <w:tab/>
            </w:r>
            <w:r w:rsidR="008B0760">
              <w:rPr>
                <w:noProof/>
                <w:webHidden/>
              </w:rPr>
              <w:fldChar w:fldCharType="begin"/>
            </w:r>
            <w:r w:rsidR="008B0760">
              <w:rPr>
                <w:noProof/>
                <w:webHidden/>
              </w:rPr>
              <w:instrText xml:space="preserve"> PAGEREF _Toc17062383 \h </w:instrText>
            </w:r>
            <w:r w:rsidR="008B0760">
              <w:rPr>
                <w:noProof/>
                <w:webHidden/>
              </w:rPr>
            </w:r>
            <w:r w:rsidR="008B0760">
              <w:rPr>
                <w:noProof/>
                <w:webHidden/>
              </w:rPr>
              <w:fldChar w:fldCharType="separate"/>
            </w:r>
            <w:r w:rsidR="00E71265">
              <w:rPr>
                <w:noProof/>
                <w:webHidden/>
              </w:rPr>
              <w:t>4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84" w:history="1">
            <w:r w:rsidR="008B0760" w:rsidRPr="00EF355F">
              <w:rPr>
                <w:rStyle w:val="Hyperlink"/>
                <w:noProof/>
              </w:rPr>
              <w:t>Effect of Obesity on Placental Endocrine Function</w:t>
            </w:r>
            <w:r w:rsidR="008B0760">
              <w:rPr>
                <w:noProof/>
                <w:webHidden/>
              </w:rPr>
              <w:tab/>
            </w:r>
            <w:r w:rsidR="008B0760">
              <w:rPr>
                <w:noProof/>
                <w:webHidden/>
              </w:rPr>
              <w:fldChar w:fldCharType="begin"/>
            </w:r>
            <w:r w:rsidR="008B0760">
              <w:rPr>
                <w:noProof/>
                <w:webHidden/>
              </w:rPr>
              <w:instrText xml:space="preserve"> PAGEREF _Toc17062384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85" w:history="1">
            <w:r w:rsidR="008B0760" w:rsidRPr="00EF355F">
              <w:rPr>
                <w:rStyle w:val="Hyperlink"/>
                <w:noProof/>
              </w:rPr>
              <w:t>Effect of Obesity on Offspring</w:t>
            </w:r>
            <w:r w:rsidR="008B0760">
              <w:rPr>
                <w:noProof/>
                <w:webHidden/>
              </w:rPr>
              <w:tab/>
            </w:r>
            <w:r w:rsidR="008B0760">
              <w:rPr>
                <w:noProof/>
                <w:webHidden/>
              </w:rPr>
              <w:fldChar w:fldCharType="begin"/>
            </w:r>
            <w:r w:rsidR="008B0760">
              <w:rPr>
                <w:noProof/>
                <w:webHidden/>
              </w:rPr>
              <w:instrText xml:space="preserve"> PAGEREF _Toc17062385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86"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386 \h </w:instrText>
            </w:r>
            <w:r w:rsidR="008B0760">
              <w:rPr>
                <w:noProof/>
                <w:webHidden/>
              </w:rPr>
            </w:r>
            <w:r w:rsidR="008B0760">
              <w:rPr>
                <w:noProof/>
                <w:webHidden/>
              </w:rPr>
              <w:fldChar w:fldCharType="separate"/>
            </w:r>
            <w:r w:rsidR="00E71265">
              <w:rPr>
                <w:noProof/>
                <w:webHidden/>
              </w:rPr>
              <w:t>46</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87" w:history="1">
            <w:r w:rsidR="008B0760" w:rsidRPr="00EF355F">
              <w:rPr>
                <w:rStyle w:val="Hyperlink"/>
                <w:noProof/>
              </w:rPr>
              <w:t>Figure 2: Schematic diagram representing TSC1/mTORC1 pathway in KO and WT placenta</w:t>
            </w:r>
            <w:r w:rsidR="008B0760">
              <w:rPr>
                <w:noProof/>
                <w:webHidden/>
              </w:rPr>
              <w:tab/>
            </w:r>
            <w:r w:rsidR="008B0760">
              <w:rPr>
                <w:noProof/>
                <w:webHidden/>
              </w:rPr>
              <w:fldChar w:fldCharType="begin"/>
            </w:r>
            <w:r w:rsidR="008B0760">
              <w:rPr>
                <w:noProof/>
                <w:webHidden/>
              </w:rPr>
              <w:instrText xml:space="preserve"> PAGEREF _Toc17062387 \h </w:instrText>
            </w:r>
            <w:r w:rsidR="008B0760">
              <w:rPr>
                <w:noProof/>
                <w:webHidden/>
              </w:rPr>
            </w:r>
            <w:r w:rsidR="008B0760">
              <w:rPr>
                <w:noProof/>
                <w:webHidden/>
              </w:rPr>
              <w:fldChar w:fldCharType="separate"/>
            </w:r>
            <w:r w:rsidR="00E71265">
              <w:rPr>
                <w:noProof/>
                <w:webHidden/>
              </w:rPr>
              <w:t>48</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88" w:history="1">
            <w:r w:rsidR="008B0760" w:rsidRPr="00EF355F">
              <w:rPr>
                <w:rStyle w:val="Hyperlink"/>
                <w:noProof/>
              </w:rPr>
              <w:t>Figure 3: Diagram representing the breeding method to generate the knockout placenta</w:t>
            </w:r>
            <w:r w:rsidR="008B0760">
              <w:rPr>
                <w:noProof/>
                <w:webHidden/>
              </w:rPr>
              <w:tab/>
            </w:r>
            <w:r w:rsidR="008B0760">
              <w:rPr>
                <w:noProof/>
                <w:webHidden/>
              </w:rPr>
              <w:fldChar w:fldCharType="begin"/>
            </w:r>
            <w:r w:rsidR="008B0760">
              <w:rPr>
                <w:noProof/>
                <w:webHidden/>
              </w:rPr>
              <w:instrText xml:space="preserve"> PAGEREF _Toc17062388 \h </w:instrText>
            </w:r>
            <w:r w:rsidR="008B0760">
              <w:rPr>
                <w:noProof/>
                <w:webHidden/>
              </w:rPr>
            </w:r>
            <w:r w:rsidR="008B0760">
              <w:rPr>
                <w:noProof/>
                <w:webHidden/>
              </w:rPr>
              <w:fldChar w:fldCharType="separate"/>
            </w:r>
            <w:r w:rsidR="00E71265">
              <w:rPr>
                <w:noProof/>
                <w:webHidden/>
              </w:rPr>
              <w:t>49</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389" w:history="1">
            <w:r w:rsidR="008B0760" w:rsidRPr="00EF355F">
              <w:rPr>
                <w:rStyle w:val="Hyperlink"/>
                <w:noProof/>
              </w:rPr>
              <w:t>Figure 4: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389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90"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390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1"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391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2"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392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3"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393 \h </w:instrText>
            </w:r>
            <w:r w:rsidR="008B0760">
              <w:rPr>
                <w:noProof/>
                <w:webHidden/>
              </w:rPr>
            </w:r>
            <w:r w:rsidR="008B0760">
              <w:rPr>
                <w:noProof/>
                <w:webHidden/>
              </w:rPr>
              <w:fldChar w:fldCharType="separate"/>
            </w:r>
            <w:r w:rsidR="00E71265">
              <w:rPr>
                <w:noProof/>
                <w:webHidden/>
              </w:rPr>
              <w:t>5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4" w:history="1">
            <w:r w:rsidR="008B0760" w:rsidRPr="00EF355F">
              <w:rPr>
                <w:rStyle w:val="Hyperlink"/>
                <w:noProof/>
              </w:rPr>
              <w:t>Insulin Tolerance Test</w:t>
            </w:r>
            <w:r w:rsidR="008B0760">
              <w:rPr>
                <w:noProof/>
                <w:webHidden/>
              </w:rPr>
              <w:tab/>
            </w:r>
            <w:r w:rsidR="008B0760">
              <w:rPr>
                <w:noProof/>
                <w:webHidden/>
              </w:rPr>
              <w:fldChar w:fldCharType="begin"/>
            </w:r>
            <w:r w:rsidR="008B0760">
              <w:rPr>
                <w:noProof/>
                <w:webHidden/>
              </w:rPr>
              <w:instrText xml:space="preserve"> PAGEREF _Toc17062394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395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6" w:history="1">
            <w:r w:rsidR="008B0760" w:rsidRPr="00EF355F">
              <w:rPr>
                <w:rStyle w:val="Hyperlink"/>
                <w:noProof/>
              </w:rPr>
              <w:t>Genotyping</w:t>
            </w:r>
            <w:r w:rsidR="008B0760">
              <w:rPr>
                <w:noProof/>
                <w:webHidden/>
              </w:rPr>
              <w:tab/>
            </w:r>
            <w:r w:rsidR="008B0760">
              <w:rPr>
                <w:noProof/>
                <w:webHidden/>
              </w:rPr>
              <w:fldChar w:fldCharType="begin"/>
            </w:r>
            <w:r w:rsidR="008B0760">
              <w:rPr>
                <w:noProof/>
                <w:webHidden/>
              </w:rPr>
              <w:instrText xml:space="preserve"> PAGEREF _Toc17062396 \h </w:instrText>
            </w:r>
            <w:r w:rsidR="008B0760">
              <w:rPr>
                <w:noProof/>
                <w:webHidden/>
              </w:rPr>
            </w:r>
            <w:r w:rsidR="008B0760">
              <w:rPr>
                <w:noProof/>
                <w:webHidden/>
              </w:rPr>
              <w:fldChar w:fldCharType="separate"/>
            </w:r>
            <w:r w:rsidR="00E71265">
              <w:rPr>
                <w:noProof/>
                <w:webHidden/>
              </w:rPr>
              <w:t>5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7"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397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398"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398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399" w:history="1">
            <w:r w:rsidR="008B0760" w:rsidRPr="00EF355F">
              <w:rPr>
                <w:rStyle w:val="Hyperlink"/>
                <w:rFonts w:eastAsiaTheme="majorEastAsia"/>
                <w:noProof/>
              </w:rPr>
              <w:t>Expected Results</w:t>
            </w:r>
            <w:r w:rsidR="008B0760">
              <w:rPr>
                <w:noProof/>
                <w:webHidden/>
              </w:rPr>
              <w:tab/>
            </w:r>
            <w:r w:rsidR="008B0760">
              <w:rPr>
                <w:noProof/>
                <w:webHidden/>
              </w:rPr>
              <w:fldChar w:fldCharType="begin"/>
            </w:r>
            <w:r w:rsidR="008B0760">
              <w:rPr>
                <w:noProof/>
                <w:webHidden/>
              </w:rPr>
              <w:instrText xml:space="preserve"> PAGEREF _Toc17062399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00" w:history="1">
            <w:r w:rsidR="008B0760" w:rsidRPr="00EF355F">
              <w:rPr>
                <w:rStyle w:val="Hyperlink"/>
                <w:noProof/>
              </w:rPr>
              <w:t>Aim 3.1: How does placental mTORC1 activity affect placental development, fetal growth, and fetal survival?</w:t>
            </w:r>
            <w:r w:rsidR="008B0760">
              <w:rPr>
                <w:noProof/>
                <w:webHidden/>
              </w:rPr>
              <w:tab/>
            </w:r>
            <w:r w:rsidR="008B0760">
              <w:rPr>
                <w:noProof/>
                <w:webHidden/>
              </w:rPr>
              <w:fldChar w:fldCharType="begin"/>
            </w:r>
            <w:r w:rsidR="008B0760">
              <w:rPr>
                <w:noProof/>
                <w:webHidden/>
              </w:rPr>
              <w:instrText xml:space="preserve"> PAGEREF _Toc17062400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01" w:history="1">
            <w:r w:rsidR="008B0760" w:rsidRPr="00EF355F">
              <w:rPr>
                <w:rStyle w:val="Hyperlink"/>
                <w:noProof/>
              </w:rPr>
              <w:t>Aim 3.2: How does placental mTORC1 hyperactivation affect the expression of placental nutrient transporter expression?</w:t>
            </w:r>
            <w:r w:rsidR="008B0760">
              <w:rPr>
                <w:noProof/>
                <w:webHidden/>
              </w:rPr>
              <w:tab/>
            </w:r>
            <w:r w:rsidR="008B0760">
              <w:rPr>
                <w:noProof/>
                <w:webHidden/>
              </w:rPr>
              <w:fldChar w:fldCharType="begin"/>
            </w:r>
            <w:r w:rsidR="008B0760">
              <w:rPr>
                <w:noProof/>
                <w:webHidden/>
              </w:rPr>
              <w:instrText xml:space="preserve"> PAGEREF _Toc17062401 \h </w:instrText>
            </w:r>
            <w:r w:rsidR="008B0760">
              <w:rPr>
                <w:noProof/>
                <w:webHidden/>
              </w:rPr>
            </w:r>
            <w:r w:rsidR="008B0760">
              <w:rPr>
                <w:noProof/>
                <w:webHidden/>
              </w:rPr>
              <w:fldChar w:fldCharType="separate"/>
            </w:r>
            <w:r w:rsidR="00E71265">
              <w:rPr>
                <w:noProof/>
                <w:webHidden/>
              </w:rPr>
              <w:t>52</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02" w:history="1">
            <w:r w:rsidR="008B0760" w:rsidRPr="00EF355F">
              <w:rPr>
                <w:rStyle w:val="Hyperlink"/>
                <w:noProof/>
              </w:rPr>
              <w:t>Aim 3.3: How does mTORC1 signaling affect placental endocrine function?</w:t>
            </w:r>
            <w:r w:rsidR="008B0760">
              <w:rPr>
                <w:noProof/>
                <w:webHidden/>
              </w:rPr>
              <w:tab/>
            </w:r>
            <w:r w:rsidR="008B0760">
              <w:rPr>
                <w:noProof/>
                <w:webHidden/>
              </w:rPr>
              <w:fldChar w:fldCharType="begin"/>
            </w:r>
            <w:r w:rsidR="008B0760">
              <w:rPr>
                <w:noProof/>
                <w:webHidden/>
              </w:rPr>
              <w:instrText xml:space="preserve"> PAGEREF _Toc17062402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03" w:history="1">
            <w:r w:rsidR="008B0760" w:rsidRPr="00EF355F">
              <w:rPr>
                <w:rStyle w:val="Hyperlink"/>
                <w:noProof/>
              </w:rPr>
              <w:t>Aim 3.4: How does placental mTORC1 hyperactivation affect offspring survival, weight, body composition, and insulin sensitivity?</w:t>
            </w:r>
            <w:r w:rsidR="008B0760">
              <w:rPr>
                <w:noProof/>
                <w:webHidden/>
              </w:rPr>
              <w:tab/>
            </w:r>
            <w:r w:rsidR="008B0760">
              <w:rPr>
                <w:noProof/>
                <w:webHidden/>
              </w:rPr>
              <w:fldChar w:fldCharType="begin"/>
            </w:r>
            <w:r w:rsidR="008B0760">
              <w:rPr>
                <w:noProof/>
                <w:webHidden/>
              </w:rPr>
              <w:instrText xml:space="preserve"> PAGEREF _Toc17062403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04" w:history="1">
            <w:r w:rsidR="008B0760" w:rsidRPr="00EF355F">
              <w:rPr>
                <w:rStyle w:val="Hyperlink"/>
                <w:noProof/>
              </w:rPr>
              <w:t>Potential Pitfalls and Alternate Approaches (Aims 3.1-3.4)</w:t>
            </w:r>
            <w:r w:rsidR="008B0760">
              <w:rPr>
                <w:noProof/>
                <w:webHidden/>
              </w:rPr>
              <w:tab/>
            </w:r>
            <w:r w:rsidR="008B0760">
              <w:rPr>
                <w:noProof/>
                <w:webHidden/>
              </w:rPr>
              <w:fldChar w:fldCharType="begin"/>
            </w:r>
            <w:r w:rsidR="008B0760">
              <w:rPr>
                <w:noProof/>
                <w:webHidden/>
              </w:rPr>
              <w:instrText xml:space="preserve"> PAGEREF _Toc17062404 \h </w:instrText>
            </w:r>
            <w:r w:rsidR="008B0760">
              <w:rPr>
                <w:noProof/>
                <w:webHidden/>
              </w:rPr>
            </w:r>
            <w:r w:rsidR="008B0760">
              <w:rPr>
                <w:noProof/>
                <w:webHidden/>
              </w:rPr>
              <w:fldChar w:fldCharType="separate"/>
            </w:r>
            <w:r w:rsidR="00E71265">
              <w:rPr>
                <w:noProof/>
                <w:webHidden/>
              </w:rPr>
              <w:t>53</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05" w:history="1">
            <w:r w:rsidR="008B0760" w:rsidRPr="00EF355F">
              <w:rPr>
                <w:rStyle w:val="Hyperlink"/>
                <w:noProof/>
              </w:rPr>
              <w:t>Appendix A: Summary Table of Compiled Studies Examining Effects of Maternal Obesity / mTORC1 on Placental/Fetal Development and Health</w:t>
            </w:r>
            <w:r w:rsidR="008B0760">
              <w:rPr>
                <w:noProof/>
                <w:webHidden/>
              </w:rPr>
              <w:tab/>
            </w:r>
            <w:r w:rsidR="008B0760">
              <w:rPr>
                <w:noProof/>
                <w:webHidden/>
              </w:rPr>
              <w:fldChar w:fldCharType="begin"/>
            </w:r>
            <w:r w:rsidR="008B0760">
              <w:rPr>
                <w:noProof/>
                <w:webHidden/>
              </w:rPr>
              <w:instrText xml:space="preserve"> PAGEREF _Toc17062405 \h </w:instrText>
            </w:r>
            <w:r w:rsidR="008B0760">
              <w:rPr>
                <w:noProof/>
                <w:webHidden/>
              </w:rPr>
            </w:r>
            <w:r w:rsidR="008B0760">
              <w:rPr>
                <w:noProof/>
                <w:webHidden/>
              </w:rPr>
              <w:fldChar w:fldCharType="separate"/>
            </w:r>
            <w:r w:rsidR="00E71265">
              <w:rPr>
                <w:noProof/>
                <w:webHidden/>
              </w:rPr>
              <w:t>54</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06" w:history="1">
            <w:r w:rsidR="008B0760" w:rsidRPr="00EF355F">
              <w:rPr>
                <w:rStyle w:val="Hyperlink"/>
                <w:noProof/>
              </w:rPr>
              <w:t>Specific Aim 4</w:t>
            </w:r>
            <w:r w:rsidR="008B0760">
              <w:rPr>
                <w:noProof/>
                <w:webHidden/>
              </w:rPr>
              <w:tab/>
            </w:r>
            <w:r w:rsidR="008B0760">
              <w:rPr>
                <w:noProof/>
                <w:webHidden/>
              </w:rPr>
              <w:fldChar w:fldCharType="begin"/>
            </w:r>
            <w:r w:rsidR="008B0760">
              <w:rPr>
                <w:noProof/>
                <w:webHidden/>
              </w:rPr>
              <w:instrText xml:space="preserve"> PAGEREF _Toc17062406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07" w:history="1">
            <w:r w:rsidR="008B0760" w:rsidRPr="00EF355F">
              <w:rPr>
                <w:rStyle w:val="Hyperlink"/>
                <w:noProof/>
              </w:rPr>
              <w:t>Rationale and Background</w:t>
            </w:r>
            <w:r w:rsidR="008B0760">
              <w:rPr>
                <w:noProof/>
                <w:webHidden/>
              </w:rPr>
              <w:tab/>
            </w:r>
            <w:r w:rsidR="008B0760">
              <w:rPr>
                <w:noProof/>
                <w:webHidden/>
              </w:rPr>
              <w:fldChar w:fldCharType="begin"/>
            </w:r>
            <w:r w:rsidR="008B0760">
              <w:rPr>
                <w:noProof/>
                <w:webHidden/>
              </w:rPr>
              <w:instrText xml:space="preserve"> PAGEREF _Toc17062407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08" w:history="1">
            <w:r w:rsidR="008B0760" w:rsidRPr="00EF355F">
              <w:rPr>
                <w:rStyle w:val="Hyperlink"/>
                <w:noProof/>
              </w:rPr>
              <w:t>Milk Macronutrient Synthesis</w:t>
            </w:r>
            <w:r w:rsidR="008B0760">
              <w:rPr>
                <w:noProof/>
                <w:webHidden/>
              </w:rPr>
              <w:tab/>
            </w:r>
            <w:r w:rsidR="008B0760">
              <w:rPr>
                <w:noProof/>
                <w:webHidden/>
              </w:rPr>
              <w:fldChar w:fldCharType="begin"/>
            </w:r>
            <w:r w:rsidR="008B0760">
              <w:rPr>
                <w:noProof/>
                <w:webHidden/>
              </w:rPr>
              <w:instrText xml:space="preserve"> PAGEREF _Toc17062408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09" w:history="1">
            <w:r w:rsidR="008B0760" w:rsidRPr="00EF355F">
              <w:rPr>
                <w:rStyle w:val="Hyperlink"/>
                <w:noProof/>
              </w:rPr>
              <w:t>Mammary Adipocytes and Mammary Function</w:t>
            </w:r>
            <w:r w:rsidR="008B0760">
              <w:rPr>
                <w:noProof/>
                <w:webHidden/>
              </w:rPr>
              <w:tab/>
            </w:r>
            <w:r w:rsidR="008B0760">
              <w:rPr>
                <w:noProof/>
                <w:webHidden/>
              </w:rPr>
              <w:fldChar w:fldCharType="begin"/>
            </w:r>
            <w:r w:rsidR="008B0760">
              <w:rPr>
                <w:noProof/>
                <w:webHidden/>
              </w:rPr>
              <w:instrText xml:space="preserve"> PAGEREF _Toc17062409 \h </w:instrText>
            </w:r>
            <w:r w:rsidR="008B0760">
              <w:rPr>
                <w:noProof/>
                <w:webHidden/>
              </w:rPr>
            </w:r>
            <w:r w:rsidR="008B0760">
              <w:rPr>
                <w:noProof/>
                <w:webHidden/>
              </w:rPr>
              <w:fldChar w:fldCharType="separate"/>
            </w:r>
            <w:r w:rsidR="00E71265">
              <w:rPr>
                <w:noProof/>
                <w:webHidden/>
              </w:rPr>
              <w:t>59</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10" w:history="1">
            <w:r w:rsidR="008B0760" w:rsidRPr="00EF355F">
              <w:rPr>
                <w:rStyle w:val="Hyperlink"/>
                <w:noProof/>
              </w:rPr>
              <w:t>mTORC1 Activity in Obesity</w:t>
            </w:r>
            <w:r w:rsidR="008B0760">
              <w:rPr>
                <w:noProof/>
                <w:webHidden/>
              </w:rPr>
              <w:tab/>
            </w:r>
            <w:r w:rsidR="008B0760">
              <w:rPr>
                <w:noProof/>
                <w:webHidden/>
              </w:rPr>
              <w:fldChar w:fldCharType="begin"/>
            </w:r>
            <w:r w:rsidR="008B0760">
              <w:rPr>
                <w:noProof/>
                <w:webHidden/>
              </w:rPr>
              <w:instrText xml:space="preserve"> PAGEREF _Toc17062410 \h </w:instrText>
            </w:r>
            <w:r w:rsidR="008B0760">
              <w:rPr>
                <w:noProof/>
                <w:webHidden/>
              </w:rPr>
            </w:r>
            <w:r w:rsidR="008B0760">
              <w:rPr>
                <w:noProof/>
                <w:webHidden/>
              </w:rPr>
              <w:fldChar w:fldCharType="separate"/>
            </w:r>
            <w:r w:rsidR="00E71265">
              <w:rPr>
                <w:noProof/>
                <w:webHidden/>
              </w:rPr>
              <w:t>6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11" w:history="1">
            <w:r w:rsidR="008B0760" w:rsidRPr="00EF355F">
              <w:rPr>
                <w:rStyle w:val="Hyperlink"/>
                <w:noProof/>
              </w:rPr>
              <w:t>Role of mTORC1 on Mammary Gland Function</w:t>
            </w:r>
            <w:r w:rsidR="008B0760">
              <w:rPr>
                <w:noProof/>
                <w:webHidden/>
              </w:rPr>
              <w:tab/>
            </w:r>
            <w:r w:rsidR="008B0760">
              <w:rPr>
                <w:noProof/>
                <w:webHidden/>
              </w:rPr>
              <w:fldChar w:fldCharType="begin"/>
            </w:r>
            <w:r w:rsidR="008B0760">
              <w:rPr>
                <w:noProof/>
                <w:webHidden/>
              </w:rPr>
              <w:instrText xml:space="preserve"> PAGEREF _Toc17062411 \h </w:instrText>
            </w:r>
            <w:r w:rsidR="008B0760">
              <w:rPr>
                <w:noProof/>
                <w:webHidden/>
              </w:rPr>
            </w:r>
            <w:r w:rsidR="008B0760">
              <w:rPr>
                <w:noProof/>
                <w:webHidden/>
              </w:rPr>
              <w:fldChar w:fldCharType="separate"/>
            </w:r>
            <w:r w:rsidR="00E71265">
              <w:rPr>
                <w:noProof/>
                <w:webHidden/>
              </w:rPr>
              <w:t>60</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12" w:history="1">
            <w:r w:rsidR="008B0760" w:rsidRPr="00EF355F">
              <w:rPr>
                <w:rStyle w:val="Hyperlink"/>
                <w:noProof/>
              </w:rPr>
              <w:t>Maternal Obesity and Offspring Health</w:t>
            </w:r>
            <w:r w:rsidR="008B0760">
              <w:rPr>
                <w:noProof/>
                <w:webHidden/>
              </w:rPr>
              <w:tab/>
            </w:r>
            <w:r w:rsidR="008B0760">
              <w:rPr>
                <w:noProof/>
                <w:webHidden/>
              </w:rPr>
              <w:fldChar w:fldCharType="begin"/>
            </w:r>
            <w:r w:rsidR="008B0760">
              <w:rPr>
                <w:noProof/>
                <w:webHidden/>
              </w:rPr>
              <w:instrText xml:space="preserve"> PAGEREF _Toc17062412 \h </w:instrText>
            </w:r>
            <w:r w:rsidR="008B0760">
              <w:rPr>
                <w:noProof/>
                <w:webHidden/>
              </w:rPr>
            </w:r>
            <w:r w:rsidR="008B0760">
              <w:rPr>
                <w:noProof/>
                <w:webHidden/>
              </w:rPr>
              <w:fldChar w:fldCharType="separate"/>
            </w:r>
            <w:r w:rsidR="00E71265">
              <w:rPr>
                <w:noProof/>
                <w:webHidden/>
              </w:rPr>
              <w:t>61</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13" w:history="1">
            <w:r w:rsidR="008B0760" w:rsidRPr="00EF355F">
              <w:rPr>
                <w:rStyle w:val="Hyperlink"/>
                <w:noProof/>
              </w:rPr>
              <w:t>Obesity and Lactation</w:t>
            </w:r>
            <w:r w:rsidR="008B0760">
              <w:rPr>
                <w:noProof/>
                <w:webHidden/>
              </w:rPr>
              <w:tab/>
            </w:r>
            <w:r w:rsidR="008B0760">
              <w:rPr>
                <w:noProof/>
                <w:webHidden/>
              </w:rPr>
              <w:fldChar w:fldCharType="begin"/>
            </w:r>
            <w:r w:rsidR="008B0760">
              <w:rPr>
                <w:noProof/>
                <w:webHidden/>
              </w:rPr>
              <w:instrText xml:space="preserve"> PAGEREF _Toc17062413 \h </w:instrText>
            </w:r>
            <w:r w:rsidR="008B0760">
              <w:rPr>
                <w:noProof/>
                <w:webHidden/>
              </w:rPr>
            </w:r>
            <w:r w:rsidR="008B0760">
              <w:rPr>
                <w:noProof/>
                <w:webHidden/>
              </w:rPr>
              <w:fldChar w:fldCharType="separate"/>
            </w:r>
            <w:r w:rsidR="00E71265">
              <w:rPr>
                <w:noProof/>
                <w:webHidden/>
              </w:rPr>
              <w:t>61</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14" w:history="1">
            <w:r w:rsidR="008B0760" w:rsidRPr="00EF355F">
              <w:rPr>
                <w:rStyle w:val="Hyperlink"/>
                <w:noProof/>
              </w:rPr>
              <w:t>Experimental Design</w:t>
            </w:r>
            <w:r w:rsidR="008B0760">
              <w:rPr>
                <w:noProof/>
                <w:webHidden/>
              </w:rPr>
              <w:tab/>
            </w:r>
            <w:r w:rsidR="008B0760">
              <w:rPr>
                <w:noProof/>
                <w:webHidden/>
              </w:rPr>
              <w:fldChar w:fldCharType="begin"/>
            </w:r>
            <w:r w:rsidR="008B0760">
              <w:rPr>
                <w:noProof/>
                <w:webHidden/>
              </w:rPr>
              <w:instrText xml:space="preserve"> PAGEREF _Toc17062414 \h </w:instrText>
            </w:r>
            <w:r w:rsidR="008B0760">
              <w:rPr>
                <w:noProof/>
                <w:webHidden/>
              </w:rPr>
            </w:r>
            <w:r w:rsidR="008B0760">
              <w:rPr>
                <w:noProof/>
                <w:webHidden/>
              </w:rPr>
              <w:fldChar w:fldCharType="separate"/>
            </w:r>
            <w:r w:rsidR="00E71265">
              <w:rPr>
                <w:noProof/>
                <w:webHidden/>
              </w:rPr>
              <w:t>62</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415" w:history="1">
            <w:r w:rsidR="008B0760" w:rsidRPr="00EF355F">
              <w:rPr>
                <w:rStyle w:val="Hyperlink"/>
                <w:noProof/>
              </w:rPr>
              <w:t>Figure 1: Schematic diagram representing TSC1/mTORC1 pathway in KO and WT model</w:t>
            </w:r>
            <w:r w:rsidR="008B0760">
              <w:rPr>
                <w:noProof/>
                <w:webHidden/>
              </w:rPr>
              <w:tab/>
            </w:r>
            <w:r w:rsidR="008B0760">
              <w:rPr>
                <w:noProof/>
                <w:webHidden/>
              </w:rPr>
              <w:fldChar w:fldCharType="begin"/>
            </w:r>
            <w:r w:rsidR="008B0760">
              <w:rPr>
                <w:noProof/>
                <w:webHidden/>
              </w:rPr>
              <w:instrText xml:space="preserve"> PAGEREF _Toc17062415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F9267E">
          <w:pPr>
            <w:pStyle w:val="TOC3"/>
            <w:tabs>
              <w:tab w:val="right" w:leader="dot" w:pos="9350"/>
            </w:tabs>
            <w:rPr>
              <w:rFonts w:eastAsiaTheme="minorEastAsia" w:cstheme="minorBidi"/>
              <w:noProof/>
              <w:sz w:val="24"/>
              <w:szCs w:val="24"/>
            </w:rPr>
          </w:pPr>
          <w:hyperlink w:anchor="_Toc17062416" w:history="1">
            <w:r w:rsidR="008B0760" w:rsidRPr="00EF355F">
              <w:rPr>
                <w:rStyle w:val="Hyperlink"/>
                <w:noProof/>
              </w:rPr>
              <w:t>Figure 2: Diagram representing the experimental design and respective timeline</w:t>
            </w:r>
            <w:r w:rsidR="008B0760">
              <w:rPr>
                <w:noProof/>
                <w:webHidden/>
              </w:rPr>
              <w:tab/>
            </w:r>
            <w:r w:rsidR="008B0760">
              <w:rPr>
                <w:noProof/>
                <w:webHidden/>
              </w:rPr>
              <w:fldChar w:fldCharType="begin"/>
            </w:r>
            <w:r w:rsidR="008B0760">
              <w:rPr>
                <w:noProof/>
                <w:webHidden/>
              </w:rPr>
              <w:instrText xml:space="preserve"> PAGEREF _Toc17062416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17" w:history="1">
            <w:r w:rsidR="008B0760" w:rsidRPr="00EF355F">
              <w:rPr>
                <w:rStyle w:val="Hyperlink"/>
                <w:noProof/>
              </w:rPr>
              <w:t>Methods</w:t>
            </w:r>
            <w:r w:rsidR="008B0760">
              <w:rPr>
                <w:noProof/>
                <w:webHidden/>
              </w:rPr>
              <w:tab/>
            </w:r>
            <w:r w:rsidR="008B0760">
              <w:rPr>
                <w:noProof/>
                <w:webHidden/>
              </w:rPr>
              <w:fldChar w:fldCharType="begin"/>
            </w:r>
            <w:r w:rsidR="008B0760">
              <w:rPr>
                <w:noProof/>
                <w:webHidden/>
              </w:rPr>
              <w:instrText xml:space="preserve"> PAGEREF _Toc17062417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18" w:history="1">
            <w:r w:rsidR="008B0760" w:rsidRPr="00EF355F">
              <w:rPr>
                <w:rStyle w:val="Hyperlink"/>
                <w:noProof/>
              </w:rPr>
              <w:t>Food Intake</w:t>
            </w:r>
            <w:r w:rsidR="008B0760">
              <w:rPr>
                <w:noProof/>
                <w:webHidden/>
              </w:rPr>
              <w:tab/>
            </w:r>
            <w:r w:rsidR="008B0760">
              <w:rPr>
                <w:noProof/>
                <w:webHidden/>
              </w:rPr>
              <w:fldChar w:fldCharType="begin"/>
            </w:r>
            <w:r w:rsidR="008B0760">
              <w:rPr>
                <w:noProof/>
                <w:webHidden/>
              </w:rPr>
              <w:instrText xml:space="preserve"> PAGEREF _Toc17062418 \h </w:instrText>
            </w:r>
            <w:r w:rsidR="008B0760">
              <w:rPr>
                <w:noProof/>
                <w:webHidden/>
              </w:rPr>
            </w:r>
            <w:r w:rsidR="008B0760">
              <w:rPr>
                <w:noProof/>
                <w:webHidden/>
              </w:rPr>
              <w:fldChar w:fldCharType="separate"/>
            </w:r>
            <w:r w:rsidR="00E71265">
              <w:rPr>
                <w:noProof/>
                <w:webHidden/>
              </w:rPr>
              <w:t>63</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19" w:history="1">
            <w:r w:rsidR="008B0760" w:rsidRPr="00EF355F">
              <w:rPr>
                <w:rStyle w:val="Hyperlink"/>
                <w:noProof/>
              </w:rPr>
              <w:t>Body Composition</w:t>
            </w:r>
            <w:r w:rsidR="008B0760">
              <w:rPr>
                <w:noProof/>
                <w:webHidden/>
              </w:rPr>
              <w:tab/>
            </w:r>
            <w:r w:rsidR="008B0760">
              <w:rPr>
                <w:noProof/>
                <w:webHidden/>
              </w:rPr>
              <w:fldChar w:fldCharType="begin"/>
            </w:r>
            <w:r w:rsidR="008B0760">
              <w:rPr>
                <w:noProof/>
                <w:webHidden/>
              </w:rPr>
              <w:instrText xml:space="preserve"> PAGEREF _Toc17062419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0" w:history="1">
            <w:r w:rsidR="008B0760" w:rsidRPr="00EF355F">
              <w:rPr>
                <w:rStyle w:val="Hyperlink"/>
                <w:noProof/>
              </w:rPr>
              <w:t>Sacrifice and Tissue Collection</w:t>
            </w:r>
            <w:r w:rsidR="008B0760">
              <w:rPr>
                <w:noProof/>
                <w:webHidden/>
              </w:rPr>
              <w:tab/>
            </w:r>
            <w:r w:rsidR="008B0760">
              <w:rPr>
                <w:noProof/>
                <w:webHidden/>
              </w:rPr>
              <w:fldChar w:fldCharType="begin"/>
            </w:r>
            <w:r w:rsidR="008B0760">
              <w:rPr>
                <w:noProof/>
                <w:webHidden/>
              </w:rPr>
              <w:instrText xml:space="preserve"> PAGEREF _Toc17062420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1" w:history="1">
            <w:r w:rsidR="008B0760" w:rsidRPr="00EF355F">
              <w:rPr>
                <w:rStyle w:val="Hyperlink"/>
                <w:noProof/>
              </w:rPr>
              <w:t>Determining Milk Output Volume</w:t>
            </w:r>
            <w:r w:rsidR="008B0760">
              <w:rPr>
                <w:noProof/>
                <w:webHidden/>
              </w:rPr>
              <w:tab/>
            </w:r>
            <w:r w:rsidR="008B0760">
              <w:rPr>
                <w:noProof/>
                <w:webHidden/>
              </w:rPr>
              <w:fldChar w:fldCharType="begin"/>
            </w:r>
            <w:r w:rsidR="008B0760">
              <w:rPr>
                <w:noProof/>
                <w:webHidden/>
              </w:rPr>
              <w:instrText xml:space="preserve"> PAGEREF _Toc17062421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2" w:history="1">
            <w:r w:rsidR="008B0760" w:rsidRPr="00EF355F">
              <w:rPr>
                <w:rStyle w:val="Hyperlink"/>
                <w:noProof/>
              </w:rPr>
              <w:t>Determining Milk Composition</w:t>
            </w:r>
            <w:r w:rsidR="008B0760">
              <w:rPr>
                <w:noProof/>
                <w:webHidden/>
              </w:rPr>
              <w:tab/>
            </w:r>
            <w:r w:rsidR="008B0760">
              <w:rPr>
                <w:noProof/>
                <w:webHidden/>
              </w:rPr>
              <w:fldChar w:fldCharType="begin"/>
            </w:r>
            <w:r w:rsidR="008B0760">
              <w:rPr>
                <w:noProof/>
                <w:webHidden/>
              </w:rPr>
              <w:instrText xml:space="preserve"> PAGEREF _Toc17062422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3" w:history="1">
            <w:r w:rsidR="008B0760" w:rsidRPr="00EF355F">
              <w:rPr>
                <w:rStyle w:val="Hyperlink"/>
                <w:noProof/>
              </w:rPr>
              <w:t>Determining Milk Protein Concentrations</w:t>
            </w:r>
            <w:r w:rsidR="008B0760">
              <w:rPr>
                <w:noProof/>
                <w:webHidden/>
              </w:rPr>
              <w:tab/>
            </w:r>
            <w:r w:rsidR="008B0760">
              <w:rPr>
                <w:noProof/>
                <w:webHidden/>
              </w:rPr>
              <w:fldChar w:fldCharType="begin"/>
            </w:r>
            <w:r w:rsidR="008B0760">
              <w:rPr>
                <w:noProof/>
                <w:webHidden/>
              </w:rPr>
              <w:instrText xml:space="preserve"> PAGEREF _Toc17062423 \h </w:instrText>
            </w:r>
            <w:r w:rsidR="008B0760">
              <w:rPr>
                <w:noProof/>
                <w:webHidden/>
              </w:rPr>
            </w:r>
            <w:r w:rsidR="008B0760">
              <w:rPr>
                <w:noProof/>
                <w:webHidden/>
              </w:rPr>
              <w:fldChar w:fldCharType="separate"/>
            </w:r>
            <w:r w:rsidR="00E71265">
              <w:rPr>
                <w:noProof/>
                <w:webHidden/>
              </w:rPr>
              <w:t>64</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4" w:history="1">
            <w:r w:rsidR="008B0760" w:rsidRPr="00EF355F">
              <w:rPr>
                <w:rStyle w:val="Hyperlink"/>
                <w:noProof/>
              </w:rPr>
              <w:t>Determining Milk Fat Content</w:t>
            </w:r>
            <w:r w:rsidR="008B0760">
              <w:rPr>
                <w:noProof/>
                <w:webHidden/>
              </w:rPr>
              <w:tab/>
            </w:r>
            <w:r w:rsidR="008B0760">
              <w:rPr>
                <w:noProof/>
                <w:webHidden/>
              </w:rPr>
              <w:fldChar w:fldCharType="begin"/>
            </w:r>
            <w:r w:rsidR="008B0760">
              <w:rPr>
                <w:noProof/>
                <w:webHidden/>
              </w:rPr>
              <w:instrText xml:space="preserve"> PAGEREF _Toc17062424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5" w:history="1">
            <w:r w:rsidR="008B0760" w:rsidRPr="00EF355F">
              <w:rPr>
                <w:rStyle w:val="Hyperlink"/>
                <w:noProof/>
              </w:rPr>
              <w:t>Real time qPCR</w:t>
            </w:r>
            <w:r w:rsidR="008B0760">
              <w:rPr>
                <w:noProof/>
                <w:webHidden/>
              </w:rPr>
              <w:tab/>
            </w:r>
            <w:r w:rsidR="008B0760">
              <w:rPr>
                <w:noProof/>
                <w:webHidden/>
              </w:rPr>
              <w:fldChar w:fldCharType="begin"/>
            </w:r>
            <w:r w:rsidR="008B0760">
              <w:rPr>
                <w:noProof/>
                <w:webHidden/>
              </w:rPr>
              <w:instrText xml:space="preserve"> PAGEREF _Toc17062425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6" w:history="1">
            <w:r w:rsidR="008B0760" w:rsidRPr="00EF355F">
              <w:rPr>
                <w:rStyle w:val="Hyperlink"/>
                <w:noProof/>
              </w:rPr>
              <w:t>Western Blotting</w:t>
            </w:r>
            <w:r w:rsidR="008B0760">
              <w:rPr>
                <w:noProof/>
                <w:webHidden/>
              </w:rPr>
              <w:tab/>
            </w:r>
            <w:r w:rsidR="008B0760">
              <w:rPr>
                <w:noProof/>
                <w:webHidden/>
              </w:rPr>
              <w:fldChar w:fldCharType="begin"/>
            </w:r>
            <w:r w:rsidR="008B0760">
              <w:rPr>
                <w:noProof/>
                <w:webHidden/>
              </w:rPr>
              <w:instrText xml:space="preserve"> PAGEREF _Toc17062426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7" w:history="1">
            <w:r w:rsidR="008B0760" w:rsidRPr="00EF355F">
              <w:rPr>
                <w:rStyle w:val="Hyperlink"/>
                <w:noProof/>
              </w:rPr>
              <w:t>Histology</w:t>
            </w:r>
            <w:r w:rsidR="008B0760">
              <w:rPr>
                <w:noProof/>
                <w:webHidden/>
              </w:rPr>
              <w:tab/>
            </w:r>
            <w:r w:rsidR="008B0760">
              <w:rPr>
                <w:noProof/>
                <w:webHidden/>
              </w:rPr>
              <w:fldChar w:fldCharType="begin"/>
            </w:r>
            <w:r w:rsidR="008B0760">
              <w:rPr>
                <w:noProof/>
                <w:webHidden/>
              </w:rPr>
              <w:instrText xml:space="preserve"> PAGEREF _Toc17062427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28" w:history="1">
            <w:r w:rsidR="008B0760" w:rsidRPr="00EF355F">
              <w:rPr>
                <w:rStyle w:val="Hyperlink"/>
                <w:noProof/>
              </w:rPr>
              <w:t>Expected Results</w:t>
            </w:r>
            <w:r w:rsidR="008B0760">
              <w:rPr>
                <w:noProof/>
                <w:webHidden/>
              </w:rPr>
              <w:tab/>
            </w:r>
            <w:r w:rsidR="008B0760">
              <w:rPr>
                <w:noProof/>
                <w:webHidden/>
              </w:rPr>
              <w:fldChar w:fldCharType="begin"/>
            </w:r>
            <w:r w:rsidR="008B0760">
              <w:rPr>
                <w:noProof/>
                <w:webHidden/>
              </w:rPr>
              <w:instrText xml:space="preserve"> PAGEREF _Toc17062428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29" w:history="1">
            <w:r w:rsidR="008B0760" w:rsidRPr="00EF355F">
              <w:rPr>
                <w:rStyle w:val="Hyperlink"/>
                <w:noProof/>
              </w:rPr>
              <w:t>Aim 4.1: Is mammary gland development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29 \h </w:instrText>
            </w:r>
            <w:r w:rsidR="008B0760">
              <w:rPr>
                <w:noProof/>
                <w:webHidden/>
              </w:rPr>
            </w:r>
            <w:r w:rsidR="008B0760">
              <w:rPr>
                <w:noProof/>
                <w:webHidden/>
              </w:rPr>
              <w:fldChar w:fldCharType="separate"/>
            </w:r>
            <w:r w:rsidR="00E71265">
              <w:rPr>
                <w:noProof/>
                <w:webHidden/>
              </w:rPr>
              <w:t>65</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30" w:history="1">
            <w:r w:rsidR="008B0760" w:rsidRPr="00EF355F">
              <w:rPr>
                <w:rStyle w:val="Hyperlink"/>
                <w:noProof/>
              </w:rPr>
              <w:t>Aim 4.2: How does adipocyte mTORC1 hyperactivation affect milk output and composition?</w:t>
            </w:r>
            <w:r w:rsidR="008B0760">
              <w:rPr>
                <w:noProof/>
                <w:webHidden/>
              </w:rPr>
              <w:tab/>
            </w:r>
            <w:r w:rsidR="008B0760">
              <w:rPr>
                <w:noProof/>
                <w:webHidden/>
              </w:rPr>
              <w:fldChar w:fldCharType="begin"/>
            </w:r>
            <w:r w:rsidR="008B0760">
              <w:rPr>
                <w:noProof/>
                <w:webHidden/>
              </w:rPr>
              <w:instrText xml:space="preserve"> PAGEREF _Toc17062430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31" w:history="1">
            <w:r w:rsidR="008B0760" w:rsidRPr="00EF355F">
              <w:rPr>
                <w:rStyle w:val="Hyperlink"/>
                <w:noProof/>
              </w:rPr>
              <w:t>Aim 4.3: Is offspring body composition altered with maternal adipocyte mTORC1 hyperactivation?</w:t>
            </w:r>
            <w:r w:rsidR="008B0760">
              <w:rPr>
                <w:noProof/>
                <w:webHidden/>
              </w:rPr>
              <w:tab/>
            </w:r>
            <w:r w:rsidR="008B0760">
              <w:rPr>
                <w:noProof/>
                <w:webHidden/>
              </w:rPr>
              <w:fldChar w:fldCharType="begin"/>
            </w:r>
            <w:r w:rsidR="008B0760">
              <w:rPr>
                <w:noProof/>
                <w:webHidden/>
              </w:rPr>
              <w:instrText xml:space="preserve"> PAGEREF _Toc17062431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F9267E">
          <w:pPr>
            <w:pStyle w:val="TOC2"/>
            <w:tabs>
              <w:tab w:val="right" w:leader="dot" w:pos="9350"/>
            </w:tabs>
            <w:rPr>
              <w:rFonts w:eastAsiaTheme="minorEastAsia" w:cstheme="minorBidi"/>
              <w:b w:val="0"/>
              <w:bCs w:val="0"/>
              <w:noProof/>
              <w:sz w:val="24"/>
              <w:szCs w:val="24"/>
            </w:rPr>
          </w:pPr>
          <w:hyperlink w:anchor="_Toc17062432" w:history="1">
            <w:r w:rsidR="008B0760" w:rsidRPr="00EF355F">
              <w:rPr>
                <w:rStyle w:val="Hyperlink"/>
                <w:noProof/>
              </w:rPr>
              <w:t>Aim 4.4: How does adipocyte mTORC1 hyperactivation alter lipogenesis in mammary glands?</w:t>
            </w:r>
            <w:r w:rsidR="008B0760">
              <w:rPr>
                <w:noProof/>
                <w:webHidden/>
              </w:rPr>
              <w:tab/>
            </w:r>
            <w:r w:rsidR="008B0760">
              <w:rPr>
                <w:noProof/>
                <w:webHidden/>
              </w:rPr>
              <w:fldChar w:fldCharType="begin"/>
            </w:r>
            <w:r w:rsidR="008B0760">
              <w:rPr>
                <w:noProof/>
                <w:webHidden/>
              </w:rPr>
              <w:instrText xml:space="preserve"> PAGEREF _Toc17062432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8B0760" w:rsidRDefault="00F9267E">
          <w:pPr>
            <w:pStyle w:val="TOC1"/>
            <w:tabs>
              <w:tab w:val="right" w:leader="dot" w:pos="9350"/>
            </w:tabs>
            <w:rPr>
              <w:rFonts w:eastAsiaTheme="minorEastAsia" w:cstheme="minorBidi"/>
              <w:b w:val="0"/>
              <w:bCs w:val="0"/>
              <w:i w:val="0"/>
              <w:iCs w:val="0"/>
              <w:noProof/>
            </w:rPr>
          </w:pPr>
          <w:hyperlink w:anchor="_Toc17062433" w:history="1">
            <w:r w:rsidR="008B0760" w:rsidRPr="00EF355F">
              <w:rPr>
                <w:rStyle w:val="Hyperlink"/>
                <w:noProof/>
              </w:rPr>
              <w:t>Potential Pitfalls and Alternate Approaches (Aims 4.1-4.4)</w:t>
            </w:r>
            <w:r w:rsidR="008B0760">
              <w:rPr>
                <w:noProof/>
                <w:webHidden/>
              </w:rPr>
              <w:tab/>
            </w:r>
            <w:r w:rsidR="008B0760">
              <w:rPr>
                <w:noProof/>
                <w:webHidden/>
              </w:rPr>
              <w:fldChar w:fldCharType="begin"/>
            </w:r>
            <w:r w:rsidR="008B0760">
              <w:rPr>
                <w:noProof/>
                <w:webHidden/>
              </w:rPr>
              <w:instrText xml:space="preserve"> PAGEREF _Toc17062433 \h </w:instrText>
            </w:r>
            <w:r w:rsidR="008B0760">
              <w:rPr>
                <w:noProof/>
                <w:webHidden/>
              </w:rPr>
            </w:r>
            <w:r w:rsidR="008B0760">
              <w:rPr>
                <w:noProof/>
                <w:webHidden/>
              </w:rPr>
              <w:fldChar w:fldCharType="separate"/>
            </w:r>
            <w:r w:rsidR="00E71265">
              <w:rPr>
                <w:noProof/>
                <w:webHidden/>
              </w:rPr>
              <w:t>66</w:t>
            </w:r>
            <w:r w:rsidR="008B0760">
              <w:rPr>
                <w:noProof/>
                <w:webHidden/>
              </w:rPr>
              <w:fldChar w:fldCharType="end"/>
            </w:r>
          </w:hyperlink>
        </w:p>
        <w:p w:rsidR="00B916A4" w:rsidRPr="00087A95" w:rsidRDefault="00B916A4">
          <w:pPr>
            <w:rPr>
              <w:rFonts w:asciiTheme="minorHAnsi" w:hAnsiTheme="minorHAnsi" w:cstheme="minorHAnsi"/>
            </w:rPr>
          </w:pPr>
          <w:r w:rsidRPr="00087A95">
            <w:rPr>
              <w:rFonts w:asciiTheme="minorHAnsi" w:hAnsiTheme="minorHAnsi" w:cstheme="minorHAnsi"/>
              <w:b/>
              <w:bCs/>
              <w:noProof/>
            </w:rPr>
            <w:fldChar w:fldCharType="end"/>
          </w:r>
        </w:p>
      </w:sdtContent>
    </w:sdt>
    <w:p w:rsidR="00B916A4" w:rsidRPr="00087A95" w:rsidRDefault="00B916A4">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2F3633" w:rsidRPr="00087A95" w:rsidRDefault="002F3633" w:rsidP="002F3633">
      <w:pPr>
        <w:pStyle w:val="Heading1"/>
        <w:rPr>
          <w:rFonts w:asciiTheme="minorHAnsi" w:hAnsiTheme="minorHAnsi" w:cstheme="minorHAnsi"/>
        </w:rPr>
      </w:pPr>
      <w:bookmarkStart w:id="0" w:name="_Toc17062298"/>
      <w:r w:rsidRPr="00087A95">
        <w:rPr>
          <w:rFonts w:asciiTheme="minorHAnsi" w:hAnsiTheme="minorHAnsi" w:cstheme="minorHAnsi"/>
        </w:rPr>
        <w:lastRenderedPageBreak/>
        <w:t>Introduction</w:t>
      </w:r>
      <w:bookmarkEnd w:id="0"/>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Early life encompasses critical windows of development that can have long lasting effects on the health of the offspring. Stress during early life can critically impact development. Specifically, maternal psychological and nutritional stressors lead to suboptimal offspring heal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038/nrendo.2014.73","ISSN":"1759-5029","abstract":"The fetal hypothalamic–pituitary–adrenal (HPA) axis is particularly susceptible to long-term programming by glucocorticoids, which can have long-term effects. Here, the evidence regarding fetal programming of the HPA axis and behaviour in humans and animals after prenatal glucocorticoid exposure (either endogenous or synthetic) are discussed.","author":[{"dropping-particle":"","family":"Moisiadis","given":"Vasilis G.","non-dropping-particle":"","parse-names":false,"suffix":""},{"dropping-particle":"","family":"Matthews","given":"Stephen G.","non-dropping-particle":"","parse-names":false,"suffix":""}],"container-title":"Nature Reviews Endocrinology","id":"ITEM-3","issue":"7","issued":{"date-parts":[["2014","7","27"]]},"page":"391-402","publisher":"Nature Publishing Group","title":"Glucocorticoids and fetal programming part 1: outcomes","type":"article-journal","volume":"10"},"uris":["http://www.mendeley.com/documents/?uuid=a8d49f20-1393-3271-9cbc-87ea044fc352"]}],"mendeley":{"formattedCitation":"(Reynolds, 2013; Moisiadis &amp; Matthews, 2014&lt;i&gt;a&lt;/i&gt;; Kim &lt;i&gt;et al.&lt;/i&gt;, 2016)","plainTextFormattedCitation":"(Reynolds, 2013; Moisiadis &amp; Matthews, 2014a; Kim et al., 2016)","previouslyFormattedCitation":"(Reynolds, 2013; Moisiadis &amp; Matthews, 2014; 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Reynolds, 2013; Moisiadis &amp; Matthews, 2014</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xml:space="preserve">; Kim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sychological stress during pregnancy can impact fetal growth. Women with higher corticotropin-releasing hormone at midgestation, were 7.5 folds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maternal nutritional stress increases the relative risk of neonatal death by two folds for women with severe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1/jama.2014.2269","ISSN":"0098-7484","abstract":"&lt;h3&gt;Importance&lt;/h3&gt;&lt;p&gt;Evidence suggests that maternal obesity increases the risk of fetal death, stillbirth, and infant death; however, the optimal body mass index (BMI) for prevention is not known.&lt;/p&gt;&lt;h3&gt;Objective&lt;/h3&gt;&lt;p&gt;To conduct a systematic review and meta-analysis of cohort studies of maternal BMI and risk of fetal death, stillbirth, and infant death.&lt;/p&gt;&lt;h3&gt;Data Sources&lt;/h3&gt;&lt;p&gt;The PubMed and Embase databases were searched from inception to January 23, 2014.&lt;/p&gt;&lt;h3&gt;Study Selection&lt;/h3&gt;&lt;p&gt;Cohort studies reporting adjusted relative risk (RR) estimates for fetal death, stillbirth, or infant death by at least 3 categories of maternal BMI were included.&lt;/p&gt;&lt;h3&gt;Data Extraction&lt;/h3&gt;&lt;p&gt;Data were extracted by 1 reviewer and checked by the remaining reviewers for accuracy. Summary RRs were estimated using a random-effects model.&lt;/p&gt;&lt;h3&gt;Main Outcomes and Measures&lt;/h3&gt;&lt;p&gt;Fetal death, stillbirth, and neonatal, perinatal, and infant death.&lt;/p&gt;&lt;h3&gt;Results&lt;/h3&gt;&lt;p&gt;Thirty eight studies (44 publications) with more than 10 147 fetal deaths, more than 16 274 stillbirths, more than 4311 perinatal deaths, 11 294 neonatal deaths, and 4983 infant deaths were included. The summary RR per 5-unit increase in maternal BMI for fetal death was 1.21 (95% CI, 1.09-1.35;&lt;i&gt;I2&lt;/i&gt; = 77.6%; n = 7 studies); for stillbirth, 1.24 (95% CI, 1.18-1.30;&lt;i&gt;I2&lt;/i&gt; = 80%; n = 18 studies); for perinatal death, 1.16 (95% CI, 1.00-1.35;&lt;i&gt;I2&lt;/i&gt; = 93.7%; n = 11 studies); for neonatal death, 1.15 (95% CI, 1.07-1.23;&lt;i&gt;I2&lt;/i&gt; = 78.5%; n = 12 studies); and for infant death, 1.18 (95% CI, 1.09-1.28;&lt;i&gt;I2&lt;/i&gt; = 79%; n = 4 studies). The test for nonlinearity was significant in all analyses but was most pronounced for fetal death. For women with a BMI of 20 (reference standard for all outcomes), 25, and 30, absolute risks per 10 000 pregnancies for fetal death were 76, 82 (95% CI, 76-88), and 102 (95% CI, 93-112); for stillbirth, 40, 48 (95% CI, 46-51), and 59 (95% CI, 55-63); for perinatal death, 66, 73 (95% CI, 67-81), and 86 (95% CI, 76-98); for neonatal death, 20, 21 (95% CI, 19-23), and 24 (95% CI, 22-27); and for infant death, 33, 37 (95% CI, 34-39), and 43 (95% CI, 40-47), respectively.&lt;/p&gt;&lt;h3&gt;Conclusions and Relevance&lt;/h3&gt;&lt;p&gt;Even modest increases in maternal BMI were associated with increased risk of fetal death, stillbirth, and neonatal, perinatal, and infant death. Weight management guidelines for women who plan pregnancies should take these findings into consideration to reduce the burden o…","author":[{"dropping-particle":"","family":"Aune","given":"Dagfinn","non-dropping-particle":"","parse-names":false,"suffix":""},{"dropping-particle":"","family":"Saugstad","given":"Ola Didrik","non-dropping-particle":"","parse-names":false,"suffix":""},{"dropping-particle":"","family":"Henriksen","given":"Tore","non-dropping-particle":"","parse-names":false,"suffix":""},{"dropping-particle":"","family":"Tonstad","given":"Serena","non-dropping-particle":"","parse-names":false,"suffix":""}],"container-title":"JAMA","id":"ITEM-1","issue":"15","issued":{"date-parts":[["2014","4","16"]]},"page":"1536","publisher":"American Medical Association","title":"Maternal Body Mass Index and the Risk of Fetal Death, Stillbirth, and Infant Death","type":"article-journal","volume":"311"},"uris":["http://www.mendeley.com/documents/?uuid=5428415e-5bb9-3f0e-a671-d337709c248e"]}],"mendeley":{"formattedCitation":"(Aune &lt;i&gt;et al.&lt;/i&gt;, 2014)","plainTextFormattedCitation":"(Aune et al., 2014)","previouslyFormattedCitation":"(Aun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The placenta and mammary glands are primary sites of nutrient delivery to the developing offspring. Given their crucial role in development, the placenta and mammary glands are highly affected by maternal psychological and nutritional stressors. Studies assessing the mechanisms by which maternal stressors alter placental and lactational development and function remain limited. </w:t>
      </w:r>
    </w:p>
    <w:p w:rsidR="002F3633" w:rsidRPr="00087A95" w:rsidRDefault="002F3633" w:rsidP="002F3633">
      <w:pPr>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 xml:space="preserve">My objective is to determine the role of maternal stressors on offspring health mediated through placental and mammary function. I will test the hypothesis that </w:t>
      </w:r>
      <w:r w:rsidRPr="00087A95">
        <w:rPr>
          <w:rFonts w:asciiTheme="minorHAnsi" w:hAnsiTheme="minorHAnsi" w:cstheme="minorHAnsi"/>
          <w:b/>
          <w:i/>
          <w:sz w:val="22"/>
          <w:szCs w:val="22"/>
        </w:rPr>
        <w:t>maternal psychological and nutritional stressors alter placental and mammary gland functions, ultimately affecting offspring health.</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This hypothesis is supported by data showing that maternal psychological stress can lead to reduced birthweight, altered offspring hypothalamic-pituitary-adrenal axis activity, reduced milk immune components, and earlier termination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j.1651-2227.2007.00602.x","ISSN":"0803-5253","PMID":"18254911","abstract":"AIM An increased duration of breastfeeding has many advantages for the child and mother. However, little research to date has investigated the influence of maternal psychosocial well-being during pregnancy on the duration of breastfeeding. This study aimed to examine whether experience of life stress events, social contact/support in pregnancy and postpartum emotional disturbance had an effect on breastfeeding duration. METHODS Using data from the Western Australian Pregnancy Cohort Study for 2420 women followed from 18 weeks gestation, we analyzed prevalent breastfeeding for 4 months or longer and its association with maternal psychosocial and socio-demographic factors in pregnancy, using multivariable logistic regressions. RESULTS Experience of stressful life events during pregnancy increased the odds for the early cessation of prevalent breastfeeding (OR 1.34, p &lt; 0.05, 95% CI 1.04-1.71) independent of maternal socio-demographic characteristics and biomedical factors. Stress events associated with separation or divorce, financial problems and residential moves in pregnancy were important predictors for a shorter duration of prevalent breastfeeding. CONCLUSION Experience of stressful life events during pregnancy increased the odds for the early cessation of prevalent breastfeeding. Interventions that move beyond hospital-based antenatal care to address the causes of maternal stress in pregnancy and socioeconomic disparities between women are required to increase breastfeeding duration.","author":[{"dropping-particle":"","family":"Li","given":"J","non-dropping-particle":"","parse-names":false,"suffix":""},{"dropping-particle":"","family":"Kendall","given":"GE","non-dropping-particle":"","parse-names":false,"suffix":""},{"dropping-particle":"","family":"Henderson","given":"S","non-dropping-particle":"","parse-names":false,"suffix":""},{"dropping-particle":"","family":"Downie","given":"J","non-dropping-particle":"","parse-names":false,"suffix":""},{"dropping-particle":"","family":"Landsborough","given":"L","non-dropping-particle":"","parse-names":false,"suffix":""},{"dropping-particle":"","family":"Oddy","given":"WH","non-dropping-particle":"","parse-names":false,"suffix":""}],"container-title":"Acta Paediatrica","id":"ITEM-1","issue":"2","issued":{"date-parts":[["2008","2"]]},"page":"221-225","title":"Maternal psychosocial well-being in pregnancy and breastfeeding duration","type":"article-journal","volume":"97"},"uris":["http://www.mendeley.com/documents/?uuid=15fa08a2-fdec-304b-906e-31b6ab3f2676"]},{"id":"ITEM-2","itemData":{"DOI":"10.1089/bfm.2015.0117","ISSN":"1556-8342","PMID":"26701800","abstract":"BACKGROUND In the United States, African American infants experience the highest mortality, and their mothers report the lowest breastfeeding rates. Science reports decreased infant mortality among breastfed infants and suggests that milk immune component (MIC) levels are associated with maternal stressors. Little is known about these relationships among African Americans; therefore the aim was to explore the relationships of African American mothers' stressors and MICs 1-14 days postdelivery. MATERIALS AND METHODS Mothers meeting eligibility requirements were approached for consent 48-72 hours postdelivery of a healthy term infant and given instructions to collect milk (Days 3, 9, and 14) and saliva (Day 9), as well as complete three Perceived Stress Scale questionnaires (Days 3, 9, and 14) and a survey of pregnancy stressors experiences. Pearson correlations and linear regressions were performed to assess the relationships of maternal stressors with MICs. RESULTS There was at least one statistically significant correlation of a maternal stressor with nine of the 10 MICs (effect sizes ranging from r = 0.22 to 0.38) on Days 3 and 9. Of all MICs, epidermal growth factor had the most associations with maternal stress indicators. No mediational relationship of cortisol with MICs was observed. CONCLUSIONS Many of the MIC changes observed could potentially impact the health of term and preterm infants. Further research is warranted.","author":[{"dropping-particle":"","family":"Thibeau","given":"Shelley","non-dropping-particle":"","parse-names":false,"suffix":""},{"dropping-particle":"","family":"D'Apolito","given":"Karen","non-dropping-particle":"","parse-names":false,"suffix":""},{"dropping-particle":"","family":"Minnick","given":"Ann F","non-dropping-particle":"","parse-names":false,"suffix":""},{"dropping-particle":"","family":"Dietrich","given":"Mary S","non-dropping-particle":"","parse-names":false,"suffix":""},{"dropping-particle":"","family":"Kane","given":"Bradley","non-dropping-particle":"","parse-names":false,"suffix":""},{"dropping-particle":"","family":"Cooley","given":"Shaun","non-dropping-particle":"","parse-names":false,"suffix":""},{"dropping-particle":"","family":"Groer","given":"Maureen","non-dropping-particle":"","parse-names":false,"suffix":""}],"container-title":"Breastfeeding medicine : the official journal of the Academy of Breastfeeding Medicine","id":"ITEM-2","issue":"1","issued":{"date-parts":[["2016"]]},"page":"6-14","publisher":"Mary Ann Liebert, Inc.","title":"Relationships of Maternal Stress with Milk Immune Components in African American Mothers of Healthy Term Infants.","type":"article-journal","volume":"11"},"uris":["http://www.mendeley.com/documents/?uuid=3c0a527e-692f-3236-8b33-641b57903ccb"]},{"id":"ITEM-3","itemData":{"DOI":"10.1016/0140-6736(93)90148-A","ISSN":"01406736","author":[{"dropping-particle":"","family":"Edwards","given":"C.R.W","non-dropping-particle":"","parse-names":false,"suffix":""},{"dropping-particle":"","family":"Benediktsson","given":"R","non-dropping-particle":"","parse-names":false,"suffix":""},{"dropping-particle":"","family":"Lindsay","given":"R.S","non-dropping-particle":"","parse-names":false,"suffix":""},{"dropping-particle":"","family":"Seckl","given":"J.R","non-dropping-particle":"","parse-names":false,"suffix":""}],"container-title":"The Lancet","id":"ITEM-3","issue":"8841","issued":{"date-parts":[["1993","2"]]},"page":"355-357","title":"Dysfunction of placental glucocorticoid barrier: link between fetal environment and adult hypertension?","type":"article-journal","volume":"341"},"uris":["http://www.mendeley.com/documents/?uuid=80323185-e6d4-3631-82b8-5c23e195e3ae"]},{"id":"ITEM-4","itemData":{"DOI":"10.1203/00006450-200003000-00003","ISSN":"0031-3998","abstract":"Glucocorticoids (GCs) are essential for many aspects of normal brain development. However, there is growing evidence from a number of species that exposure of the fetal brain to excess GC, at critical stages of development, can have life-long effects on behavior and neuroendocrine function. The hypothalamo-pituitary-adrenal axis, which is central to the integration of the individual's endocrine and behavioral response to stress, appears highly sensitive to excess GC exposure during development. A number of animal studies have shown that exposure to synthetic GCs in utero results in adult offspring that exhibit hyperactivity of the hypothalamo-pituitary-adrenal axis. This will have a long-term impact on health, inasmuch as increased life-long exposure to endogenous GC has been linked to the premature onset of diseases associated with aging. The mechanisms involved in the permanent programming of hypothalamo-pituitary-adrenal function and behavior are not well understood. Synthetic GCs are used extensively to promote pulmonary maturation in fetuses at risk of being delivered before term. Therefore, it is important that we understand the potential long-term consequences of prenatal GC exposure on brain development as well as the underlying mechanisms involved. This review will explore the current state of knowledge in this rapidly expanding field.","author":[{"dropping-particle":"","family":"Matthews","given":"Stephen G","non-dropping-particle":"","parse-names":false,"suffix":""}],"container-title":"Pediatric Research","id":"ITEM-4","issue":"3","issued":{"date-parts":[["2000","3"]]},"page":"291-300","publisher":"Nature Publishing Group","title":"Antenatal Glucocorticoids and Programming of the Developing CNS","type":"article-journal","volume":"47"},"uris":["http://www.mendeley.com/documents/?uuid=ea6b70df-33dc-354b-8a2d-a138b33c3306"]},{"id":"ITEM-5","itemData":{"ISSN":"0036-8075","PMID":"6021047","abstract":"Handling rat pups either for 10 or 20 days after birth resulted in a reduction of adrenocortical steroids in the plasma at weaning after the pups were exposed to novel stimuli as compared with controls that were not handled. Nonhandled offspring of mothers which had been handled in infancy also show a reduction in plasma steroids in response to novel stimuli when compared to nonhandled weanling rats of nonhandled mothers. Handling of the offspring when they are infants appears to counteract the influence of the experience of the mother during her infancy.","author":[{"dropping-particle":"","family":"Levine","given":"S","non-dropping-particle":"","parse-names":false,"suffix":""}],"container-title":"Science (New York, N.Y.)","id":"ITEM-5","issue":"3772","issued":{"date-parts":[["1967","4","14"]]},"page":"258-60","title":"Maternal and environmental influences on the adrenocortical response to stress in weanling rats.","type":"article-journal","volume":"156"},"uris":["http://www.mendeley.com/documents/?uuid=4511d6fd-db25-35ff-a7a7-3231ed014d67"]}],"mendeley":{"formattedCitation":"(Levine, 1967; Edwards &lt;i&gt;et al.&lt;/i&gt;, 1993; Matthews, 2000; Li &lt;i&gt;et al.&lt;/i&gt;, 2008; Thibeau &lt;i&gt;et al.&lt;/i&gt;, 2016)","plainTextFormattedCitation":"(Levine, 1967; Edwards et al., 1993; Matthews, 2000; Li et al., 2008; Thibeau et al., 2016)","previouslyFormattedCitation":"(Levine, 1967; Edwards &lt;i&gt;et al.&lt;/i&gt;, 1993; Matthews, 2000; Li &lt;i&gt;et al.&lt;/i&gt;, 2008; Thibeau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vine, 1967; Edwar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3; Matthews, 2000;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Thibea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nutritional stress is associated with increased risk of fetal macrosomia, increased likelihood of earlier weaning, and altered milk lipid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DOI":"10.2337/dc09-0911","ISSN":"1935-5548","PMID":"20067952","abstract":"OBJECTIVE A prospective study of the impact of obesity on pregnancy outcome in glucose-tolerant women. RESEARCH DESIGN AND METHODS The Irish Atlantic Diabetes in Pregnancy network advocates universal screening for gestational diabetes. Women with normoglycemia and a recorded booking BMI were included. Maternal and infant outcomes correlated with booking BMI are reported. RESULTS A total of 2,329 women fulfilled the criteria. Caesarean deliveries increased in overweight (OW) (odds ratio 1.57 [95% CI 1.24-1.98]) and obese (OB) (2.65 [2.03-3.46]) women. Hypertensive disorders increased in OW (2.30 [1.55-3.40]) and OB (3.29 [2.14-5.05]) women. Reported miscarriages increased in OB (1.4 [1.11-1.77]) women. Mean birth weight was 3.46 kg in normal BMI (NBMI), 3.54 kg in OW, and 3.62 kg in OB (P &lt; 0.01) mothers. Macrosomia occurred in 15.5, 21.4, and 27.8% of babies of NBMI, OW, and OB mothers, respectively (P &lt; 0.01). Shoulder dystocia occur in 4% (&gt;4 kg) compared with 0.2% (&lt;4 kg) babies (P &lt; 0.01). Congenital malformation risk increased for OB (2.47 [1.09-5.60]) women. CONCLUSIONS OW and OB glucose-tolerant women have greater adverse pregnancy outcomes.","author":[{"dropping-particle":"","family":"Owens","given":"Lisa A","non-dropping-particle":"","parse-names":false,"suffix":""},{"dropping-particle":"","family":"O'Sullivan","given":"Eoin P","non-dropping-particle":"","parse-names":false,"suffix":""},{"dropping-particle":"","family":"Kirwan","given":"Breeda","non-dropping-particle":"","parse-names":false,"suffix":""},{"dropping-particle":"","family":"Avalos","given":"Gloria","non-dropping-particle":"","parse-names":false,"suffix":""},{"dropping-particle":"","family":"Gaffney","given":"Geraldine","non-dropping-particle":"","parse-names":false,"suffix":""},{"dropping-particle":"","family":"Dunne","given":"Fidelma","non-dropping-particle":"","parse-names":false,"suffix":""},{"dropping-particle":"","family":"ATLANTIC DIP Collaborators","given":"for the ATLANTIC DIP","non-dropping-particle":"","parse-names":false,"suffix":""}],"container-title":"Diabetes care","id":"ITEM-3","issue":"3","issued":{"date-parts":[["2010","3"]]},"page":"577-9","publisher":"American Diabetes Association","title":"ATLANTIC DIP: the impact of obesity on pregnancy outcome in glucose-tolerant women.","type":"article-journal","volume":"33"},"uris":["http://www.mendeley.com/documents/?uuid=bf82ffae-e218-32f7-9f15-815c3d562616"]}],"mendeley":{"formattedCitation":"(Owens &lt;i&gt;et al.&lt;/i&gt;, 2010; Panagos &lt;i&gt;et al.&lt;/i&gt;, 2016; Castillo &lt;i&gt;et al.&lt;/i&gt;, 2016)","plainTextFormattedCitation":"(Owens et al., 2010; Panagos et al., 2016; Castillo et al., 2016)","previouslyFormattedCitation":"(Owens &lt;i&gt;et al.&lt;/i&gt;, 2010;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wen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Our preliminary data demonstrate that stressed dams exposed to glucocorticoids starting a week prior to conception give birth to small, non-viable pups. Also, hyperactivation of mammary adipocyte mechanistic target of rapamycin 1 (mTORC1) showed increased milk macronutrients. I will test my central hypothesis via the following four aims:</w:t>
      </w:r>
    </w:p>
    <w:p w:rsidR="002F3633" w:rsidRPr="00087A95" w:rsidRDefault="002F3633" w:rsidP="002F3633">
      <w:pPr>
        <w:ind w:firstLine="720"/>
        <w:rPr>
          <w:rFonts w:asciiTheme="minorHAnsi" w:hAnsiTheme="minorHAnsi" w:cstheme="minorHAnsi"/>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 xml:space="preserve">Aim 1: Determine the effects of maternal glucocorticoid-induced stress on placental function. </w:t>
      </w:r>
      <w:r w:rsidRPr="00087A95">
        <w:rPr>
          <w:rFonts w:asciiTheme="minorHAnsi" w:hAnsiTheme="minorHAnsi" w:cstheme="minorHAnsi"/>
          <w:sz w:val="22"/>
          <w:szCs w:val="22"/>
        </w:rPr>
        <w:t>I will expose pregnant dams to the synthetic glucocorticoid, dexamethasone, and then collect pre-term placentas in order to evaluate nutrient transport and endocrine function. In separate cohorts, I will monitor how gestational dexamethasone exposure affects offspring metabolic health.</w:t>
      </w:r>
    </w:p>
    <w:p w:rsidR="002F3633" w:rsidRPr="00087A95" w:rsidRDefault="007625F5" w:rsidP="002F3633">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3360" behindDoc="1" locked="0" layoutInCell="1" allowOverlap="1" wp14:anchorId="67893EBD" wp14:editId="1738BB6B">
            <wp:simplePos x="0" y="0"/>
            <wp:positionH relativeFrom="column">
              <wp:posOffset>-908245</wp:posOffset>
            </wp:positionH>
            <wp:positionV relativeFrom="paragraph">
              <wp:posOffset>509123</wp:posOffset>
            </wp:positionV>
            <wp:extent cx="9148867" cy="5143306"/>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ims Figure June 6 Edited .pdf"/>
                    <pic:cNvPicPr/>
                  </pic:nvPicPr>
                  <pic:blipFill>
                    <a:blip r:embed="rId8">
                      <a:extLst>
                        <a:ext uri="{28A0092B-C50C-407E-A947-70E740481C1C}">
                          <a14:useLocalDpi xmlns:a14="http://schemas.microsoft.com/office/drawing/2010/main" val="0"/>
                        </a:ext>
                      </a:extLst>
                    </a:blip>
                    <a:stretch>
                      <a:fillRect/>
                    </a:stretch>
                  </pic:blipFill>
                  <pic:spPr>
                    <a:xfrm>
                      <a:off x="0" y="0"/>
                      <a:ext cx="9148867" cy="5143306"/>
                    </a:xfrm>
                    <a:prstGeom prst="rect">
                      <a:avLst/>
                    </a:prstGeom>
                  </pic:spPr>
                </pic:pic>
              </a:graphicData>
            </a:graphic>
            <wp14:sizeRelH relativeFrom="page">
              <wp14:pctWidth>0</wp14:pctWidth>
            </wp14:sizeRelH>
            <wp14:sizeRelV relativeFrom="page">
              <wp14:pctHeight>0</wp14:pctHeight>
            </wp14:sizeRelV>
          </wp:anchor>
        </w:drawing>
      </w:r>
      <w:r w:rsidR="002F3633" w:rsidRPr="00087A95">
        <w:rPr>
          <w:rFonts w:asciiTheme="minorHAnsi" w:hAnsiTheme="minorHAnsi" w:cstheme="minorHAnsi"/>
          <w:b/>
          <w:sz w:val="22"/>
          <w:szCs w:val="22"/>
        </w:rPr>
        <w:t>Aim 2: Identify the relationship between glucocorticoid exposure and mammary function.</w:t>
      </w:r>
      <w:r w:rsidR="002F3633" w:rsidRPr="00087A95">
        <w:rPr>
          <w:rFonts w:asciiTheme="minorHAnsi" w:hAnsiTheme="minorHAnsi" w:cstheme="minorHAnsi"/>
          <w:sz w:val="22"/>
          <w:szCs w:val="22"/>
        </w:rPr>
        <w:t xml:space="preserve"> I will expose dams to dexamethasone during lactation then assess mammary gland development, milk volume and composition. I will then monitor the growth and health of the offspring of the exposed dams.</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 xml:space="preserve">Aim 3: Elucidate the consequences of placental mTORC1-hyperactivation nutritional stress on placental role. </w:t>
      </w:r>
      <w:r w:rsidRPr="00087A95">
        <w:rPr>
          <w:rFonts w:asciiTheme="minorHAnsi" w:hAnsiTheme="minorHAnsi" w:cstheme="minorHAnsi"/>
          <w:sz w:val="22"/>
          <w:szCs w:val="22"/>
        </w:rPr>
        <w:t>To model nutritional stress, such as that of maternal obesity I will use a genetic model of mTORC1 hyperactivation in the placenta using a trophoblast-specific driver. With this model, I will assess placental hormone production and evaluate nutrient transport, along with offspring metabolic health.</w:t>
      </w: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b/>
          <w:sz w:val="22"/>
          <w:szCs w:val="22"/>
        </w:rPr>
        <w:t>Aim 4: Detect the effects of nutritional stress via mTORC1 hyperactivation on lactation</w:t>
      </w:r>
      <w:r w:rsidRPr="00087A95">
        <w:rPr>
          <w:rFonts w:asciiTheme="minorHAnsi" w:hAnsiTheme="minorHAnsi" w:cstheme="minorHAnsi"/>
          <w:i/>
          <w:sz w:val="22"/>
          <w:szCs w:val="22"/>
        </w:rPr>
        <w:t>.</w:t>
      </w:r>
      <w:r w:rsidRPr="00087A95">
        <w:rPr>
          <w:rFonts w:asciiTheme="minorHAnsi" w:hAnsiTheme="minorHAnsi" w:cstheme="minorHAnsi"/>
          <w:sz w:val="22"/>
          <w:szCs w:val="22"/>
        </w:rPr>
        <w:t xml:space="preserve"> Milk volume and composition along with offspring health from dams with adipocyte mTORC1 hyperactivation will be measured.</w:t>
      </w:r>
    </w:p>
    <w:p w:rsidR="002F3633" w:rsidRPr="00087A95" w:rsidRDefault="002F3633" w:rsidP="002F3633">
      <w:pPr>
        <w:rPr>
          <w:rFonts w:asciiTheme="minorHAnsi" w:hAnsiTheme="minorHAnsi" w:cstheme="minorHAnsi"/>
          <w:b/>
          <w:sz w:val="22"/>
          <w:szCs w:val="22"/>
        </w:rPr>
      </w:pPr>
    </w:p>
    <w:p w:rsidR="002F3633" w:rsidRPr="00087A95" w:rsidRDefault="002F3633" w:rsidP="002F3633">
      <w:pPr>
        <w:rPr>
          <w:rFonts w:asciiTheme="minorHAnsi" w:hAnsiTheme="minorHAnsi" w:cstheme="minorHAnsi"/>
          <w:sz w:val="22"/>
          <w:szCs w:val="22"/>
        </w:rPr>
      </w:pPr>
      <w:r w:rsidRPr="00087A95">
        <w:rPr>
          <w:rFonts w:asciiTheme="minorHAnsi" w:hAnsiTheme="minorHAnsi" w:cstheme="minorHAnsi"/>
          <w:sz w:val="22"/>
          <w:szCs w:val="22"/>
        </w:rPr>
        <w:t>As a result of these studies I will learn how our models of maternal psychological and nutritional stressors influence placental and mammary gland functions. I will also determine how early life exposures, demonstrated by gestational and lactational periods, affect offspring health.</w:t>
      </w:r>
    </w:p>
    <w:p w:rsidR="002F3633" w:rsidRPr="00087A95" w:rsidRDefault="002F3633" w:rsidP="002F3633">
      <w:pPr>
        <w:rPr>
          <w:rFonts w:asciiTheme="minorHAnsi" w:hAnsiTheme="minorHAnsi" w:cstheme="minorHAnsi"/>
          <w:sz w:val="22"/>
          <w:szCs w:val="22"/>
        </w:rPr>
      </w:pPr>
    </w:p>
    <w:p w:rsidR="003E213C" w:rsidRPr="00087A95" w:rsidRDefault="002F3633"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777488" w:rsidRPr="00087A95" w:rsidRDefault="007625F5" w:rsidP="00087A95">
      <w:pPr>
        <w:pStyle w:val="Heading1"/>
        <w:rPr>
          <w:rFonts w:asciiTheme="minorHAnsi" w:hAnsiTheme="minorHAnsi" w:cstheme="minorHAnsi"/>
        </w:rPr>
      </w:pPr>
      <w:bookmarkStart w:id="1" w:name="_Toc17062299"/>
      <w:bookmarkStart w:id="2" w:name="_Toc15461855"/>
      <w:r>
        <w:rPr>
          <w:rFonts w:asciiTheme="minorHAnsi" w:hAnsiTheme="minorHAnsi" w:cstheme="minorHAnsi"/>
        </w:rPr>
        <w:lastRenderedPageBreak/>
        <w:t xml:space="preserve">Strengths and Limitations of Proposed </w:t>
      </w:r>
      <w:r w:rsidR="00777488" w:rsidRPr="00087A95">
        <w:rPr>
          <w:rFonts w:asciiTheme="minorHAnsi" w:hAnsiTheme="minorHAnsi" w:cstheme="minorHAnsi"/>
        </w:rPr>
        <w:t>Models</w:t>
      </w:r>
      <w:bookmarkEnd w:id="1"/>
    </w:p>
    <w:p w:rsidR="00777488" w:rsidRPr="001E4538" w:rsidRDefault="00777488" w:rsidP="001E4538">
      <w:pPr>
        <w:pStyle w:val="Heading1"/>
        <w:rPr>
          <w:rFonts w:asciiTheme="minorHAnsi" w:hAnsiTheme="minorHAnsi" w:cstheme="minorHAnsi"/>
        </w:rPr>
      </w:pPr>
      <w:bookmarkStart w:id="3" w:name="_Toc17062300"/>
      <w:r w:rsidRPr="001E4538">
        <w:rPr>
          <w:rFonts w:asciiTheme="minorHAnsi" w:hAnsiTheme="minorHAnsi" w:cstheme="minorHAnsi"/>
        </w:rPr>
        <w:t>Dexamethasone as a Model of Stress</w:t>
      </w:r>
      <w:bookmarkEnd w:id="3"/>
    </w:p>
    <w:p w:rsidR="00777488"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There are two types of stress, acute and chronic. Acute stress, in response to an immediate threat, is processed through the sympathetic nervous system to trigger a fight-or-flight response. The acute stressor triggers the hypothalamic-pituitary-adrenal axis which releases </w:t>
      </w:r>
      <w:r w:rsidR="00DF1F08">
        <w:rPr>
          <w:rFonts w:asciiTheme="minorHAnsi" w:hAnsiTheme="minorHAnsi" w:cstheme="minorHAnsi"/>
          <w:sz w:val="22"/>
          <w:szCs w:val="22"/>
        </w:rPr>
        <w:t xml:space="preserve">the glucocorticoids </w:t>
      </w:r>
      <w:r w:rsidRPr="00087A95">
        <w:rPr>
          <w:rFonts w:asciiTheme="minorHAnsi" w:hAnsiTheme="minorHAnsi" w:cstheme="minorHAnsi"/>
          <w:sz w:val="22"/>
          <w:szCs w:val="22"/>
        </w:rPr>
        <w:t xml:space="preserve">cortisol/corticosterone in the cascade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If acute stress persists, this leads to chronic stress whereby cortisol/corticosterone levels remain elevat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2168-3492","PMID":"23584113","abstract":"Stress has long been suggested to be an important correlate of uncontrolled drinking and relapse. An important hormonal response system to stress-the hypothalamic-pituitary-adrenal (HPA) axis-may be involved in this process, particularly stress hormones known as glucocorticoids and primarily cortisol. The actions of this hormone system normally are tightly regulated to ensure that the body can respond quickly to stressful events and return to a normal state just as rapidly. The main determinants of HPA axis activity are genetic background, early-life environment, and current life stress. Alterations in HPA axis regulation are associated with problematic alcohol use and dependence; however, the nature of this dysregulation appears to vary with respect to stage of alcohol dependence. Much of this research has focused specifically on the role of cortisol in the risk for, development of, and relapse to chronic alcohol use. These studies found that cortisol can interact with the brain's reward system, which may contribute to alcohol's reinforcing effects. Cortisol also can influence a person's cognitive processes, promoting habit-based learning, which may contribute to habit formation and risk of relapse. Finally, cortisol levels during abstinence may be useful clinical indicators of relapse vulnerability in alcohol-dependent people.","author":[{"dropping-particle":"","family":"Stephens","given":"Mary Ann C","non-dropping-particle":"","parse-names":false,"suffix":""},{"dropping-particle":"","family":"Wand","given":"Gary","non-dropping-particle":"","parse-names":false,"suffix":""}],"container-title":"Alcohol research : current reviews","id":"ITEM-1","issue":"4","issued":{"date-parts":[["2012"]]},"page":"468-83","publisher":"National Institute on Alcohol Abuse and Alcoholism","title":"Stress and the HPA axis: role of glucocorticoids in alcohol dependence.","type":"article-journal","volume":"34"},"uris":["http://www.mendeley.com/documents/?uuid=688ab10f-4d76-388e-9612-fb1561774ba5"]}],"mendeley":{"formattedCitation":"(Stephens &amp; Wand, 2012)","plainTextFormattedCitation":"(Stephens &amp; Wand, 2012)","previouslyFormattedCitation":"(Stephens &amp; Wand,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Stephens &amp; Wand,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DF1F08" w:rsidRPr="00087A95" w:rsidRDefault="00DF1F08" w:rsidP="00777488">
      <w:pPr>
        <w:rPr>
          <w:rFonts w:asciiTheme="minorHAnsi" w:hAnsiTheme="minorHAnsi" w:cstheme="minorHAnsi"/>
          <w:sz w:val="22"/>
          <w:szCs w:val="22"/>
        </w:rPr>
      </w:pPr>
    </w:p>
    <w:p w:rsidR="00777488" w:rsidRDefault="007625F5" w:rsidP="00777488">
      <w:pPr>
        <w:rPr>
          <w:rFonts w:asciiTheme="minorHAnsi" w:hAnsiTheme="minorHAnsi" w:cstheme="minorHAnsi"/>
          <w:sz w:val="22"/>
          <w:szCs w:val="22"/>
        </w:rPr>
      </w:pPr>
      <w:r>
        <w:rPr>
          <w:rFonts w:asciiTheme="minorHAnsi" w:hAnsiTheme="minorHAnsi" w:cstheme="minorHAnsi"/>
          <w:sz w:val="22"/>
          <w:szCs w:val="22"/>
        </w:rPr>
        <w:t>The</w:t>
      </w:r>
      <w:r w:rsidR="00777488" w:rsidRPr="00087A95">
        <w:rPr>
          <w:rFonts w:asciiTheme="minorHAnsi" w:hAnsiTheme="minorHAnsi" w:cstheme="minorHAnsi"/>
          <w:sz w:val="22"/>
          <w:szCs w:val="22"/>
        </w:rPr>
        <w:t xml:space="preserve"> majority of research has focused on glucocorticoid exposure during midgestation, long after placental development is complete</w:t>
      </w:r>
      <w:r>
        <w:rPr>
          <w:rFonts w:asciiTheme="minorHAnsi" w:hAnsiTheme="minorHAnsi" w:cstheme="minorHAnsi"/>
          <w:sz w:val="22"/>
          <w:szCs w:val="22"/>
        </w:rPr>
        <w:t>.</w:t>
      </w:r>
      <w:r w:rsidR="00777488" w:rsidRPr="00087A95">
        <w:rPr>
          <w:rFonts w:asciiTheme="minorHAnsi" w:hAnsiTheme="minorHAnsi" w:cstheme="minorHAnsi"/>
          <w:sz w:val="22"/>
          <w:szCs w:val="22"/>
        </w:rPr>
        <w:t xml:space="preserve"> </w:t>
      </w:r>
      <w:r>
        <w:rPr>
          <w:rFonts w:asciiTheme="minorHAnsi" w:hAnsiTheme="minorHAnsi" w:cstheme="minorHAnsi"/>
          <w:sz w:val="22"/>
          <w:szCs w:val="22"/>
        </w:rPr>
        <w:t>Li</w:t>
      </w:r>
      <w:r w:rsidR="00777488" w:rsidRPr="00087A95">
        <w:rPr>
          <w:rFonts w:asciiTheme="minorHAnsi" w:hAnsiTheme="minorHAnsi" w:cstheme="minorHAnsi"/>
          <w:sz w:val="22"/>
          <w:szCs w:val="22"/>
        </w:rPr>
        <w:t>festyle stressors that pregnant women may encounter like low socioeconomic status, institutional racism, shootings, and other traumatizing events</w:t>
      </w:r>
      <w:r>
        <w:rPr>
          <w:rFonts w:asciiTheme="minorHAnsi" w:hAnsiTheme="minorHAnsi" w:cstheme="minorHAnsi"/>
          <w:sz w:val="22"/>
          <w:szCs w:val="22"/>
        </w:rPr>
        <w:t xml:space="preserve"> can affect health of the mother and child</w:t>
      </w:r>
      <w:r w:rsidR="00777488" w:rsidRPr="00087A95">
        <w:rPr>
          <w:rFonts w:asciiTheme="minorHAnsi" w:hAnsiTheme="minorHAnsi" w:cstheme="minorHAnsi"/>
          <w:sz w:val="22"/>
          <w:szCs w:val="22"/>
        </w:rPr>
        <w:t xml:space="preserve">. </w:t>
      </w:r>
      <w:r w:rsidR="005C0A58">
        <w:rPr>
          <w:rFonts w:asciiTheme="minorHAnsi" w:hAnsiTheme="minorHAnsi" w:cstheme="minorHAnsi"/>
          <w:sz w:val="22"/>
          <w:szCs w:val="22"/>
        </w:rPr>
        <w:t>For example, i</w:t>
      </w:r>
      <w:r w:rsidR="00777488" w:rsidRPr="00087A95">
        <w:rPr>
          <w:rFonts w:asciiTheme="minorHAnsi" w:hAnsiTheme="minorHAnsi" w:cstheme="minorHAnsi"/>
          <w:sz w:val="22"/>
          <w:szCs w:val="22"/>
        </w:rPr>
        <w:t xml:space="preserve">nstitutional racism and the events of 9/11 in New York City caused reductions in birthweight </w:t>
      </w:r>
      <w:r w:rsidR="00777488" w:rsidRPr="00087A95">
        <w:rPr>
          <w:rFonts w:asciiTheme="minorHAnsi" w:hAnsiTheme="minorHAnsi" w:cstheme="minorHAnsi"/>
          <w:sz w:val="22"/>
          <w:szCs w:val="22"/>
        </w:rPr>
        <w:fldChar w:fldCharType="begin" w:fldLock="1"/>
      </w:r>
      <w:r w:rsidR="00777488" w:rsidRPr="00087A95">
        <w:rPr>
          <w:rFonts w:asciiTheme="minorHAnsi" w:hAnsiTheme="minorHAnsi" w:cstheme="minorHAnsi"/>
          <w:sz w:val="22"/>
          <w:szCs w:val="22"/>
        </w:rPr>
        <w:instrText>ADDIN CSL_CITATION {"citationItems":[{"id":"ITEM-1","itemData":{"DOI":"10.2105/ajph.94.12.2132","ISSN":"0090-0036","PMID":"15569965","abstract":"OBJECTIVES We determined whether African American women's lifetime exposure to interpersonal racial discrimination is associated with pregnancy outcomes. METHODS We performed a case-control study among 104 African American women who delivered very low birthweight (&lt;1500 g) preterm (&lt;37 weeks) infants and 208 African American women who delivered non-low-birthweight (&gt;2500 g) term infants in Chicago, Ill. RESULTS The unadjusted and adjusted odds ratio of very low birthweight infants for maternal lifetime exposure to interpersonal racism in 3 or more domains equaled 3.2 (95% confidence intervals=1.5, 6.6) and 2.6 (1.2, 5.3), respectively. This association tended to persist across maternal sociodemographic, biomedical, and behavioral characteristics. CONCLUSIONS The lifelong accumulated experiences of racial discrimination by African American women constitute an independent risk factor for preterm delivery.","author":[{"dropping-particle":"","family":"Collins","given":"James W","non-dropping-particle":"","parse-names":false,"suffix":""},{"dropping-particle":"","family":"David","given":"Richard J","non-dropping-particle":"","parse-names":false,"suffix":""},{"dropping-particle":"","family":"Handler","given":"Arden","non-dropping-particle":"","parse-names":false,"suffix":""},{"dropping-particle":"","family":"Wall","given":"Stephen","non-dropping-particle":"","parse-names":false,"suffix":""},{"dropping-particle":"","family":"Andes","given":"Steven","non-dropping-particle":"","parse-names":false,"suffix":""},{"dropping-particle":"","family":"Andes","given":"Steven","non-dropping-particle":"","parse-names":false,"suffix":""}],"container-title":"American journal of public health","id":"ITEM-1","issue":"12","issued":{"date-parts":[["2004","12"]]},"page":"2132-8","publisher":"American Public Health Association","title":"Very low birthweight in African American infants: the role of maternal exposure to interpersonal racial discrimination.","type":"article-journal","volume":"94"},"uris":["http://www.mendeley.com/documents/?uuid=cc9413a3-5795-39e2-b92d-539bd866ee9d"]},{"id":"ITEM-2","itemData":{"DOI":"10.1093/humrep/dem301","ISSN":"1460-2350","author":[{"dropping-particle":"","family":"Eskenazi","given":"Brenda","non-dropping-particle":"","parse-names":false,"suffix":""},{"dropping-particle":"","family":"Marks","given":"Amy R.","non-dropping-particle":"","parse-names":false,"suffix":""},{"dropping-particle":"","family":"Catalano","given":"Ralph","non-dropping-particle":"","parse-names":false,"suffix":""},{"dropping-particle":"","family":"Bruckner","given":"Tim","non-dropping-particle":"","parse-names":false,"suffix":""},{"dropping-particle":"","family":"Toniolo","given":"Paolo G.","non-dropping-particle":"","parse-names":false,"suffix":""}],"container-title":"Human Reproduction","id":"ITEM-2","issue":"11","issued":{"date-parts":[["2007","11","1"]]},"page":"3013-3020","publisher":"Narnia","title":"Low birthweight in New York city and upstate New York following the events of September 11th","type":"article-journal","volume":"22"},"uris":["http://www.mendeley.com/documents/?uuid=c1034326-38a5-3145-ace3-0ab1ba05e4e9"]}],"mendeley":{"formattedCitation":"(Collins &lt;i&gt;et al.&lt;/i&gt;, 2004; Eskenazi &lt;i&gt;et al.&lt;/i&gt;, 2007)","plainTextFormattedCitation":"(Collins et al., 2004; Eskenazi et al., 2007)","previouslyFormattedCitation":"(Collins &lt;i&gt;et al.&lt;/i&gt;, 2004; Eskenazi &lt;i&gt;et al.&lt;/i&gt;, 2007)"},"properties":{"noteIndex":0},"schema":"https://github.com/citation-style-language/schema/raw/master/csl-citation.json"}</w:instrText>
      </w:r>
      <w:r w:rsidR="00777488" w:rsidRPr="00087A95">
        <w:rPr>
          <w:rFonts w:asciiTheme="minorHAnsi" w:hAnsiTheme="minorHAnsi" w:cstheme="minorHAnsi"/>
          <w:sz w:val="22"/>
          <w:szCs w:val="22"/>
        </w:rPr>
        <w:fldChar w:fldCharType="separate"/>
      </w:r>
      <w:r w:rsidR="00777488" w:rsidRPr="00087A95">
        <w:rPr>
          <w:rFonts w:asciiTheme="minorHAnsi" w:hAnsiTheme="minorHAnsi" w:cstheme="minorHAnsi"/>
          <w:noProof/>
          <w:sz w:val="22"/>
          <w:szCs w:val="22"/>
        </w:rPr>
        <w:t xml:space="preserve">(Collins </w:t>
      </w:r>
      <w:r w:rsidR="00777488" w:rsidRPr="00087A95">
        <w:rPr>
          <w:rFonts w:asciiTheme="minorHAnsi" w:hAnsiTheme="minorHAnsi" w:cstheme="minorHAnsi"/>
          <w:i/>
          <w:noProof/>
          <w:sz w:val="22"/>
          <w:szCs w:val="22"/>
        </w:rPr>
        <w:t>et al.</w:t>
      </w:r>
      <w:r w:rsidR="00777488" w:rsidRPr="00087A95">
        <w:rPr>
          <w:rFonts w:asciiTheme="minorHAnsi" w:hAnsiTheme="minorHAnsi" w:cstheme="minorHAnsi"/>
          <w:noProof/>
          <w:sz w:val="22"/>
          <w:szCs w:val="22"/>
        </w:rPr>
        <w:t xml:space="preserve">, 2004; Eskenazi </w:t>
      </w:r>
      <w:r w:rsidR="00777488" w:rsidRPr="00087A95">
        <w:rPr>
          <w:rFonts w:asciiTheme="minorHAnsi" w:hAnsiTheme="minorHAnsi" w:cstheme="minorHAnsi"/>
          <w:i/>
          <w:noProof/>
          <w:sz w:val="22"/>
          <w:szCs w:val="22"/>
        </w:rPr>
        <w:t>et al.</w:t>
      </w:r>
      <w:r w:rsidR="00777488" w:rsidRPr="00087A95">
        <w:rPr>
          <w:rFonts w:asciiTheme="minorHAnsi" w:hAnsiTheme="minorHAnsi" w:cstheme="minorHAnsi"/>
          <w:noProof/>
          <w:sz w:val="22"/>
          <w:szCs w:val="22"/>
        </w:rPr>
        <w:t>, 2007)</w:t>
      </w:r>
      <w:r w:rsidR="00777488" w:rsidRPr="00087A95">
        <w:rPr>
          <w:rFonts w:asciiTheme="minorHAnsi" w:hAnsiTheme="minorHAnsi" w:cstheme="minorHAnsi"/>
          <w:sz w:val="22"/>
          <w:szCs w:val="22"/>
        </w:rPr>
        <w:fldChar w:fldCharType="end"/>
      </w:r>
      <w:r w:rsidR="00777488" w:rsidRPr="00087A95">
        <w:rPr>
          <w:rFonts w:asciiTheme="minorHAnsi" w:hAnsiTheme="minorHAnsi" w:cstheme="minorHAnsi"/>
          <w:sz w:val="22"/>
          <w:szCs w:val="22"/>
        </w:rPr>
        <w:t xml:space="preserve">. As these </w:t>
      </w:r>
      <w:r w:rsidR="00DF1F08">
        <w:rPr>
          <w:rFonts w:asciiTheme="minorHAnsi" w:hAnsiTheme="minorHAnsi" w:cstheme="minorHAnsi"/>
          <w:sz w:val="22"/>
          <w:szCs w:val="22"/>
        </w:rPr>
        <w:t>chronic</w:t>
      </w:r>
      <w:r w:rsidR="00777488" w:rsidRPr="00087A95">
        <w:rPr>
          <w:rFonts w:asciiTheme="minorHAnsi" w:hAnsiTheme="minorHAnsi" w:cstheme="minorHAnsi"/>
          <w:sz w:val="22"/>
          <w:szCs w:val="22"/>
        </w:rPr>
        <w:t xml:space="preserve"> stressful events are not yet explored in animal models</w:t>
      </w:r>
      <w:r w:rsidR="00DF1F08">
        <w:rPr>
          <w:rFonts w:asciiTheme="minorHAnsi" w:hAnsiTheme="minorHAnsi" w:cstheme="minorHAnsi"/>
          <w:sz w:val="22"/>
          <w:szCs w:val="22"/>
        </w:rPr>
        <w:t xml:space="preserve"> throughout pregnancy</w:t>
      </w:r>
      <w:r w:rsidR="00777488" w:rsidRPr="00087A95">
        <w:rPr>
          <w:rFonts w:asciiTheme="minorHAnsi" w:hAnsiTheme="minorHAnsi" w:cstheme="minorHAnsi"/>
          <w:sz w:val="22"/>
          <w:szCs w:val="22"/>
        </w:rPr>
        <w:t xml:space="preserve">, </w:t>
      </w:r>
      <w:r w:rsidR="00DF1F08">
        <w:rPr>
          <w:rFonts w:asciiTheme="minorHAnsi" w:hAnsiTheme="minorHAnsi" w:cstheme="minorHAnsi"/>
          <w:sz w:val="22"/>
          <w:szCs w:val="22"/>
        </w:rPr>
        <w:t xml:space="preserve">and </w:t>
      </w:r>
      <w:r w:rsidR="00777488" w:rsidRPr="00087A95">
        <w:rPr>
          <w:rFonts w:asciiTheme="minorHAnsi" w:hAnsiTheme="minorHAnsi" w:cstheme="minorHAnsi"/>
          <w:sz w:val="22"/>
          <w:szCs w:val="22"/>
        </w:rPr>
        <w:t xml:space="preserve">the mechanisms of action by which stress influences placental development are not understood. Furthermore, </w:t>
      </w:r>
      <w:r w:rsidR="005C0A58">
        <w:rPr>
          <w:rFonts w:asciiTheme="minorHAnsi" w:hAnsiTheme="minorHAnsi" w:cstheme="minorHAnsi"/>
          <w:sz w:val="22"/>
          <w:szCs w:val="22"/>
        </w:rPr>
        <w:t>stress</w:t>
      </w:r>
      <w:r w:rsidR="00777488" w:rsidRPr="00087A95">
        <w:rPr>
          <w:rFonts w:asciiTheme="minorHAnsi" w:hAnsiTheme="minorHAnsi" w:cstheme="minorHAnsi"/>
          <w:sz w:val="22"/>
          <w:szCs w:val="22"/>
        </w:rPr>
        <w:t xml:space="preserve"> during lactation is scarcely studied. </w:t>
      </w:r>
    </w:p>
    <w:p w:rsidR="00DF1F08" w:rsidRPr="00087A95" w:rsidRDefault="00DF1F08" w:rsidP="00777488">
      <w:pPr>
        <w:rPr>
          <w:rFonts w:asciiTheme="minorHAnsi" w:hAnsiTheme="minorHAnsi" w:cstheme="minorHAnsi"/>
          <w:sz w:val="22"/>
          <w:szCs w:val="22"/>
        </w:rPr>
      </w:pPr>
    </w:p>
    <w:p w:rsidR="00777488" w:rsidRPr="00087A95" w:rsidRDefault="00DF1F08" w:rsidP="00777488">
      <w:pPr>
        <w:rPr>
          <w:rFonts w:asciiTheme="minorHAnsi" w:hAnsiTheme="minorHAnsi" w:cstheme="minorHAnsi"/>
          <w:sz w:val="22"/>
          <w:szCs w:val="22"/>
        </w:rPr>
      </w:pPr>
      <w:r>
        <w:rPr>
          <w:rFonts w:asciiTheme="minorHAnsi" w:hAnsiTheme="minorHAnsi" w:cstheme="minorHAnsi"/>
          <w:sz w:val="22"/>
          <w:szCs w:val="22"/>
        </w:rPr>
        <w:t xml:space="preserve">Our model of chronic stress is providing a constant supply of the glucocorticoid dexamethasone.  </w:t>
      </w:r>
      <w:r w:rsidR="00777488" w:rsidRPr="00087A95">
        <w:rPr>
          <w:rFonts w:asciiTheme="minorHAnsi" w:hAnsiTheme="minorHAnsi" w:cstheme="minorHAnsi"/>
          <w:sz w:val="22"/>
          <w:szCs w:val="22"/>
        </w:rPr>
        <w:t xml:space="preserve">Dexamethasone is a potent synthetic glucocorticoid that </w:t>
      </w:r>
      <w:r>
        <w:rPr>
          <w:rFonts w:asciiTheme="minorHAnsi" w:hAnsiTheme="minorHAnsi" w:cstheme="minorHAnsi"/>
          <w:sz w:val="22"/>
          <w:szCs w:val="22"/>
        </w:rPr>
        <w:t>mimics</w:t>
      </w:r>
      <w:r w:rsidR="00777488" w:rsidRPr="00087A95">
        <w:rPr>
          <w:rFonts w:asciiTheme="minorHAnsi" w:hAnsiTheme="minorHAnsi" w:cstheme="minorHAnsi"/>
          <w:sz w:val="22"/>
          <w:szCs w:val="22"/>
        </w:rPr>
        <w:t xml:space="preserve"> endogenous cortisol/corticosterone</w:t>
      </w:r>
      <w:r>
        <w:rPr>
          <w:rFonts w:asciiTheme="minorHAnsi" w:hAnsiTheme="minorHAnsi" w:cstheme="minorHAnsi"/>
          <w:sz w:val="22"/>
          <w:szCs w:val="22"/>
        </w:rPr>
        <w:t>, and is a common therapeutic</w:t>
      </w:r>
      <w:r w:rsidR="00777488" w:rsidRPr="00087A95">
        <w:rPr>
          <w:rFonts w:asciiTheme="minorHAnsi" w:hAnsiTheme="minorHAnsi" w:cstheme="minorHAnsi"/>
          <w:sz w:val="22"/>
          <w:szCs w:val="22"/>
        </w:rPr>
        <w:t xml:space="preserve">. When given at our dose of 1mg/kg/day, dexamethasone causes a state of elevated glucocorticoids and mimics a state of stress </w:t>
      </w:r>
      <w:r w:rsidR="00777488" w:rsidRPr="00087A95">
        <w:rPr>
          <w:rFonts w:asciiTheme="minorHAnsi" w:hAnsiTheme="minorHAnsi" w:cstheme="minorHAnsi"/>
          <w:sz w:val="22"/>
          <w:szCs w:val="22"/>
        </w:rPr>
        <w:fldChar w:fldCharType="begin" w:fldLock="1"/>
      </w:r>
      <w:r w:rsidR="00777488" w:rsidRPr="00087A95">
        <w:rPr>
          <w:rFonts w:asciiTheme="minorHAnsi" w:hAnsiTheme="minorHAnsi" w:cstheme="minorHAnsi"/>
          <w:sz w:val="22"/>
          <w:szCs w:val="22"/>
        </w:rPr>
        <w:instrText>ADDIN CSL_CITATION {"citationItems":[{"id":"ITEM-1","itemData":{"abstract":"(1973). Archives of Disease in Childhood, 48, 519. Growth of suckling rats after treatment with dexamethasone or cortisol: implications for steroid therapy in human infants. Immature rats were treated with a single dose of dexamethasone (1 mg/kg or 20 mg/kg body weight). At both dose levels the subsequent growth of whole body, brain, and thymus was markedly impaired. Cortisol had smaller but similar effects. These results are discussed in the context of possible glucocorticoid therapy in newborn infants.","author":[{"dropping-particle":"","family":"Souza","given":"S W","non-dropping-particle":"De","parse-names":false,"suffix":""},{"dropping-particle":"","family":"F Adlard","given":"B P","non-dropping-particle":"","parse-names":false,"suffix":""},{"dropping-particle":"","family":"Souza","given":"De","non-dropping-particle":"","parse-names":false,"suffix":""}],"container-title":"Archives of Disease in Childhood","id":"ITEM-1","issued":{"date-parts":[["1973"]]},"number-of-pages":"519","title":"Growth of suckling rats after treatment with dexamethasone or cortisol Implications for steroid therapy in human infants","type":"report"},"uris":["http://www.mendeley.com/documents/?uuid=26ffa273-710b-32dd-b91c-2b0d28aaee46"]}],"mendeley":{"formattedCitation":"(De Souza &lt;i&gt;et al.&lt;/i&gt;, 1973)","plainTextFormattedCitation":"(De Souza et al., 1973)","previouslyFormattedCitation":"(De Souza &lt;i&gt;et al.&lt;/i&gt;, 1973)"},"properties":{"noteIndex":0},"schema":"https://github.com/citation-style-language/schema/raw/master/csl-citation.json"}</w:instrText>
      </w:r>
      <w:r w:rsidR="00777488" w:rsidRPr="00087A95">
        <w:rPr>
          <w:rFonts w:asciiTheme="minorHAnsi" w:hAnsiTheme="minorHAnsi" w:cstheme="minorHAnsi"/>
          <w:sz w:val="22"/>
          <w:szCs w:val="22"/>
        </w:rPr>
        <w:fldChar w:fldCharType="separate"/>
      </w:r>
      <w:r w:rsidR="00777488" w:rsidRPr="00087A95">
        <w:rPr>
          <w:rFonts w:asciiTheme="minorHAnsi" w:hAnsiTheme="minorHAnsi" w:cstheme="minorHAnsi"/>
          <w:noProof/>
          <w:sz w:val="22"/>
          <w:szCs w:val="22"/>
        </w:rPr>
        <w:t xml:space="preserve">(De Souza </w:t>
      </w:r>
      <w:r w:rsidR="00777488" w:rsidRPr="00087A95">
        <w:rPr>
          <w:rFonts w:asciiTheme="minorHAnsi" w:hAnsiTheme="minorHAnsi" w:cstheme="minorHAnsi"/>
          <w:i/>
          <w:noProof/>
          <w:sz w:val="22"/>
          <w:szCs w:val="22"/>
        </w:rPr>
        <w:t>et al.</w:t>
      </w:r>
      <w:r w:rsidR="00777488" w:rsidRPr="00087A95">
        <w:rPr>
          <w:rFonts w:asciiTheme="minorHAnsi" w:hAnsiTheme="minorHAnsi" w:cstheme="minorHAnsi"/>
          <w:noProof/>
          <w:sz w:val="22"/>
          <w:szCs w:val="22"/>
        </w:rPr>
        <w:t>, 1973)</w:t>
      </w:r>
      <w:r w:rsidR="00777488" w:rsidRPr="00087A95">
        <w:rPr>
          <w:rFonts w:asciiTheme="minorHAnsi" w:hAnsiTheme="minorHAnsi" w:cstheme="minorHAnsi"/>
          <w:sz w:val="22"/>
          <w:szCs w:val="22"/>
        </w:rPr>
        <w:fldChar w:fldCharType="end"/>
      </w:r>
      <w:r w:rsidR="00777488" w:rsidRPr="00087A95">
        <w:rPr>
          <w:rFonts w:asciiTheme="minorHAnsi" w:hAnsiTheme="minorHAnsi" w:cstheme="minorHAnsi"/>
          <w:sz w:val="22"/>
          <w:szCs w:val="22"/>
        </w:rPr>
        <w:t>. My aim is to determine the exact mechanisms by which dexamethasone, a potent synthetic cortisol substrate used to mimic chronic stress,</w:t>
      </w:r>
      <w:r w:rsidR="00F9267E">
        <w:rPr>
          <w:rFonts w:asciiTheme="minorHAnsi" w:hAnsiTheme="minorHAnsi" w:cstheme="minorHAnsi"/>
          <w:sz w:val="22"/>
          <w:szCs w:val="22"/>
        </w:rPr>
        <w:t xml:space="preserve"> namely how it</w:t>
      </w:r>
      <w:r w:rsidR="00777488" w:rsidRPr="00087A95">
        <w:rPr>
          <w:rFonts w:asciiTheme="minorHAnsi" w:hAnsiTheme="minorHAnsi" w:cstheme="minorHAnsi"/>
          <w:sz w:val="22"/>
          <w:szCs w:val="22"/>
        </w:rPr>
        <w:t xml:space="preserve"> affects placentation</w:t>
      </w:r>
      <w:r w:rsidR="00F9267E">
        <w:rPr>
          <w:rFonts w:asciiTheme="minorHAnsi" w:hAnsiTheme="minorHAnsi" w:cstheme="minorHAnsi"/>
          <w:sz w:val="22"/>
          <w:szCs w:val="22"/>
        </w:rPr>
        <w:t xml:space="preserve"> (Aim 2)</w:t>
      </w:r>
      <w:r w:rsidR="00777488" w:rsidRPr="00087A95">
        <w:rPr>
          <w:rFonts w:asciiTheme="minorHAnsi" w:hAnsiTheme="minorHAnsi" w:cstheme="minorHAnsi"/>
          <w:sz w:val="22"/>
          <w:szCs w:val="22"/>
        </w:rPr>
        <w:t xml:space="preserve"> prior to the full development of the placenta and </w:t>
      </w:r>
      <w:r w:rsidR="005C0A58">
        <w:rPr>
          <w:rFonts w:asciiTheme="minorHAnsi" w:hAnsiTheme="minorHAnsi" w:cstheme="minorHAnsi"/>
          <w:sz w:val="22"/>
          <w:szCs w:val="22"/>
        </w:rPr>
        <w:t xml:space="preserve">its </w:t>
      </w:r>
      <w:r w:rsidR="00777488" w:rsidRPr="00087A95">
        <w:rPr>
          <w:rFonts w:asciiTheme="minorHAnsi" w:hAnsiTheme="minorHAnsi" w:cstheme="minorHAnsi"/>
          <w:sz w:val="22"/>
          <w:szCs w:val="22"/>
        </w:rPr>
        <w:t>effect on mammary gland function</w:t>
      </w:r>
      <w:r w:rsidR="00F9267E">
        <w:rPr>
          <w:rFonts w:asciiTheme="minorHAnsi" w:hAnsiTheme="minorHAnsi" w:cstheme="minorHAnsi"/>
          <w:sz w:val="22"/>
          <w:szCs w:val="22"/>
        </w:rPr>
        <w:t xml:space="preserve"> (Aim 4)</w:t>
      </w:r>
      <w:r w:rsidR="00777488" w:rsidRPr="00087A95">
        <w:rPr>
          <w:rFonts w:asciiTheme="minorHAnsi" w:hAnsiTheme="minorHAnsi" w:cstheme="minorHAnsi"/>
          <w:sz w:val="22"/>
          <w:szCs w:val="22"/>
        </w:rPr>
        <w:t xml:space="preserve">. Based on our results that will examine the mechanisms, our data can further be used to better understand the effect of stressors during different timepoints in early life. </w:t>
      </w:r>
    </w:p>
    <w:p w:rsidR="00777488" w:rsidRPr="00087A95" w:rsidRDefault="00777488" w:rsidP="00777488">
      <w:pPr>
        <w:rPr>
          <w:rFonts w:asciiTheme="minorHAnsi" w:hAnsiTheme="minorHAnsi" w:cstheme="minorHAnsi"/>
          <w:sz w:val="22"/>
          <w:szCs w:val="22"/>
        </w:rPr>
      </w:pPr>
    </w:p>
    <w:p w:rsidR="00777488" w:rsidRPr="00087A95" w:rsidRDefault="00777488" w:rsidP="00777488">
      <w:pPr>
        <w:pStyle w:val="Heading2"/>
        <w:rPr>
          <w:rFonts w:asciiTheme="minorHAnsi" w:hAnsiTheme="minorHAnsi" w:cstheme="minorHAnsi"/>
          <w:vertAlign w:val="superscript"/>
        </w:rPr>
      </w:pPr>
      <w:bookmarkStart w:id="4" w:name="_Toc17062301"/>
      <w:r w:rsidRPr="00087A95">
        <w:rPr>
          <w:rFonts w:asciiTheme="minorHAnsi" w:hAnsiTheme="minorHAnsi" w:cstheme="minorHAnsi"/>
        </w:rPr>
        <w:t xml:space="preserve">Figure 1: the HPA axis from “Know your brain: HPA axis”, 2014 </w:t>
      </w:r>
      <w:r w:rsidRPr="00087A95">
        <w:rPr>
          <w:rStyle w:val="FootnoteReference"/>
          <w:rFonts w:asciiTheme="minorHAnsi" w:hAnsiTheme="minorHAnsi" w:cstheme="minorHAnsi"/>
        </w:rPr>
        <w:footnoteReference w:id="1"/>
      </w:r>
      <w:bookmarkEnd w:id="4"/>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0729E625" wp14:editId="6D6ED981">
            <wp:extent cx="2768600" cy="23540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PA axis Figure.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86241" cy="2369012"/>
                    </a:xfrm>
                    <a:prstGeom prst="rect">
                      <a:avLst/>
                    </a:prstGeom>
                  </pic:spPr>
                </pic:pic>
              </a:graphicData>
            </a:graphic>
          </wp:inline>
        </w:drawing>
      </w:r>
    </w:p>
    <w:p w:rsidR="00777488" w:rsidRPr="00087A95" w:rsidRDefault="00777488" w:rsidP="00777488">
      <w:pPr>
        <w:rPr>
          <w:rFonts w:asciiTheme="minorHAnsi" w:hAnsiTheme="minorHAnsi" w:cstheme="minorHAnsi"/>
          <w:sz w:val="22"/>
          <w:szCs w:val="22"/>
        </w:rPr>
      </w:pPr>
    </w:p>
    <w:p w:rsidR="00777488" w:rsidRDefault="00777488" w:rsidP="00777488">
      <w:pPr>
        <w:pStyle w:val="Heading1"/>
        <w:rPr>
          <w:rFonts w:asciiTheme="minorHAnsi" w:hAnsiTheme="minorHAnsi" w:cstheme="minorHAnsi"/>
        </w:rPr>
      </w:pPr>
      <w:bookmarkStart w:id="5" w:name="_Toc17062302"/>
      <w:r w:rsidRPr="00087A95">
        <w:rPr>
          <w:rFonts w:asciiTheme="minorHAnsi" w:hAnsiTheme="minorHAnsi" w:cstheme="minorHAnsi"/>
        </w:rPr>
        <w:lastRenderedPageBreak/>
        <w:t>mTORC1 Hyperactivation as a Model of Obesity</w:t>
      </w:r>
      <w:bookmarkEnd w:id="5"/>
    </w:p>
    <w:p w:rsidR="00AA7BF7" w:rsidRDefault="00AA7BF7" w:rsidP="00AA7BF7"/>
    <w:p w:rsidR="00AA7BF7" w:rsidRDefault="00AA7BF7" w:rsidP="00AA7BF7">
      <w:r>
        <w:t xml:space="preserve">Obesity is a major public health crisis affecting 37.7% of </w:t>
      </w:r>
      <w:proofErr w:type="spellStart"/>
      <w:proofErr w:type="gramStart"/>
      <w:r>
        <w:t>americans</w:t>
      </w:r>
      <w:proofErr w:type="spellEnd"/>
      <w:r>
        <w:t xml:space="preserve">  (</w:t>
      </w:r>
      <w:proofErr w:type="gramEnd"/>
      <w:r>
        <w:t xml:space="preserve">FLEGAL2016).  There are many molecular and physiological changes associated with obesity, but I will focus on the nutrient sensing kinase mTORC1.  In most cells mTORC1 is activated by anabolic signals and an excess of nutrients.  </w:t>
      </w:r>
    </w:p>
    <w:p w:rsidR="00AA7BF7" w:rsidRPr="00AA7BF7" w:rsidRDefault="00AA7BF7" w:rsidP="00AA7BF7"/>
    <w:p w:rsidR="00777488" w:rsidRPr="00087A95" w:rsidRDefault="00777488" w:rsidP="00777488">
      <w:pPr>
        <w:pStyle w:val="Heading2"/>
        <w:rPr>
          <w:rFonts w:asciiTheme="minorHAnsi" w:hAnsiTheme="minorHAnsi" w:cstheme="minorHAnsi"/>
        </w:rPr>
      </w:pPr>
      <w:bookmarkStart w:id="6" w:name="_Toc17062303"/>
      <w:r w:rsidRPr="00087A95">
        <w:rPr>
          <w:rFonts w:asciiTheme="minorHAnsi" w:hAnsiTheme="minorHAnsi" w:cstheme="minorHAnsi"/>
        </w:rPr>
        <w:t>Placental mTORC1</w:t>
      </w:r>
      <w:bookmarkEnd w:id="6"/>
    </w:p>
    <w:p w:rsidR="00777488" w:rsidRPr="00087A95" w:rsidRDefault="00777488" w:rsidP="00777488">
      <w:pPr>
        <w:rPr>
          <w:rFonts w:asciiTheme="minorHAnsi" w:hAnsiTheme="minorHAnsi" w:cstheme="minorHAnsi"/>
          <w:sz w:val="22"/>
          <w:szCs w:val="22"/>
        </w:rPr>
      </w:pPr>
      <w:r w:rsidRPr="00087A95">
        <w:rPr>
          <w:rFonts w:asciiTheme="minorHAnsi" w:hAnsiTheme="minorHAnsi" w:cstheme="minorHAnsi"/>
          <w:sz w:val="22"/>
          <w:szCs w:val="22"/>
        </w:rPr>
        <w:t xml:space="preserve">Mechanistic target of rapamycin 1 (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00572542">
        <w:rPr>
          <w:rFonts w:asciiTheme="minorHAnsi" w:hAnsiTheme="minorHAnsi" w:cstheme="minorHAnsi"/>
          <w:sz w:val="22"/>
          <w:szCs w:val="22"/>
        </w:rPr>
        <w:t xml:space="preserve">Placental </w:t>
      </w:r>
      <w:r w:rsidRPr="00087A95">
        <w:rPr>
          <w:rFonts w:asciiTheme="minorHAnsi" w:hAnsiTheme="minorHAnsi" w:cstheme="minorHAnsi"/>
          <w:sz w:val="22"/>
          <w:szCs w:val="22"/>
        </w:rPr>
        <w:t xml:space="preserve">mTORC1 has been identified as being upregulated in </w:t>
      </w:r>
      <w:r w:rsidR="00572542">
        <w:rPr>
          <w:rFonts w:asciiTheme="minorHAnsi" w:hAnsiTheme="minorHAnsi" w:cstheme="minorHAnsi"/>
          <w:sz w:val="22"/>
          <w:szCs w:val="22"/>
        </w:rPr>
        <w:t xml:space="preserve">maternal </w:t>
      </w:r>
      <w:r w:rsidRPr="00087A95">
        <w:rPr>
          <w:rFonts w:asciiTheme="minorHAnsi" w:hAnsiTheme="minorHAnsi" w:cstheme="minorHAnsi"/>
          <w:sz w:val="22"/>
          <w:szCs w:val="22"/>
        </w:rPr>
        <w:t xml:space="preserve">obesity and was implicated as the main driver of offspring phenotype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model of mTORC1 hyperactivation in the placenta allows us to better test the mechanisms by which placental mTORC1 affects placental function and offspring outcome. </w:t>
      </w:r>
      <w:r w:rsidR="00572542">
        <w:rPr>
          <w:rFonts w:asciiTheme="minorHAnsi" w:hAnsiTheme="minorHAnsi" w:cstheme="minorHAnsi"/>
          <w:sz w:val="22"/>
          <w:szCs w:val="22"/>
        </w:rPr>
        <w:t>This</w:t>
      </w:r>
      <w:r w:rsidRPr="00087A95">
        <w:rPr>
          <w:rFonts w:asciiTheme="minorHAnsi" w:hAnsiTheme="minorHAnsi" w:cstheme="minorHAnsi"/>
          <w:sz w:val="22"/>
          <w:szCs w:val="22"/>
        </w:rPr>
        <w:t xml:space="preserve"> model further elucidates exact mechanisms of mTORC1 without the confounding variables stemming from maternal obesity such as altered insulin sensitivity, glucose homeostasis, adipokine and hormone levels, and inflammatory profile. </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7" w:name="_Toc17062304"/>
      <w:r w:rsidRPr="00087A95">
        <w:rPr>
          <w:rFonts w:asciiTheme="minorHAnsi" w:hAnsiTheme="minorHAnsi" w:cstheme="minorHAnsi"/>
        </w:rPr>
        <w:t>Adipocyte mTORC1</w:t>
      </w:r>
      <w:bookmarkEnd w:id="7"/>
    </w:p>
    <w:p w:rsidR="00777488" w:rsidRPr="00087A95" w:rsidRDefault="00777488" w:rsidP="00777488">
      <w:pPr>
        <w:rPr>
          <w:rFonts w:asciiTheme="minorHAnsi" w:hAnsiTheme="minorHAnsi" w:cstheme="minorHAnsi"/>
          <w:i/>
        </w:rPr>
      </w:pPr>
      <w:r w:rsidRPr="00087A95">
        <w:rPr>
          <w:rFonts w:asciiTheme="minorHAnsi" w:hAnsiTheme="minorHAnsi" w:cstheme="minorHAnsi"/>
          <w:sz w:val="22"/>
          <w:szCs w:val="22"/>
        </w:rPr>
        <w:t xml:space="preserve">mTORC1 is a nutrient sensor and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w:t>
      </w:r>
      <w:r w:rsidR="005C37A7">
        <w:rPr>
          <w:rFonts w:asciiTheme="minorHAnsi" w:hAnsiTheme="minorHAnsi" w:cstheme="minorHAnsi"/>
          <w:sz w:val="22"/>
          <w:szCs w:val="22"/>
        </w:rPr>
        <w:t>as</w:t>
      </w:r>
      <w:r w:rsidRPr="00087A95">
        <w:rPr>
          <w:rFonts w:asciiTheme="minorHAnsi" w:hAnsiTheme="minorHAnsi" w:cstheme="minorHAnsi"/>
          <w:sz w:val="22"/>
          <w:szCs w:val="22"/>
        </w:rPr>
        <w:t xml:space="preserve">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y model of adipocyte mTORC1 hyperactivation mimics the obesogenic environment and better allows us to understand the mechanisms by which milk composition and volume are altered in a nutrient-excess medium with mTORC1 hyperactivation. It is worth noting that our model has mTORC1 hyperactivation in </w:t>
      </w:r>
      <w:r w:rsidR="00AA7BF7">
        <w:rPr>
          <w:rFonts w:asciiTheme="minorHAnsi" w:hAnsiTheme="minorHAnsi" w:cstheme="minorHAnsi"/>
          <w:sz w:val="22"/>
          <w:szCs w:val="22"/>
        </w:rPr>
        <w:t>all</w:t>
      </w:r>
      <w:r w:rsidR="003418BF">
        <w:rPr>
          <w:rFonts w:asciiTheme="minorHAnsi" w:hAnsiTheme="minorHAnsi" w:cstheme="minorHAnsi"/>
          <w:sz w:val="22"/>
          <w:szCs w:val="22"/>
        </w:rPr>
        <w:t xml:space="preserve"> </w:t>
      </w:r>
      <w:r w:rsidRPr="00087A95">
        <w:rPr>
          <w:rFonts w:asciiTheme="minorHAnsi" w:hAnsiTheme="minorHAnsi" w:cstheme="minorHAnsi"/>
          <w:sz w:val="22"/>
          <w:szCs w:val="22"/>
        </w:rPr>
        <w:t xml:space="preserve">adipocytes and </w:t>
      </w:r>
      <w:r w:rsidR="003418BF">
        <w:rPr>
          <w:rFonts w:asciiTheme="minorHAnsi" w:hAnsiTheme="minorHAnsi" w:cstheme="minorHAnsi"/>
          <w:sz w:val="22"/>
          <w:szCs w:val="22"/>
        </w:rPr>
        <w:t xml:space="preserve">is not specific to </w:t>
      </w:r>
      <w:r w:rsidRPr="00087A95">
        <w:rPr>
          <w:rFonts w:asciiTheme="minorHAnsi" w:hAnsiTheme="minorHAnsi" w:cstheme="minorHAnsi"/>
          <w:sz w:val="22"/>
          <w:szCs w:val="22"/>
        </w:rPr>
        <w:t>the mammary adipocytes, as no mammary-gland-specific adipocyte driver has been identified yet.</w:t>
      </w:r>
    </w:p>
    <w:p w:rsidR="00777488" w:rsidRPr="00087A95" w:rsidRDefault="00777488" w:rsidP="00777488">
      <w:pPr>
        <w:rPr>
          <w:rFonts w:asciiTheme="minorHAnsi" w:hAnsiTheme="minorHAnsi" w:cstheme="minorHAnsi"/>
        </w:rPr>
      </w:pPr>
      <w:bookmarkStart w:id="8" w:name="_GoBack"/>
      <w:bookmarkEnd w:id="8"/>
    </w:p>
    <w:p w:rsidR="00777488" w:rsidRPr="00087A95" w:rsidRDefault="00777488" w:rsidP="00777488">
      <w:pPr>
        <w:pStyle w:val="Heading1"/>
        <w:rPr>
          <w:rFonts w:asciiTheme="minorHAnsi" w:hAnsiTheme="minorHAnsi" w:cstheme="minorHAnsi"/>
        </w:rPr>
      </w:pPr>
      <w:bookmarkStart w:id="9" w:name="_Toc17062305"/>
      <w:r w:rsidRPr="00087A95">
        <w:rPr>
          <w:rFonts w:asciiTheme="minorHAnsi" w:hAnsiTheme="minorHAnsi" w:cstheme="minorHAnsi"/>
        </w:rPr>
        <w:t>Strengths and Limitations of Using Mouse Model</w:t>
      </w:r>
      <w:bookmarkEnd w:id="9"/>
    </w:p>
    <w:p w:rsidR="00777488" w:rsidRPr="00087A95" w:rsidRDefault="00777488" w:rsidP="00777488">
      <w:pPr>
        <w:pStyle w:val="Heading2"/>
        <w:rPr>
          <w:rFonts w:asciiTheme="minorHAnsi" w:hAnsiTheme="minorHAnsi" w:cstheme="minorHAnsi"/>
        </w:rPr>
      </w:pPr>
      <w:bookmarkStart w:id="10" w:name="_Toc17062306"/>
      <w:r w:rsidRPr="00087A95">
        <w:rPr>
          <w:rFonts w:asciiTheme="minorHAnsi" w:hAnsiTheme="minorHAnsi" w:cstheme="minorHAnsi"/>
        </w:rPr>
        <w:t>Mice vs Humans</w:t>
      </w:r>
      <w:bookmarkEnd w:id="10"/>
    </w:p>
    <w:p w:rsidR="00777488" w:rsidRPr="00087A95" w:rsidRDefault="00777488" w:rsidP="00777488">
      <w:pPr>
        <w:rPr>
          <w:rFonts w:asciiTheme="minorHAnsi" w:hAnsiTheme="minorHAnsi" w:cstheme="minorHAnsi"/>
        </w:rPr>
      </w:pPr>
      <w:r w:rsidRPr="00E71265">
        <w:rPr>
          <w:rFonts w:asciiTheme="minorHAnsi" w:hAnsiTheme="minorHAnsi" w:cstheme="minorHAnsi"/>
          <w:sz w:val="22"/>
          <w:szCs w:val="22"/>
        </w:rPr>
        <w:t xml:space="preserve">Human and mice are both mammals that develop very similarly </w:t>
      </w:r>
      <w:r w:rsidRPr="00E71265">
        <w:rPr>
          <w:rStyle w:val="FootnoteReference"/>
          <w:rFonts w:asciiTheme="minorHAnsi" w:hAnsiTheme="minorHAnsi" w:cstheme="minorHAnsi"/>
          <w:sz w:val="22"/>
          <w:szCs w:val="22"/>
        </w:rPr>
        <w:footnoteReference w:id="2"/>
      </w:r>
      <w:r w:rsidRPr="00E71265">
        <w:rPr>
          <w:rFonts w:asciiTheme="minorHAnsi" w:hAnsiTheme="minorHAnsi" w:cstheme="minorHAnsi"/>
          <w:sz w:val="22"/>
          <w:szCs w:val="22"/>
        </w:rPr>
        <w:t xml:space="preserve">. The mouse and human genome is also 85% similar </w:t>
      </w:r>
      <w:r w:rsidRPr="00E71265">
        <w:rPr>
          <w:rStyle w:val="FootnoteReference"/>
          <w:rFonts w:asciiTheme="minorHAnsi" w:hAnsiTheme="minorHAnsi" w:cstheme="minorHAnsi"/>
          <w:sz w:val="22"/>
          <w:szCs w:val="22"/>
        </w:rPr>
        <w:footnoteReference w:id="3"/>
      </w:r>
      <w:r w:rsidR="00693597">
        <w:rPr>
          <w:rFonts w:asciiTheme="minorHAnsi" w:hAnsiTheme="minorHAnsi" w:cstheme="minorHAnsi"/>
          <w:sz w:val="22"/>
          <w:szCs w:val="22"/>
        </w:rPr>
        <w:t>,</w:t>
      </w:r>
      <w:r w:rsidRPr="00E71265">
        <w:rPr>
          <w:rFonts w:asciiTheme="minorHAnsi" w:hAnsiTheme="minorHAnsi" w:cstheme="minorHAnsi"/>
          <w:sz w:val="22"/>
          <w:szCs w:val="22"/>
        </w:rPr>
        <w:t xml:space="preserve"> and both mammals share very similar organ and system functions </w:t>
      </w:r>
      <w:r w:rsidRPr="00E71265">
        <w:rPr>
          <w:rFonts w:asciiTheme="minorHAnsi" w:hAnsiTheme="minorHAnsi" w:cstheme="minorHAnsi"/>
          <w:sz w:val="22"/>
          <w:szCs w:val="22"/>
        </w:rPr>
        <w:fldChar w:fldCharType="begin" w:fldLock="1"/>
      </w:r>
      <w:r w:rsidRPr="00E71265">
        <w:rPr>
          <w:rFonts w:asciiTheme="minorHAnsi" w:hAnsiTheme="minorHAnsi" w:cstheme="minorHAnsi"/>
          <w:sz w:val="22"/>
          <w:szCs w:val="22"/>
        </w:rPr>
        <w:instrText>ADDIN CSL_CITATION {"citationItems":[{"id":"ITEM-1","itemData":{"DOI":"10.1038/nrc1235","ISSN":"1474-175X","abstract":"Laboratory mice have represented a powerful experimental system for understanding the intricacy of human cancer pathogenesis. Indeed, much of our current conceptualization of how tumorigenesis occurs in humans is strongly influenced by mouse models of cancer development. However, an emerging body of evidence indicates that there are fundamental differences in how the process of tumorigenesis occurs in mice and humans. What are these species-specific differences and how do they affect the use of mice as models of human tumour pathogenesis?","author":[{"dropping-particle":"","family":"Rangarajan","given":"Annapoorni","non-dropping-particle":"","parse-names":false,"suffix":""},{"dropping-particle":"","family":"Weinberg","given":"Robert A.","non-dropping-particle":"","parse-names":false,"suffix":""}],"container-title":"Nature Reviews Cancer","id":"ITEM-1","issue":"12","issued":{"date-parts":[["2003","12"]]},"page":"952-959","publisher":"Nature Publishing Group","title":"Comparative biology of mouse versus human cells: modelling human cancer in mice","type":"article-journal","volume":"3"},"uris":["http://www.mendeley.com/documents/?uuid=56c5eee6-bffe-393d-8037-422ee4dfae82"]}],"mendeley":{"formattedCitation":"(Rangarajan &amp; Weinberg, 2003)","plainTextFormattedCitation":"(Rangarajan &amp; Weinberg, 2003)","previouslyFormattedCitation":"(Rangarajan &amp; Weinberg, 2003)"},"properties":{"noteIndex":0},"schema":"https://github.com/citation-style-language/schema/raw/master/csl-citation.json"}</w:instrText>
      </w:r>
      <w:r w:rsidRPr="00E71265">
        <w:rPr>
          <w:rFonts w:asciiTheme="minorHAnsi" w:hAnsiTheme="minorHAnsi" w:cstheme="minorHAnsi"/>
          <w:sz w:val="22"/>
          <w:szCs w:val="22"/>
        </w:rPr>
        <w:fldChar w:fldCharType="separate"/>
      </w:r>
      <w:r w:rsidRPr="00E71265">
        <w:rPr>
          <w:rFonts w:asciiTheme="minorHAnsi" w:hAnsiTheme="minorHAnsi" w:cstheme="minorHAnsi"/>
          <w:noProof/>
          <w:sz w:val="22"/>
          <w:szCs w:val="22"/>
        </w:rPr>
        <w:t>(Rangarajan &amp; Weinberg, 2003)</w:t>
      </w:r>
      <w:r w:rsidRPr="00E71265">
        <w:rPr>
          <w:rFonts w:asciiTheme="minorHAnsi" w:hAnsiTheme="minorHAnsi" w:cstheme="minorHAnsi"/>
          <w:sz w:val="22"/>
          <w:szCs w:val="22"/>
        </w:rPr>
        <w:fldChar w:fldCharType="end"/>
      </w:r>
      <w:r w:rsidRPr="00E71265">
        <w:rPr>
          <w:rFonts w:asciiTheme="minorHAnsi" w:hAnsiTheme="minorHAnsi" w:cstheme="minorHAnsi"/>
          <w:sz w:val="22"/>
          <w:szCs w:val="22"/>
        </w:rPr>
        <w:t xml:space="preserve">. Genome editing is possible in a mouse model but not in humans, allowing us to better understand mechanisms. Furthermore, tissue collection in mice is feasible at any point in life. The proposed experiments in my proposal would be </w:t>
      </w:r>
      <w:r w:rsidR="00693597">
        <w:rPr>
          <w:rFonts w:asciiTheme="minorHAnsi" w:hAnsiTheme="minorHAnsi" w:cstheme="minorHAnsi"/>
          <w:sz w:val="22"/>
          <w:szCs w:val="22"/>
        </w:rPr>
        <w:t xml:space="preserve">impossible and </w:t>
      </w:r>
      <w:r w:rsidRPr="00E71265">
        <w:rPr>
          <w:rFonts w:asciiTheme="minorHAnsi" w:hAnsiTheme="minorHAnsi" w:cstheme="minorHAnsi"/>
          <w:sz w:val="22"/>
          <w:szCs w:val="22"/>
        </w:rPr>
        <w:t xml:space="preserve">unethical to conduct </w:t>
      </w:r>
      <w:r w:rsidR="00693597">
        <w:rPr>
          <w:rFonts w:asciiTheme="minorHAnsi" w:hAnsiTheme="minorHAnsi" w:cstheme="minorHAnsi"/>
          <w:sz w:val="22"/>
          <w:szCs w:val="22"/>
        </w:rPr>
        <w:t>with human subjects</w:t>
      </w:r>
      <w:r w:rsidRPr="00E71265">
        <w:rPr>
          <w:rFonts w:asciiTheme="minorHAnsi" w:hAnsiTheme="minorHAnsi" w:cstheme="minorHAnsi"/>
          <w:sz w:val="22"/>
          <w:szCs w:val="22"/>
        </w:rPr>
        <w:t xml:space="preserve">. Additionally, human samples (i.e. placentas) cannot be easily collected anytime during pregnancy due to ethical considerations. Even with human samples available, it is very hard to discern the exact mechanisms at play since humans are complex beings that are influenced by multiple </w:t>
      </w:r>
      <w:r w:rsidRPr="00E71265">
        <w:rPr>
          <w:rFonts w:asciiTheme="minorHAnsi" w:hAnsiTheme="minorHAnsi" w:cstheme="minorHAnsi"/>
          <w:sz w:val="22"/>
          <w:szCs w:val="22"/>
        </w:rPr>
        <w:lastRenderedPageBreak/>
        <w:t>exposures and lifestyle</w:t>
      </w:r>
      <w:r w:rsidR="00693597">
        <w:rPr>
          <w:rFonts w:asciiTheme="minorHAnsi" w:hAnsiTheme="minorHAnsi" w:cstheme="minorHAnsi"/>
          <w:sz w:val="22"/>
          <w:szCs w:val="22"/>
        </w:rPr>
        <w:t xml:space="preserve"> habits</w:t>
      </w:r>
      <w:r w:rsidRPr="00E71265">
        <w:rPr>
          <w:rFonts w:asciiTheme="minorHAnsi" w:hAnsiTheme="minorHAnsi" w:cstheme="minorHAnsi"/>
          <w:sz w:val="22"/>
          <w:szCs w:val="22"/>
        </w:rPr>
        <w:t>. Mice, on the other hand, are easier to control, manipulate, and assess environmental or dietary exposures for, which makes our analysis less confounded by multiple variables. Despite their great use, mice are not a perfect model to replicate human development, but they remain an invaluable resource to elucidate potential mechanisms at play.</w:t>
      </w:r>
    </w:p>
    <w:p w:rsidR="00777488" w:rsidRPr="00087A95" w:rsidRDefault="00777488" w:rsidP="00777488">
      <w:pPr>
        <w:rPr>
          <w:rFonts w:asciiTheme="minorHAnsi" w:hAnsiTheme="minorHAnsi" w:cstheme="minorHAnsi"/>
        </w:rPr>
      </w:pPr>
    </w:p>
    <w:p w:rsidR="00777488" w:rsidRPr="00087A95" w:rsidRDefault="00777488" w:rsidP="00777488">
      <w:pPr>
        <w:pStyle w:val="Heading2"/>
        <w:rPr>
          <w:rFonts w:asciiTheme="minorHAnsi" w:hAnsiTheme="minorHAnsi" w:cstheme="minorHAnsi"/>
        </w:rPr>
      </w:pPr>
      <w:bookmarkStart w:id="11" w:name="_Toc17062307"/>
      <w:r w:rsidRPr="00087A95">
        <w:rPr>
          <w:rFonts w:asciiTheme="minorHAnsi" w:hAnsiTheme="minorHAnsi" w:cstheme="minorHAnsi"/>
        </w:rPr>
        <w:t>Mice vs Cells</w:t>
      </w:r>
      <w:bookmarkEnd w:id="11"/>
    </w:p>
    <w:p w:rsidR="00777488" w:rsidRPr="00E71265" w:rsidRDefault="00777488" w:rsidP="00777488">
      <w:pPr>
        <w:rPr>
          <w:rFonts w:asciiTheme="minorHAnsi" w:hAnsiTheme="minorHAnsi" w:cstheme="minorHAnsi"/>
          <w:sz w:val="22"/>
          <w:szCs w:val="22"/>
        </w:rPr>
      </w:pPr>
      <w:r w:rsidRPr="00E71265">
        <w:rPr>
          <w:rFonts w:asciiTheme="minorHAnsi" w:hAnsiTheme="minorHAnsi" w:cstheme="minorHAnsi"/>
          <w:sz w:val="22"/>
          <w:szCs w:val="22"/>
        </w:rPr>
        <w:t xml:space="preserve">Studying cells in media has advanced science whether it is using human/animal cell lines or tissue explants. Cell studies are cheaper, easier to purchase, and easier to manipulate by changing the media constituents </w:t>
      </w:r>
      <w:r w:rsidRPr="00E71265">
        <w:rPr>
          <w:rStyle w:val="FootnoteReference"/>
          <w:rFonts w:asciiTheme="minorHAnsi" w:hAnsiTheme="minorHAnsi" w:cstheme="minorHAnsi"/>
          <w:sz w:val="22"/>
          <w:szCs w:val="22"/>
        </w:rPr>
        <w:footnoteReference w:id="4"/>
      </w:r>
      <w:r w:rsidRPr="00E71265">
        <w:rPr>
          <w:rFonts w:asciiTheme="minorHAnsi" w:hAnsiTheme="minorHAnsi" w:cstheme="minorHAnsi"/>
          <w:sz w:val="22"/>
          <w:szCs w:val="22"/>
        </w:rPr>
        <w:t>. Nonetheless, cell studies remain very limited and far removed from the effects of the bodily systems, making extrapolating data to humans very challenging</w:t>
      </w:r>
      <w:r w:rsidR="004B545B">
        <w:rPr>
          <w:rFonts w:asciiTheme="minorHAnsi" w:hAnsiTheme="minorHAnsi" w:cstheme="minorHAnsi"/>
          <w:sz w:val="22"/>
          <w:szCs w:val="22"/>
        </w:rPr>
        <w:t>. This is especially</w:t>
      </w:r>
      <w:r w:rsidRPr="00E71265">
        <w:rPr>
          <w:rFonts w:asciiTheme="minorHAnsi" w:hAnsiTheme="minorHAnsi" w:cstheme="minorHAnsi"/>
          <w:sz w:val="22"/>
          <w:szCs w:val="22"/>
        </w:rPr>
        <w:t xml:space="preserve"> </w:t>
      </w:r>
      <w:r w:rsidR="004B545B">
        <w:rPr>
          <w:rFonts w:asciiTheme="minorHAnsi" w:hAnsiTheme="minorHAnsi" w:cstheme="minorHAnsi"/>
          <w:sz w:val="22"/>
          <w:szCs w:val="22"/>
        </w:rPr>
        <w:t>because cells</w:t>
      </w:r>
      <w:r w:rsidRPr="00E71265">
        <w:rPr>
          <w:rFonts w:asciiTheme="minorHAnsi" w:hAnsiTheme="minorHAnsi" w:cstheme="minorHAnsi"/>
          <w:sz w:val="22"/>
          <w:szCs w:val="22"/>
        </w:rPr>
        <w:t xml:space="preserve"> are studied outside their natural environment, </w:t>
      </w:r>
      <w:r w:rsidR="004B545B">
        <w:rPr>
          <w:rFonts w:asciiTheme="minorHAnsi" w:hAnsiTheme="minorHAnsi" w:cstheme="minorHAnsi"/>
          <w:sz w:val="22"/>
          <w:szCs w:val="22"/>
        </w:rPr>
        <w:t xml:space="preserve">which otherwise is </w:t>
      </w:r>
      <w:r w:rsidRPr="00E71265">
        <w:rPr>
          <w:rFonts w:asciiTheme="minorHAnsi" w:hAnsiTheme="minorHAnsi" w:cstheme="minorHAnsi"/>
          <w:sz w:val="22"/>
          <w:szCs w:val="22"/>
        </w:rPr>
        <w:t xml:space="preserve">inside the body, where they </w:t>
      </w:r>
      <w:r w:rsidR="004B545B">
        <w:rPr>
          <w:rFonts w:asciiTheme="minorHAnsi" w:hAnsiTheme="minorHAnsi" w:cstheme="minorHAnsi"/>
          <w:sz w:val="22"/>
          <w:szCs w:val="22"/>
        </w:rPr>
        <w:t>would normally be</w:t>
      </w:r>
      <w:r w:rsidRPr="00E71265">
        <w:rPr>
          <w:rFonts w:asciiTheme="minorHAnsi" w:hAnsiTheme="minorHAnsi" w:cstheme="minorHAnsi"/>
          <w:sz w:val="22"/>
          <w:szCs w:val="22"/>
        </w:rPr>
        <w:t xml:space="preserve"> in contact with other cell types and systems </w:t>
      </w:r>
      <w:r w:rsidRPr="00E71265">
        <w:rPr>
          <w:rFonts w:asciiTheme="minorHAnsi" w:hAnsiTheme="minorHAnsi" w:cstheme="minorHAnsi"/>
          <w:sz w:val="22"/>
          <w:szCs w:val="22"/>
        </w:rPr>
        <w:fldChar w:fldCharType="begin" w:fldLock="1"/>
      </w:r>
      <w:r w:rsidR="00DA3595" w:rsidRPr="00E71265">
        <w:rPr>
          <w:rFonts w:asciiTheme="minorHAnsi" w:hAnsiTheme="minorHAnsi" w:cstheme="minorHAnsi"/>
          <w:sz w:val="22"/>
          <w:szCs w:val="22"/>
        </w:rPr>
        <w:instrText>ADDIN CSL_CITATION {"citationItems":[{"id":"ITEM-1","itemData":{"DOI":"10.4161/spmg.19885","ISSN":"2156-5554","PMID":"22553484","abstract":"Cell lines are often used in place of primary cells to study biological processes. However, care must be taken when interpreting the results as cell lines do not always accurately replicate the primary cells. In this article, we will briefly talk about advantages and disadvantages of cell lines and then discuss results using the mouse Sertoli cell line, MSC-1, compared with primary mouse Sertoli cells. MSC-1 cells resemble Sertoli cells morphologically and possess several biochemical markers associated with Sertoli cells. Studies have demonstrated that the function and regulation of retinoic acid receptor α (RARα) is similar between MSC-1 and rat Sertoli cells. However, MSC-1 cells lack some of the immune privilege properties associated with primary Sertoli cells, including survival in animals with a fully functional immune system. Therefore, it has to be kept in mind that cell lines do not behave identically with primary cells and should not be used to replace primary cells. In order to strengthen the findings, key control experiments using primary cells should always be performed.","author":[{"dropping-particle":"","family":"Kaur","given":"Gurvinder","non-dropping-particle":"","parse-names":false,"suffix":""},{"dropping-particle":"","family":"Dufour","given":"Jannette M","non-dropping-particle":"","parse-names":false,"suffix":""}],"container-title":"Spermatogenesis","id":"ITEM-1","issue":"1","issued":{"date-parts":[["2012","1","1"]]},"page":"1-5","publisher":"Taylor &amp; Francis","title":"Cell lines: Valuable tools or useless artifacts.","type":"article-journal","volume":"2"},"uris":["http://www.mendeley.com/documents/?uuid=01277774-5cd4-3b86-8c57-c85f0b0df494"]}],"mendeley":{"formattedCitation":"(Kaur &amp; Dufour, 2012)","plainTextFormattedCitation":"(Kaur &amp; Dufour, 2012)","previouslyFormattedCitation":"(Kaur &amp; Dufour, 2012)"},"properties":{"noteIndex":0},"schema":"https://github.com/citation-style-language/schema/raw/master/csl-citation.json"}</w:instrText>
      </w:r>
      <w:r w:rsidRPr="00E71265">
        <w:rPr>
          <w:rFonts w:asciiTheme="minorHAnsi" w:hAnsiTheme="minorHAnsi" w:cstheme="minorHAnsi"/>
          <w:sz w:val="22"/>
          <w:szCs w:val="22"/>
        </w:rPr>
        <w:fldChar w:fldCharType="separate"/>
      </w:r>
      <w:r w:rsidRPr="00E71265">
        <w:rPr>
          <w:rFonts w:asciiTheme="minorHAnsi" w:hAnsiTheme="minorHAnsi" w:cstheme="minorHAnsi"/>
          <w:noProof/>
          <w:sz w:val="22"/>
          <w:szCs w:val="22"/>
        </w:rPr>
        <w:t>(Kaur &amp; Dufour, 2012)</w:t>
      </w:r>
      <w:r w:rsidRPr="00E71265">
        <w:rPr>
          <w:rFonts w:asciiTheme="minorHAnsi" w:hAnsiTheme="minorHAnsi" w:cstheme="minorHAnsi"/>
          <w:sz w:val="22"/>
          <w:szCs w:val="22"/>
        </w:rPr>
        <w:fldChar w:fldCharType="end"/>
      </w:r>
      <w:r w:rsidRPr="00E71265">
        <w:rPr>
          <w:rFonts w:asciiTheme="minorHAnsi" w:hAnsiTheme="minorHAnsi" w:cstheme="minorHAnsi"/>
          <w:sz w:val="22"/>
          <w:szCs w:val="22"/>
        </w:rPr>
        <w:t xml:space="preserve">. Mouse models still offer a better option as opposed to cell studies as the mouse allows for broader understanding of organ functionality and role when the full body is otherwise intact and functioning. </w:t>
      </w:r>
    </w:p>
    <w:p w:rsidR="00777488" w:rsidRPr="00087A95" w:rsidRDefault="00777488">
      <w:pPr>
        <w:rPr>
          <w:rFonts w:asciiTheme="minorHAnsi" w:eastAsiaTheme="majorEastAsia" w:hAnsiTheme="minorHAnsi" w:cstheme="minorHAnsi"/>
          <w:color w:val="2F5496" w:themeColor="accent1" w:themeShade="BF"/>
          <w:sz w:val="32"/>
          <w:szCs w:val="32"/>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2" w:name="_Toc17062308"/>
      <w:r w:rsidRPr="00087A95">
        <w:rPr>
          <w:rFonts w:asciiTheme="minorHAnsi" w:hAnsiTheme="minorHAnsi" w:cstheme="minorHAnsi"/>
        </w:rPr>
        <w:lastRenderedPageBreak/>
        <w:t>Specific Aim 1</w:t>
      </w:r>
      <w:bookmarkEnd w:id="2"/>
      <w:bookmarkEnd w:id="12"/>
    </w:p>
    <w:p w:rsidR="003E213C" w:rsidRPr="00087A95" w:rsidRDefault="003E213C" w:rsidP="003E213C">
      <w:pPr>
        <w:spacing w:line="216" w:lineRule="atLeast"/>
        <w:rPr>
          <w:rFonts w:asciiTheme="minorHAnsi" w:hAnsiTheme="minorHAnsi" w:cstheme="minorHAnsi"/>
          <w:b/>
          <w:sz w:val="22"/>
          <w:szCs w:val="22"/>
        </w:rPr>
      </w:pPr>
      <w:r w:rsidRPr="00087A95">
        <w:rPr>
          <w:rFonts w:asciiTheme="minorHAnsi" w:hAnsiTheme="minorHAnsi" w:cstheme="minorHAnsi"/>
          <w:b/>
          <w:sz w:val="22"/>
          <w:szCs w:val="22"/>
        </w:rPr>
        <w:t>Determining the effects of glucocorticoid-induced stress on placental</w:t>
      </w:r>
      <w:r w:rsidRPr="00087A95">
        <w:rPr>
          <w:rFonts w:asciiTheme="minorHAnsi" w:hAnsiTheme="minorHAnsi" w:cstheme="minorHAnsi"/>
          <w:sz w:val="22"/>
          <w:szCs w:val="22"/>
        </w:rPr>
        <w:t xml:space="preserve"> </w:t>
      </w:r>
      <w:r w:rsidRPr="00087A95">
        <w:rPr>
          <w:rFonts w:asciiTheme="minorHAnsi" w:hAnsiTheme="minorHAnsi" w:cstheme="minorHAnsi"/>
          <w:b/>
          <w:sz w:val="22"/>
          <w:szCs w:val="22"/>
        </w:rPr>
        <w:t xml:space="preserve">transport of nutrients and endocrine function. </w:t>
      </w:r>
    </w:p>
    <w:p w:rsidR="003E213C" w:rsidRPr="00087A95" w:rsidRDefault="003E213C" w:rsidP="003E213C">
      <w:pPr>
        <w:spacing w:line="216" w:lineRule="atLeast"/>
        <w:rPr>
          <w:rFonts w:asciiTheme="minorHAnsi" w:hAnsiTheme="minorHAnsi" w:cstheme="minorHAnsi"/>
          <w:color w:val="000000"/>
          <w:sz w:val="22"/>
          <w:szCs w:val="22"/>
          <w:highlight w:val="yellow"/>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glucocorticoid-induced stress, placental nutrient transport and endocrine function are compromised leading to potentially suboptimal fe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pmen-Korgu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Waffarn &amp; Davis, 2012)</w:t>
      </w:r>
      <w:r w:rsidRPr="00087A95">
        <w:rPr>
          <w:rFonts w:asciiTheme="minorHAnsi" w:hAnsiTheme="minorHAnsi" w:cstheme="minorHAnsi"/>
          <w:sz w:val="22"/>
          <w:szCs w:val="22"/>
        </w:rPr>
        <w:fldChar w:fldCharType="end"/>
      </w:r>
      <w:r w:rsidRPr="00087A95">
        <w:rPr>
          <w:rFonts w:asciiTheme="minorHAnsi" w:hAnsiTheme="minorHAnsi" w:cstheme="minorHAnsi"/>
          <w:color w:val="000000"/>
          <w:sz w:val="22"/>
          <w:szCs w:val="22"/>
        </w:rPr>
        <w:t xml:space="preserve">. </w:t>
      </w:r>
      <w:r w:rsidRPr="00087A95">
        <w:rPr>
          <w:rFonts w:asciiTheme="minorHAnsi" w:hAnsiTheme="minorHAnsi" w:cstheme="minorHAnsi"/>
          <w:sz w:val="22"/>
          <w:szCs w:val="22"/>
        </w:rPr>
        <w:t xml:space="preserve">In Denmark, 20% of women reported use of corticosteroids from 4 weeks prior to delivery until delivery  between 1996-200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aternal corticosteroids influence fetal health and placental function are under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emp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ome side effects like reduced birthweight, offspring hypertension, mental illness and higher childhood HPA axis activity remain controversial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id":"ITEM-5","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5","issue":"10","issued":{"date-parts":[["2012","10"]]},"page":"3538-3544","title":"Impact of Antenatal Synthetic Glucocorticoid Exposure on Endocrine Stress Reactivity in Term-Born Children","type":"article-journal","volume":"97"},"uris":["http://www.mendeley.com/documents/?uuid=452599b2-b20d-3d05-ad5f-19a622b4a27d"]},{"id":"ITEM-6","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6","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Alexander &lt;i&gt;et al.&lt;/i&gt;, 2012; Waffarn &amp; Davis, 2012; Duthie &amp; Reynolds, 2013; Reynolds, 2013; Braun &lt;i&gt;et al.&lt;/i&gt;, 2013&lt;i&gt;a&lt;/i&gt;; Moisiadis &amp; Matthews, 2014&lt;i&gt;b&lt;/i&gt;)","plainTextFormattedCitation":"(Alexander et al., 2012; Waffarn &amp; Davis, 2012; Duthie &amp; Reynolds, 2013; Reynolds, 2013; Braun et al., 2013a; Moisiadis &amp; Matthews, 2014b)","previouslyFormattedCitation":"(Alexander &lt;i&gt;et al.&lt;/i&gt;, 2012; Waffarn &amp; Davis, 2012; Duthie &amp; Reynolds, 2013; Reynolds, 2013; Braun &lt;i&gt;et al.&lt;/i&gt;, 2013&lt;i&gt;a&lt;/i&gt;; 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 xml:space="preserve">(Alexander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xml:space="preserve">, 2012; Waffarn &amp; Davis, 2012; Duthie &amp; Reynolds, 2013; Reynolds, 2013; Braun </w:t>
      </w:r>
      <w:r w:rsidR="00DA3595" w:rsidRPr="00087A95">
        <w:rPr>
          <w:rFonts w:asciiTheme="minorHAnsi" w:hAnsiTheme="minorHAnsi" w:cstheme="minorHAnsi"/>
          <w:i/>
          <w:noProof/>
          <w:sz w:val="22"/>
          <w:szCs w:val="22"/>
        </w:rPr>
        <w:t>et al.</w:t>
      </w:r>
      <w:r w:rsidR="00DA3595" w:rsidRPr="00087A95">
        <w:rPr>
          <w:rFonts w:asciiTheme="minorHAnsi" w:hAnsiTheme="minorHAnsi" w:cstheme="minorHAnsi"/>
          <w:noProof/>
          <w:sz w:val="22"/>
          <w:szCs w:val="22"/>
        </w:rPr>
        <w:t>, 2013</w:t>
      </w:r>
      <w:r w:rsidR="00DA3595" w:rsidRPr="00087A95">
        <w:rPr>
          <w:rFonts w:asciiTheme="minorHAnsi" w:hAnsiTheme="minorHAnsi" w:cstheme="minorHAnsi"/>
          <w:i/>
          <w:noProof/>
          <w:sz w:val="22"/>
          <w:szCs w:val="22"/>
        </w:rPr>
        <w:t>a</w:t>
      </w:r>
      <w:r w:rsidR="00DA3595" w:rsidRPr="00087A95">
        <w:rPr>
          <w:rFonts w:asciiTheme="minorHAnsi" w:hAnsiTheme="minorHAnsi" w:cstheme="minorHAnsi"/>
          <w:noProof/>
          <w:sz w:val="22"/>
          <w:szCs w:val="22"/>
        </w:rPr>
        <w:t>; 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My hypothesis is that glucocorticoid treatments prior to conception and/or during conception cause altered placental transport and hormonal function in a time-dependent manner by which an early and prolonged exposure during pregnancy has more prominent side effects on the placenta, fetus, and offspring.</w:t>
      </w:r>
      <w:r w:rsidRPr="00087A95">
        <w:rPr>
          <w:rFonts w:asciiTheme="minorHAnsi" w:hAnsiTheme="minorHAnsi" w:cstheme="minorHAnsi"/>
          <w:sz w:val="22"/>
          <w:szCs w:val="22"/>
        </w:rPr>
        <w:t xml:space="preserve"> To test this hypothesis, I will examine a) how maternal dexamethasone affects placental development and function, b) how maternal dexamethasone affects fetal and offspring development and health, and c) the role of placental glucocorticoid receptor (GR) in mitigating the effects of maternal dexamethasone exposure.  </w:t>
      </w:r>
    </w:p>
    <w:p w:rsidR="003E213C" w:rsidRPr="00087A95" w:rsidRDefault="003E213C" w:rsidP="003E213C">
      <w:pPr>
        <w:pStyle w:val="Heading1"/>
        <w:rPr>
          <w:rFonts w:asciiTheme="minorHAnsi" w:hAnsiTheme="minorHAnsi" w:cstheme="minorHAnsi"/>
        </w:rPr>
      </w:pPr>
      <w:bookmarkStart w:id="13" w:name="_Toc15461856"/>
      <w:bookmarkStart w:id="14" w:name="_Toc17062309"/>
      <w:r w:rsidRPr="00087A95">
        <w:rPr>
          <w:rFonts w:asciiTheme="minorHAnsi" w:hAnsiTheme="minorHAnsi" w:cstheme="minorHAnsi"/>
        </w:rPr>
        <w:t>Rationale and Background</w:t>
      </w:r>
      <w:bookmarkEnd w:id="13"/>
      <w:bookmarkEnd w:id="14"/>
    </w:p>
    <w:p w:rsidR="003E213C" w:rsidRPr="00087A95" w:rsidRDefault="003E213C" w:rsidP="003E213C">
      <w:pPr>
        <w:pStyle w:val="Heading2"/>
        <w:rPr>
          <w:rFonts w:asciiTheme="minorHAnsi" w:hAnsiTheme="minorHAnsi" w:cstheme="minorHAnsi"/>
        </w:rPr>
      </w:pPr>
      <w:bookmarkStart w:id="15" w:name="_Toc15461857"/>
      <w:bookmarkStart w:id="16" w:name="_Toc17062310"/>
      <w:r w:rsidRPr="00087A95">
        <w:rPr>
          <w:rFonts w:asciiTheme="minorHAnsi" w:hAnsiTheme="minorHAnsi" w:cstheme="minorHAnsi"/>
        </w:rPr>
        <w:t>Murine Placental Development and Physiology</w:t>
      </w:r>
      <w:bookmarkEnd w:id="15"/>
      <w:bookmarkEnd w:id="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 w:name="_Toc17062311"/>
      <w:r w:rsidRPr="00087A95">
        <w:rPr>
          <w:rFonts w:asciiTheme="minorHAnsi" w:hAnsiTheme="minorHAnsi" w:cstheme="minorHAnsi"/>
        </w:rPr>
        <w:lastRenderedPageBreak/>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7"/>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59264" behindDoc="1" locked="0" layoutInCell="1" allowOverlap="1" wp14:anchorId="4750621F" wp14:editId="71D10910">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8" w:name="_Toc15461858"/>
      <w:bookmarkStart w:id="19" w:name="_Toc17062312"/>
      <w:r w:rsidRPr="00087A95">
        <w:rPr>
          <w:rFonts w:asciiTheme="minorHAnsi" w:hAnsiTheme="minorHAnsi" w:cstheme="minorHAnsi"/>
        </w:rPr>
        <w:t>Cortisol/Corticosterone Levels in Pregnancy</w:t>
      </w:r>
      <w:bookmarkEnd w:id="18"/>
      <w:bookmarkEnd w:id="1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uring human pregnancy, mean cortisol rises gradually as pregnancy progres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r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ean cortisol levels increase in humans during the first, second and third trimester by 1.6, 2.4 and 2.9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u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increased cortisol levels may be explained by placental secretions of estrogen stimulating maternal cortisol production and mitigating maternal negative feedbac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indsay &amp; Nieman, 2005; 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or by placental production of corticotropin-releasing hormone (CRH) into the maternal circulation in mid- and late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Duthie &amp; Reynolds,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Maternal cortisol promotes placental CRH production, which in turn promotes maternal HPA axis activity thus acting as a feed-forward positive mechanism.</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owever, in mouse pregnancy, corticosterone levels do not increase as much as humans near term although there are still increases. In pregnant control mice, corticosterone levels were not significantly different at E11 and E17 despite slightly higher levels at E17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fa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ther studies showed an increase in corticosterone levels at E19 compared to E16 in control unstressed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stressed pregnant mice had higher corticosterone levels with peak levels at E16 being 60 times higher than non-pregnant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levels then dropped after E16 until delivery at 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low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highlight w:val="cyan"/>
        </w:rPr>
      </w:pPr>
    </w:p>
    <w:p w:rsidR="003E213C" w:rsidRPr="00087A95" w:rsidRDefault="003E213C" w:rsidP="003E213C">
      <w:pPr>
        <w:pStyle w:val="Heading2"/>
        <w:rPr>
          <w:rFonts w:asciiTheme="minorHAnsi" w:hAnsiTheme="minorHAnsi" w:cstheme="minorHAnsi"/>
        </w:rPr>
      </w:pPr>
      <w:bookmarkStart w:id="20" w:name="_Toc15461860"/>
      <w:bookmarkStart w:id="21" w:name="_Toc17062313"/>
      <w:r w:rsidRPr="00087A95">
        <w:rPr>
          <w:rFonts w:asciiTheme="minorHAnsi" w:hAnsiTheme="minorHAnsi" w:cstheme="minorHAnsi"/>
        </w:rPr>
        <w:t>Fetal HPA Axis Development</w:t>
      </w:r>
      <w:bookmarkEnd w:id="20"/>
      <w:bookmarkEnd w:id="2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human fetal hypothalamic-pituitary axis activity is detected as early as 8-1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g,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s fully developed in the second trimester of pregnanc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lt;i&gt;b&lt;/i&gt;)","plainTextFormattedCitation":"(Moisiadis &amp; Matthews, 2014b)","previouslyFormattedCitation":"(Moisiadis &amp; Matthews, 2014)"},"properties":{"noteIndex":0},"schema":"https://github.com/citation-style-language/schema/raw/master/csl-citation.json"}</w:instrText>
      </w:r>
      <w:r w:rsidRPr="00087A95">
        <w:rPr>
          <w:rFonts w:asciiTheme="minorHAnsi" w:hAnsiTheme="minorHAnsi" w:cstheme="minorHAnsi"/>
          <w:sz w:val="22"/>
          <w:szCs w:val="22"/>
        </w:rPr>
        <w:fldChar w:fldCharType="separate"/>
      </w:r>
      <w:r w:rsidR="00DA3595" w:rsidRPr="00087A95">
        <w:rPr>
          <w:rFonts w:asciiTheme="minorHAnsi" w:hAnsiTheme="minorHAnsi" w:cstheme="minorHAnsi"/>
          <w:noProof/>
          <w:sz w:val="22"/>
          <w:szCs w:val="22"/>
        </w:rPr>
        <w:t>(Moisiadis &amp; Matthews, 2014</w:t>
      </w:r>
      <w:r w:rsidR="00DA3595" w:rsidRPr="00087A95">
        <w:rPr>
          <w:rFonts w:asciiTheme="minorHAnsi" w:hAnsiTheme="minorHAnsi" w:cstheme="minorHAnsi"/>
          <w:i/>
          <w:noProof/>
          <w:sz w:val="22"/>
          <w:szCs w:val="22"/>
        </w:rPr>
        <w:t>b</w:t>
      </w:r>
      <w:r w:rsidR="00DA3595"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us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critical developmental window by which fetal organs and HPA axis are developing, it is possible that increased </w:t>
      </w:r>
      <w:r w:rsidRPr="00087A95">
        <w:rPr>
          <w:rFonts w:asciiTheme="minorHAnsi" w:hAnsiTheme="minorHAnsi" w:cstheme="minorHAnsi"/>
          <w:sz w:val="22"/>
          <w:szCs w:val="22"/>
        </w:rPr>
        <w:lastRenderedPageBreak/>
        <w:t xml:space="preserve">maternal cortisol levels in early pregnancy compared to late pregnancy may have more deleterious effects on fetal developm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lt;i&gt;a&lt;/i&gt;)","plainTextFormattedCitation":"(Barker, 2007; Braun et al., 2013a)","previouslyFormattedCitation":"(Barker, 2007; Braun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rker, 2007; 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the offspring HPA develops postnatal in two phases. On postnatal day (PND) 1 through 12, the mouse HPA is considered hypo-responsive, and after PND 12 the HPA system matu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mid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2" w:name="_Toc15461861"/>
      <w:bookmarkStart w:id="23" w:name="_Toc17062314"/>
      <w:r w:rsidRPr="00087A95">
        <w:rPr>
          <w:rFonts w:asciiTheme="minorHAnsi" w:hAnsiTheme="minorHAnsi" w:cstheme="minorHAnsi"/>
        </w:rPr>
        <w:t>Glucocorticoid Treatments in Pregnancy</w:t>
      </w:r>
      <w:bookmarkEnd w:id="22"/>
      <w:bookmarkEnd w:id="2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ddition to the naturally increasing cortisol levels in pregnancy, glucocorticoid (GC) treatments are further prescribed during pregnancy for multiple reasons. A single course of synthetic corticosteroid treatment is prescribed to women who are at risk of delivering premature babies. The treatment is proven to increase offspring chances of survival post-deliver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lt;i&gt;a&lt;/i&gt;)","plainTextFormattedCitation":"(Doyle et al., 2000; Baisden et al., 2007a)","previouslyFormattedCitation":"(Doyle &lt;i&gt;et al.&lt;/i&gt;, 2000; 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Doy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0; 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ng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0; 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viid &amp; Mølgaard-Nielsen,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rad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Despite the placenta’s function to protect the fetus from excess maternal corticosteroid, synthetic corticosteroids used in preterm treatments can readily cross the placenta bypassing inactivation by HSD11B2</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 Singh &lt;i&gt;et al.&lt;/i&gt;, 2012)","plainTextFormattedCitation":"(Cuffe et al., 2011a; Singh et al., 2012)","previouslyFormattedCitation":"(Cuffe &lt;i&gt;et al.&lt;/i&gt;, 2011&lt;i&gt;a&lt;/i&gt;; 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Singh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4" w:name="_Toc15461862"/>
      <w:bookmarkStart w:id="25" w:name="_Toc17062315"/>
      <w:r w:rsidRPr="00087A95">
        <w:rPr>
          <w:rFonts w:asciiTheme="minorHAnsi" w:hAnsiTheme="minorHAnsi" w:cstheme="minorHAnsi"/>
        </w:rPr>
        <w:t>Effects of Glucocorticoid Exposure on Placental and Fet</w:t>
      </w:r>
      <w:bookmarkEnd w:id="24"/>
      <w:r w:rsidRPr="00087A95">
        <w:rPr>
          <w:rFonts w:asciiTheme="minorHAnsi" w:hAnsiTheme="minorHAnsi" w:cstheme="minorHAnsi"/>
        </w:rPr>
        <w:t>al Development</w:t>
      </w:r>
      <w:bookmarkEnd w:id="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until E20 showed reduced placental and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evident placental and fetal growth restriction, dexamethasone did not affect litter size or fetal viability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exposed to triamcinolone once at E16 had 53% reduction in placental weight and 73% reduction in fetal weight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a sound stressor on E10.5, E12.5, and E14.5 showed reduced fetal body weight and had growth restriction that was more evident in female fetu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to the evident reduction in placental and fetal weights seen in some papers, mice treated with dexamethasone on E13.5 and E14.5 showed no effect on fetal weight at E15.5, E18.5, or at birth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also no effect on placental weights at E15.5, E17.5 in male or female placentas, but at E18.5 female placentas had reduced weight but male placentas were not different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placental junctional and labyrinth zone proportions with respect to the total placental area was unchanged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6" w:name="_Toc17062316"/>
      <w:r w:rsidRPr="00087A95">
        <w:rPr>
          <w:rFonts w:asciiTheme="minorHAnsi" w:hAnsiTheme="minorHAnsi" w:cstheme="minorHAnsi"/>
        </w:rPr>
        <w:t>Effect of Glucocorticoid Exposure on Placental Nutrient Transporters</w:t>
      </w:r>
      <w:bookmarkEnd w:id="2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the placenta is the only source of fetal nutrient acquisition, transporter expression may reflect the efficiency at which maternal nutrients pass through the placenta to the fetus. To pass to the fetus, the </w:t>
      </w:r>
      <w:r w:rsidRPr="00087A95">
        <w:rPr>
          <w:rFonts w:asciiTheme="minorHAnsi" w:hAnsiTheme="minorHAnsi" w:cstheme="minorHAnsi"/>
          <w:sz w:val="22"/>
          <w:szCs w:val="22"/>
        </w:rPr>
        <w:lastRenderedPageBreak/>
        <w:t xml:space="preserve">nutrients need to bypass the three placental exchange barriers including two syncytiotrophoblast layers and th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findings below highlight the conflicting evidence within species and between models regarding placental transporter expression, which emphasizes the need for further studie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7" w:name="_Toc17062317"/>
      <w:r w:rsidRPr="00087A95">
        <w:rPr>
          <w:rFonts w:asciiTheme="minorHAnsi" w:hAnsiTheme="minorHAnsi" w:cstheme="minorHAnsi"/>
        </w:rPr>
        <w:t>Glucose Transporters</w:t>
      </w:r>
      <w:bookmarkEnd w:id="2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1 and GLUT3 are the most extensively studied transporters in the placenta. Rats exposed to triamcinolone (TA) at E16 had reduced mRNA and protein expression of GLUT1 and GLUT3 at E21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versely, pregnant rats exposed to 100 or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eight/ day of dexamethasone starting at E15 showed increased placental GLUT1 protein expression by 1.6 and 1.9 fold, respectively at E21 indicating a dose-dependent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exposed to corticosterone in their drinking water at E11-E16 had increased placental GLUT1 and GLUT3 gene expression at E16, while mice exposed at E14-E19 showed unchanged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nlike the transporter expression at both timepoints, transplacental clearance of radiolabeled glucose was unchanged at E16 after the exposure from E11-E16, but clearance was reduced by 33% at E19 after exposure from E14-E19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that other glucose transporters may be involved in placental glucose uptak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pposite results show that mice treated with dexamethasone for 60 hours via a minipump starting at E12.5 showed unaltered gene expression of GLUT1 and GLUT3 at E14.5 and at E17.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Human placental extracts from term deliveries further showed reductions in GLUT1 mRNA and protein expression after TA treatment along with reduced protein expression of GLUT3 but unaltered GLUT3 mRNA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lt;i&gt;a&lt;/i&gt;)","plainTextFormattedCitation":"(Hahn et al., 1999a)","previouslyFormattedCitation":"(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showed that human placental extracts from term deliveries had unaltered GLUT1 mRNA expression but increased GLUT1 protein expression when treated with 1, 2, and 20 mg/ml of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T3 mRNA expression was increased when placental explants were treated with 2mg/ml hydrocortisone on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increased GLUT3 mRNA expression at 2mg/ml and the increased GLUT1 protein expression at all doses of hydrocortisone, placental uptake of radiolabeled glucose was decreased by 30-40% when explants were tre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8" w:name="_Toc17062318"/>
      <w:r w:rsidRPr="00087A95">
        <w:rPr>
          <w:rFonts w:asciiTheme="minorHAnsi" w:hAnsiTheme="minorHAnsi" w:cstheme="minorHAnsi"/>
        </w:rPr>
        <w:t>Amino Acid Transporters</w:t>
      </w:r>
      <w:bookmarkEnd w:id="28"/>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Midgestation administration of dexamethasone in mice at E13.5 and E14.5 caused unaltered placental System A transfer of radiolabeled amino acid at E15.5 and E17.5 along with unchanged mRNA expression of SNAT1, SNAT2 and SNAT4 in male and female placenta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at E18.5, system A mediated amino acid transfer of radiolabeled amino acid was reduced in male and female placentas despite no significant changes in SNAT1, SNAT2, and SNAT4 transporter expression at E18.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long-term effect of midgestational dexamethasone exposure on placental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fer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lt;i&gt;a&lt;/i&gt;)","plainTextFormattedCitation":"(Audette et al., 2011a)","previouslyFormattedCitation":"(Audett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at E16, mice treated with dexamethasone in their drinking water at E11-E16 showed unchanged fetal accumulation of radiolabeled amino acid despite a 35% increase in placental radiolabeled amino acid accumulation and increased SNAT1 and SNAT2 gene expression but unaltere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had reduced fetal and placental accumulation of radiolabeled amino acid by 40-50% despite showing increased SNAT1 expression with unchanged SNAT 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ouse placentas at E19 from those given dexamethasone at E11-E16 had a 38% increase in fetal accumulation of amino acid despite no change in placental accumulation and no change in SNAT1,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placental transport, and fetal accumulation. No change in gene expression of SNAT1, SNAT2, and SNAT4 at E14.5 and at E17.5 was detected in mice given dexamethasone for 60 hours starting at E12.5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Human placental explants from term pregnancies were incubated with dexamethasone for 48 hours showed 30% increase in placental uptake of radiolabeled amino acid at 10</w:t>
      </w:r>
      <w:r w:rsidRPr="00087A95">
        <w:rPr>
          <w:rFonts w:asciiTheme="minorHAnsi" w:hAnsiTheme="minorHAnsi" w:cstheme="minorHAnsi"/>
          <w:sz w:val="22"/>
          <w:szCs w:val="22"/>
          <w:vertAlign w:val="superscript"/>
        </w:rPr>
        <w:t xml:space="preserve">-6 </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 xml:space="preserve">-8 </w:t>
      </w:r>
      <w:r w:rsidRPr="00087A95">
        <w:rPr>
          <w:rFonts w:asciiTheme="minorHAnsi" w:hAnsiTheme="minorHAnsi" w:cstheme="minorHAnsi"/>
          <w:sz w:val="22"/>
          <w:szCs w:val="22"/>
        </w:rPr>
        <w:t xml:space="preserve">M despite no changes in mRNA expression of SNAT1, SNAT2 or SNAT4 at both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term placental extracts from women who were treated with glucocorticoids during gestation showed varied effects depending on the intermittent time between the treatment and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take of radiolabeled amino acid by placentas of mothers who delivered 14 days after the GC treatment but prior to term was lower than uptake from delivered placentas within less tha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mpared to term controls of untreated mothers, term placentas from GC treated mothers had significantly lower system A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ene expression revealed no effect on SNAT1 and SNAT2 across all treatment groups and the control, but GC-treated term placentas had reduced SNAT4 expression compared to GC-treated placentas delivered after 14 days of treatment but prior to 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suggests that long-term effects of dexamethasone may be more critical given that the reduced transport was amplified in GC-treated placentas delivered after 14 days of treatment but prior to term and in GC-treated term placentas compared to placentas delivered within 14 days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system A transport of radiolabeled amino acids was significantly lower in placental explants of IUGR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lacenta.2008.07.001","ISSN":"0143-4004","PMID":"18718657","abstract":"Preeclampsia and intrauterine growth restriction (IUGR) are both associated with abnormal remodeling of maternal spiral arteries perfusing the placental site. This would be expected to be associated with reduced fetal growth, yet only one third of infants of mothers with preeclampsia are growth restricted. Infants with IUGR have decreased concentrations of amino acids in their blood and system A amino acid transporter activity is reduced in their placentas. Since infants of preeclamptic pregnancies have increased circulating amino acids, we tested system A amino acid transport activity of placental villous fragments from pregnancies with small for gestational age (SGA) infants with and without maternal preeclampsia and from uncomplicated and preeclamptic pregnancies with normal sized infants. We confirm the reduced uptake of amino acids in SGA pregnancies without preeclampsia but report that placental amino acid uptake of SGA infants with maternal preeclampsia is not reduced and is identical to uptake by normal and preeclamptic pregnancies with normal weight infants.","author":[{"dropping-particle":"","family":"Shibata","given":"E","non-dropping-particle":"","parse-names":false,"suffix":""},{"dropping-particle":"","family":"Hubel","given":"C A","non-dropping-particle":"","parse-names":false,"suffix":""},{"dropping-particle":"","family":"Powers","given":"R W","non-dropping-particle":"","parse-names":false,"suffix":""},{"dropping-particle":"","family":"Versen-Hoeynck","given":"F","non-dropping-particle":"von","parse-names":false,"suffix":""},{"dropping-particle":"","family":"Gammill","given":"H","non-dropping-particle":"","parse-names":false,"suffix":""},{"dropping-particle":"","family":"Rajakumar","given":"A","non-dropping-particle":"","parse-names":false,"suffix":""},{"dropping-particle":"","family":"Roberts","given":"J M","non-dropping-particle":"","parse-names":false,"suffix":""}],"container-title":"Placenta","id":"ITEM-1","issue":"10","issued":{"date-parts":[["2008","10"]]},"page":"879-82","publisher":"NIH Public Access","title":"Placental system A amino acid transport is reduced in pregnancies with small for gestational age (SGA) infants but not in preeclampsia with SGA infants.","type":"article-journal","volume":"29"},"uris":["http://www.mendeley.com/documents/?uuid=89260580-1ef3-3d4d-9cad-6e82a15c8c2a"]}],"mendeley":{"formattedCitation":"(Shibata &lt;i&gt;et al.&lt;/i&gt;, 2008)","plainTextFormattedCitation":"(Shibata et al., 2008)","previouslyFormattedCitation":"(Shibata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iba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uptake of lysine was reduced at the basolateral membrane, while system-L-mediated uptake of leucine was reduced in the microvillous and basal membranes of placental explant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10000-00011","ISSN":"0031-3998","abstract":"Intrauterine growth restriction (IUGR) is characterized by a reduction in fetal plasma concentrations of a number of essential amino acids. Whether this is caused by impaired placental transport is unknown. We studied transport of leucine and lysine in syncytiotrophoblast microvillous (MVM) and basal membrane (BM) vesicles isolated from uncomplicated (control) and IUGR pregnancies. In addition, we investigated the possibility that leucine uptake is stimulated by an outwardly directed glycine gradient. Uptake of 3H-L-lysine (0.1 µM) and 3H-L-leucine (0.25 µM) was studied at 37°C using rapid filtration techniques. In IUGR, mediated uptake of lysine was reduced by 44% (p &lt; 0.05) in BM and uptake of leucine was lower in both MVM (-46%, p &lt; 0.05) and BM (-38%, p &lt; 0.05) compared with control vesicles. Intravesicular glycine (2 mM) increased the uptake of leucine by 98% in MVM (p &lt; 0.05). These data suggest that the activity of placental transporters for cationic and neutral amino acids is reduced in IUGR. We speculate that a reduced glycine gradient in the placenta in IUGR, due to reduction in system A activity, will impair leucine transport to the fetus, providing an additional mechanism for reduced placental transport of leucine in IUGR.","author":[{"dropping-particle":"","family":"Jansson","given":"Thomas","non-dropping-particle":"","parse-names":false,"suffix":""},{"dropping-particle":"","family":"Scholtbach","given":"Valeria","non-dropping-particle":"","parse-names":false,"suffix":""},{"dropping-particle":"","family":"Powell","given":"Theresa L","non-dropping-particle":"","parse-names":false,"suffix":""}],"container-title":"Pediatric Research","id":"ITEM-1","issue":"4","issued":{"date-parts":[["1998","10"]]},"page":"532-537","publisher":"Nature Publishing Group","title":"Placental Transport of Leucine and Lysine Is Reduced in Intrauterine Growth Restriction1","type":"article-journal","volume":"44"},"uris":["http://www.mendeley.com/documents/?uuid=a0179e01-3e4d-383c-a7c4-01ee4c5ccf49"]}],"mendeley":{"formattedCitation":"(Jansson &lt;i&gt;et al.&lt;/i&gt;, 1998)","plainTextFormattedCitation":"(Jansson et al., 1998)","previouslyFormattedCitation":"(Jansson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UGR placentas had 34% lower sodium-dependent taurine transport in the microvillous membrane compared to healthy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808000-00016","ISSN":"0031-3998","abstract":"Taurine is an essential amino acid during fetal life and appears to be vital for the growth of the fetus and for the development of the CNS. In intrauterine growth restriction (IUGR), fetal plasma concentrations of taurine are reduced, and we tested the hypothesis that this is caused by altered placental transport of taurine. Syncytiotrophoblast microvillous membrane (MVM) and basal membrane (BM) vesicles were isolated from control(fetal weight, 3068 ± 191 g; gestational age, 37.0 ± 0.7 wk; n = 13) and IUGR pregnancies (fetal weight, 1724 ± 118 g; gestational age, 35.8 ± 0.7 wk; n = 11). Uptake of[3H]taurine (0.5 µM) was studied at 22°C using rapid filtration techniques. Sodium stimulated taurine uptake 35-fold in MVM, confirming Na+-dependent transport in this membrane. A Na+-dependent taurine transport could also be demonstrated in BM; however, the activity was only 6% of that in MVM. Na+-independent transport activities were similar in MVM and BM. In IUGR, MVM Na+-dependent taurine transport was reduced by 34% (p &lt; 0.05), whereas Na+-independent uptake was unaltered. In contrast to MVM, Na+-dependent taurine uptake in BM was unaffected by IUGR, whereas Na+-independent transport was decreased by 33% (p &lt; 0.05). The highly polarized distribution of the Na+/taurine cotransporter to the MVM in conjunction with similar Na+-independent transport rates for taurine in MVM and BM provides the basis for net taurine flux from the mother to the fetus. These data suggest that the low plasma concentrations of taurine in IUGR fetuses are caused by a reduced activity of placental taurine transporters.","author":[{"dropping-particle":"","family":"Norberg","given":"Staffan","non-dropping-particle":"","parse-names":false,"suffix":""},{"dropping-particle":"","family":"Powell","given":"Theresa L","non-dropping-particle":"","parse-names":false,"suffix":""},{"dropping-particle":"","family":"Jansson","given":"Thomas","non-dropping-particle":"","parse-names":false,"suffix":""}],"container-title":"Pediatric Research","id":"ITEM-1","issue":"2","issued":{"date-parts":[["1998","8"]]},"page":"233-238","publisher":"Nature Publishing Group","title":"Intrauterine Growth Restriction Is Associated with a Reduced Activity of Placental Taurine Transporters","type":"article-journal","volume":"44"},"uris":["http://www.mendeley.com/documents/?uuid=83f2443c-8c5c-39f5-9952-5f13fe6bc3c0"]}],"mendeley":{"formattedCitation":"(Norberg &lt;i&gt;et al.&lt;/i&gt;, 1998)","plainTextFormattedCitation":"(Norberg et al., 1998)","previouslyFormattedCitation":"(Norberg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Nor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horiocarcinoma human placental cell lines showed higher radiolabeled sodium-dependent amino acid transfer between membranes when incubated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1 mRNA expression was unchanged when </w:t>
      </w: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ells were incubated with cortisol at 20, 50, 1000, and 2500 </w:t>
      </w:r>
      <w:proofErr w:type="spellStart"/>
      <w:r w:rsidRPr="00087A95">
        <w:rPr>
          <w:rFonts w:asciiTheme="minorHAnsi" w:hAnsiTheme="minorHAnsi" w:cstheme="minorHAnsi"/>
          <w:sz w:val="22"/>
          <w:szCs w:val="22"/>
        </w:rPr>
        <w:t>nM</w:t>
      </w:r>
      <w:proofErr w:type="spellEnd"/>
      <w:r w:rsidRPr="00087A95">
        <w:rPr>
          <w:rFonts w:asciiTheme="minorHAnsi" w:hAnsiTheme="minorHAnsi" w:cstheme="minorHAnsi"/>
          <w:sz w:val="22"/>
          <w:szCs w:val="22"/>
        </w:rPr>
        <w:t xml:space="preserve">, but SNAT2 mRNA expression increased by 21% and 30% when incubated with cortisol at </w:t>
      </w:r>
      <w:r w:rsidRPr="00087A95">
        <w:rPr>
          <w:rFonts w:asciiTheme="minorHAnsi" w:hAnsiTheme="minorHAnsi" w:cstheme="minorHAnsi"/>
          <w:sz w:val="22"/>
          <w:szCs w:val="22"/>
        </w:rPr>
        <w:lastRenderedPageBreak/>
        <w:t xml:space="preserve">1000nM and 2500n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NAT2 protein expression further showed an 11% increase with 1000nM cortiso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29" w:name="_Toc17062319"/>
      <w:r w:rsidRPr="00087A95">
        <w:rPr>
          <w:rFonts w:asciiTheme="minorHAnsi" w:hAnsiTheme="minorHAnsi" w:cstheme="minorHAnsi"/>
        </w:rPr>
        <w:t>Fatty Acid Transport</w:t>
      </w:r>
      <w:bookmarkEnd w:id="2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my knowledge, lipid transporter expression and transport activity have not been assessed after antenatal GC exposure, but one study did assess lipoprotein lipase activity along with fatty acid esterification and oxid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Using placental explants from term deliveries, fatty acid utilization and storage was altered when cells were treated with hydrocortisone. Fatty acid oxidation was reduced by 25, 50 and 75% in explants treated with 1,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 esterification was also reduced at all doses used. Lipoprotein lipase (LPL) activity showed reductions by 40 and 80% when cells were incubated with 2 and 20 mg/ml hydrocortis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fatty acid uptake, storage and oxidation were all impaired. This same study showed reductions in radiolabeled glucose uptake at 2 and 20 mg/ml doses, and the reduced fatty acid metabolism capacity further suggests failed placental compensatory mechanism to utilize fatty acids when glucose uptake is compromised, despite the availability of nutri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microvillous membrane LPL activity was reduced by 47% in placentas of IUGR preterm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03-032234","ISSN":"0021-972X","author":[{"dropping-particle":"","family":"Magnusson","given":"A. L.","non-dropping-particle":"","parse-names":false,"suffix":""},{"dropping-particle":"","family":"Waterman","given":"I. J.","non-dropping-particle":"","parse-names":false,"suffix":""},{"dropping-particle":"","family":"Wennergren","given":"M.","non-dropping-particle":"","parse-names":false,"suffix":""},{"dropping-particle":"","family":"Jansson","given":"T.","non-dropping-particle":"","parse-names":false,"suffix":""},{"dropping-particle":"","family":"Powell","given":"T. L.","non-dropping-particle":"","parse-names":false,"suffix":""}],"container-title":"The Journal of Clinical Endocrinology &amp; Metabolism","id":"ITEM-1","issue":"9","issued":{"date-parts":[["2004","9","1"]]},"page":"4607-4614","publisher":"Narnia","title":"Triglyceride Hydrolase Activities and Expression of Fatty Acid Binding Proteins in the Human Placenta in Pregnancies Complicated by Intrauterine Growth Restriction and Diabetes","type":"article-journal","volume":"89"},"uris":["http://www.mendeley.com/documents/?uuid=37c8b6b5-870f-3752-b5ce-3db8b684b7a3"]}],"mendeley":{"formattedCitation":"(Magnusson &lt;i&gt;et al.&lt;/i&gt;, 2004)","plainTextFormattedCitation":"(Magnusson et al., 2004)","previouslyFormattedCitation":"(Magnuss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gnu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dditionally, LDL receptor protein levels were reduced in placentas from pregnancies with IUGR (</w:t>
      </w:r>
      <w:proofErr w:type="spellStart"/>
      <w:r w:rsidRPr="00087A95">
        <w:rPr>
          <w:rFonts w:asciiTheme="minorHAnsi" w:hAnsiTheme="minorHAnsi" w:cstheme="minorHAnsi"/>
          <w:sz w:val="22"/>
          <w:szCs w:val="22"/>
        </w:rPr>
        <w:t>Wadsack</w:t>
      </w:r>
      <w:proofErr w:type="spellEnd"/>
      <w:r w:rsidRPr="00087A95">
        <w:rPr>
          <w:rFonts w:asciiTheme="minorHAnsi" w:hAnsiTheme="minorHAnsi" w:cstheme="minorHAnsi"/>
          <w:sz w:val="22"/>
          <w:szCs w:val="22"/>
        </w:rPr>
        <w:t xml:space="preserve"> et al., 2007).</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inally, ultrasound images of human growth-restricted fetuses showed reduced fat and lean mass, suggesting fetal nutrient depriv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6.045","ISSN":"0002-9378","abstract":"OBJECTIVE\nThe purpose of this study was to assess fetal subcutaneous fat and lean mass areas as predictors of fetal growth restriction. \n\nSTUDY DESIGN\nSeventeen severe fetal growth-restricted (abdominal circumference, &lt;2 SD) fetuses and 20 control fetuses underwent ultrasound measurements of subcutaneous fat, lean mass, and standard biometry. Thigh subcutaneous fat and lean mass were measured on enlarged ultrasound axial images (subcutaneous fat area=total cross sectional area – lean mass area [bone+muscle areas]). Subcutaneous fat and lean mass areas were expressed as a percentage of the total cross-sectional area and were normalized to femur length and head circumference. Measurements were modeled as a function of fetal growth-restriction status and week of gestation with multiple linear regression. \n\nRESULTS\nFetal growth-restriction fetuses showed reductions in fat and lean mass (in standard biometry) and showed a disproportionate reduction in fat mass compared with lean mass. These were all associated significantly with fetal growth restriction. \n\nCONCLUSION\nFetal growth-restricted fetuses have reduced subcutaneous fat and lean mass compared with control fetuses; a further reduction occurs in subcutaneous fat concentration compared with the reduction in lean mass when fat is normalized for body size, with either head circumference or femur length. Fat-to-bone proportions may be useful in distinguishing the small for gestational age fetus who is truly fetal growth restriction from the constitutionally small fetus.","author":[{"dropping-particle":"","family":"Padoan","given":"Alessandra","non-dropping-particle":"","parse-names":false,"suffix":""},{"dropping-particle":"","family":"Rigano","given":"Serena","non-dropping-particle":"","parse-names":false,"suffix":""},{"dropping-particle":"","family":"Ferrazzi","given":"Enrico","non-dropping-particle":"","parse-names":false,"suffix":""},{"dropping-particle":"","family":"Beaty","given":"Brenda L.","non-dropping-particle":"","parse-names":false,"suffix":""},{"dropping-particle":"","family":"Battaglia","given":"Frederick C.","non-dropping-particle":"","parse-names":false,"suffix":""},{"dropping-particle":"","family":"Galan","given":"Henry L.","non-dropping-particle":"","parse-names":false,"suffix":""}],"container-title":"American Journal of Obstetrics and Gynecology","id":"ITEM-1","issue":"4","issued":{"date-parts":[["2004","10","1"]]},"page":"1459-1464","publisher":"Mosby","title":"Differences in fat and lean mass proportions in normal and growth-restricted fetuses","type":"article-journal","volume":"191"},"uris":["http://www.mendeley.com/documents/?uuid=6d63173e-069b-35d7-abc2-e1f433e2c9f3"]}],"mendeley":{"formattedCitation":"(Padoan &lt;i&gt;et al.&lt;/i&gt;, 2004)","plainTextFormattedCitation":"(Padoan et al., 2004)","previouslyFormattedCitation":"(Padoa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do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efer to </w:t>
      </w:r>
      <w:r w:rsidRPr="00087A95">
        <w:rPr>
          <w:rFonts w:asciiTheme="minorHAnsi" w:hAnsiTheme="minorHAnsi" w:cstheme="minorHAnsi"/>
          <w:i/>
          <w:sz w:val="22"/>
          <w:szCs w:val="22"/>
        </w:rPr>
        <w:t>Appendix A</w:t>
      </w:r>
      <w:r w:rsidRPr="00087A95">
        <w:rPr>
          <w:rFonts w:asciiTheme="minorHAnsi" w:hAnsiTheme="minorHAnsi" w:cstheme="minorHAnsi"/>
          <w:sz w:val="22"/>
          <w:szCs w:val="22"/>
        </w:rPr>
        <w:t xml:space="preserve"> for a table summary of result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0" w:name="_Toc15461864"/>
      <w:bookmarkStart w:id="31" w:name="_Toc17062320"/>
      <w:r w:rsidRPr="00087A95">
        <w:rPr>
          <w:rFonts w:asciiTheme="minorHAnsi" w:hAnsiTheme="minorHAnsi" w:cstheme="minorHAnsi"/>
        </w:rPr>
        <w:t xml:space="preserve">Effect of Glucocorticoid Exposure on Placental mTORC1 </w:t>
      </w:r>
      <w:bookmarkEnd w:id="30"/>
      <w:r w:rsidRPr="00087A95">
        <w:rPr>
          <w:rFonts w:asciiTheme="minorHAnsi" w:hAnsiTheme="minorHAnsi" w:cstheme="minorHAnsi"/>
        </w:rPr>
        <w:t>Function</w:t>
      </w:r>
      <w:bookmarkEnd w:id="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wer studies have assessed the relationship between maternal GC exposure and placental mTORC1 activity in rodents or humans, but its activity is reduced in intrauterine growth restri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4-E19 had reduced mTORC1 activity at E19 evident by the reduced p4E-BP1 and pS6K expression, downstream targets of mTORC1, and increased REDD1 expression which is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exposed to corticosterone at E11-E16 had reduced </w:t>
      </w:r>
      <w:proofErr w:type="spellStart"/>
      <w:r w:rsidRPr="00087A95">
        <w:rPr>
          <w:rFonts w:asciiTheme="minorHAnsi" w:hAnsiTheme="minorHAnsi" w:cstheme="minorHAnsi"/>
          <w:sz w:val="22"/>
          <w:szCs w:val="22"/>
        </w:rPr>
        <w:t>pAKT</w:t>
      </w:r>
      <w:proofErr w:type="spellEnd"/>
      <w:r w:rsidRPr="00087A95">
        <w:rPr>
          <w:rFonts w:asciiTheme="minorHAnsi" w:hAnsiTheme="minorHAnsi" w:cstheme="minorHAnsi"/>
          <w:sz w:val="22"/>
          <w:szCs w:val="22"/>
        </w:rPr>
        <w:t xml:space="preserve"> levels but unchanged total AKT levels and unchanged REDD1 expression, suggesting a minimal effect on mTORC1 funct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2" w:name="_Toc17062321"/>
      <w:r w:rsidRPr="00087A95">
        <w:rPr>
          <w:rFonts w:asciiTheme="minorHAnsi" w:hAnsiTheme="minorHAnsi" w:cstheme="minorHAnsi"/>
        </w:rPr>
        <w:t>Effect of Glucocorticoid Exposure on Placental Endocrine Function</w:t>
      </w:r>
      <w:bookmarkEnd w:id="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but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pregnant mice exposed to glucocorticoids at midgestation showed 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gene express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3","issue":"5","issued":{"date-parts":[["2015","3","1"]]},"page":"1307-1321","title":"Corticosterone alters materno-fetal glucose partitioning and insulin signalling in pregnant mice","type":"article-journal","volume":"593"},"uris":["http://www.mendeley.com/documents/?uuid=8986b854-54b3-3c36-9545-65f295d45fe2"]}],"mendeley":{"formattedCitation":"(Baisden &lt;i&gt;et al.&lt;/i&gt;, 2007&lt;i&gt;a&lt;/i&gt;; Cuffe &lt;i&gt;et al.&lt;/i&gt;, 2011&lt;i&gt;a&lt;/i&gt;; Vaughan &lt;i&gt;et al.&lt;/i&gt;, 2015)","plainTextFormattedCitation":"(Baisden et al., 2007a; Cuffe et al., 2011a; Vaughan et al., 2015)","previouslyFormattedCitation":"(Baisden &lt;i&gt;et al.&lt;/i&gt;, 2007&lt;i&gt;a&lt;/i&gt;; Cuffe &lt;i&gt;et al.&lt;/i&gt;, 2011&lt;i&gt;a&lt;/i&gt;; 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GC or psychological stress exposures.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ased on our results, other placental hormones may be assessed in the future.</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33" w:name="_Toc15461867"/>
      <w:bookmarkStart w:id="34" w:name="_Toc17062322"/>
      <w:r w:rsidRPr="00087A95">
        <w:rPr>
          <w:rFonts w:asciiTheme="minorHAnsi" w:hAnsiTheme="minorHAnsi" w:cstheme="minorHAnsi"/>
        </w:rPr>
        <w:t>Effect of In Utero Glucocorticoid Exposure on Offspring</w:t>
      </w:r>
      <w:bookmarkEnd w:id="33"/>
      <w:bookmarkEnd w:id="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omen with higher corticotropin-releasing hormone at midgestation, were 7.5 fold more likely to deliver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I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owever, offspring outcome remains conflicting. In humans, antenatal corticosteroid exposure caused higher systolic and diastolic blood pressure in children ages 14 yea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1","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plainTextFormattedCitation":"(Doyle et al., 2000)","previouslyFormattedCitation":"(Doyle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oy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30 years of age, offspring of mothers who received antenatal betamethasone had higher insulin levels 30 minutes after a glucose tolerance test with lower glucose concentrations at 120 minutes, but offspring did not have altered cortisol levels, lipid profile or blood pres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suggests an impaired insulin sensi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body composition of children of mothers who had higher cortisol levels during pregnancy showed increased fat mass index in girls but a lower fat mass index in boys indicating a sex-differe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third trimester cortisol levels were positively associated with infant body fat percent increase from age 1-6 month suggesting programmed adiposity that can contribute to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tenatal GC treatment showed a blunted HPA axis activity in infants ages 3-6 days after a stressful exposur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PSYNEUEN.2003.10.005","ISSN":"0306-4530","abstract":"The objective of this study was to examine the effects of prenatal exposure to betamethasone, a corticosteroid, on postnatal stress regulation, particularly activity of the hypothalamic-pituitary-adrenocortical (HPA) axis. Effects were assessed by measuring salivary cortisol production at baseline and in response to two potentially stressful events, a heel-stick blood draw and a physical exam, in infants born at 33–34 weeks gestation. Subjects included 9 infants with antenatal betamethasone treatment (2 doses of 12 mg of betamethasone administered intramuscularly to the mother twelve hours apart) and 9 infants without such treatment. Testing took place 3–6 days after delivery. Measures of behavioral distress confirmed that both events were stressful to these premature infants. Infants with betamethasone exposure, however, failed to exhibit increases in cortisol to either stressor. In contrast, infants without betamethasone exposure displayed elevated cortisol to the heel-stick blood draw but not the physical exam. These findings suggest that antenatal corticosteroids suppress infants’ HPA response to a stressor typically encountered in a neonatal intensive care situation.","author":[{"dropping-particle":"","family":"Davis","given":"Elysia Poggi","non-dropping-particle":"","parse-names":false,"suffix":""},{"dropping-particle":"","family":"Townsend","given":"Elise L","non-dropping-particle":"","parse-names":false,"suffix":""},{"dropping-particle":"","family":"Gunnar","given":"Megan R","non-dropping-particle":"","parse-names":false,"suffix":""},{"dropping-particle":"","family":"Georgieff","given":"Michael K","non-dropping-particle":"","parse-names":false,"suffix":""},{"dropping-particle":"","family":"Guiang","given":"Sixto F","non-dropping-particle":"","parse-names":false,"suffix":""},{"dropping-particle":"","family":"Ciffuentes","given":"Raul F","non-dropping-particle":"","parse-names":false,"suffix":""},{"dropping-particle":"","family":"Lussky","given":"Richard C","non-dropping-particle":"","parse-names":false,"suffix":""}],"container-title":"Psychoneuroendocrinology","id":"ITEM-1","issue":"8","issued":{"date-parts":[["2004","9","1"]]},"page":"1028-1036","publisher":"Pergamon","title":"Effects of prenatal betamethasone exposure on regulation of stress physiology in healthy premature infants","type":"article-journal","volume":"29"},"uris":["http://www.mendeley.com/documents/?uuid=a0f222ef-165d-37c9-a9ea-04f27777a6a8"]}],"mendeley":{"formattedCitation":"(Davis &lt;i&gt;et al.&lt;/i&gt;, 2004)","plainTextFormattedCitation":"(Davis et al., 2004)","previouslyFormattedCitation":"(Davis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vi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showing reduced cortisol levels in newborns exposed to antenatal glucocorticoids, long-term effects vary. Children ages 6-11 years who were exposed to antenatal glucocorticoids had higher cortisol levels in response after a standardized stressful test, and this difference was mainly influenced by higher salivary cortisol in females, indicating a potential sex-dependent elevation in HPA axis activity effec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1","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plainTextFormattedCitation":"(Alexander et al., 2012)","previouslyFormattedCitation":"(Alexander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tudies have shown multiple offspring outcomes including increased blood pressure in children, increased risk of preeclampsia, impaired mental development in infants, increased infant cortisol, reduced fetal weight, and other symptoms associated with timing, dosage and type of corticosteroid treatment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ing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mice, male offspring exposed to dexamethasone for 60 hours starting at E12.5 had lower fetal weights at E14.5 but not at E17.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ale offspring from similarly treated dams had similar weights at 2 weeks, 4 weeks, and 3 and 6 month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mendeley":{"formattedCitation":"(O’Sullivan &lt;i&gt;et al.&lt;/i&gt;, 2013)","plainTextFormattedCitation":"(O’Sullivan et al., 2013)","previouslyFormattedCitation":"(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enty-one-day-old rats exposed to antenatal dexamethasone at E15 till delivery had 66% lower body weights than controls, lower corticotropin releasing hormone content and concentrations, lower adrenal and plasma corticosterone levels and severe adrenal atroph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versely, rats exposed to antenatal glucocorticoids showed unaltered ACTH and corticosterone plasma levels at PND1,7,9, and 20 but had a suggested increased HPA axis activity when stress was induced during adulthoo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0165-5728(95)00152-2","ISSN":"0165-5728","abstract":"The effects of glucocorticoid (GC) treatment on the mature immune and neuroendocrine system are known to be reversible. However, prenatal GC exposure may have irreversible consequences on the development of the newborn. In this study, possible long-lasting effects of short-term prenatal GC treatment were examined on the developing thymus, spleen and hypothalamo-pituitary adrenal axis (HPA axis). Female rats were given dexamethasone (DEX, 400 μg i.p.) on day 17 and 19 of pregnancy and offspring was studied at several time intervals (1–20 days) after birth, for examination of thymus, spleen, hypothalamus and blood plasma. Examination of thymus and spleen revealed that prenatal exposure to DEX resulted in decreased T cell numbers in thymus and spleen on day 1 after birth. Thymus regeneration after DEX exposure both during pregnancy and in adult life was completed after 24 days. However, the kinetics of regeneration of the thymi after prenatal DEX exposure were different from that seen after DEX in adult life. Whereas DEX treatment during pregnancy resulted in an increased ratio of CD4+/CD8− thymocytes over CD4−/CD8+ thymocytes compared to control groups on day 7 and day 20 after birth (time X treatment interaction; P &lt; 0.05), DEX treatment in adult life did not change this ratio. T cell numbers in the spleen were significantly decreased at all neonatal ages studied. Regarding the hypothalamus, prenatal exposure to DEX altered the pattern of neonatal changes in peptide expression in corticotropin-releasing hormone neurons, with a selective reduction in CRH storage in the median eminence (7 and 9 days after birth) and an increase in AVP storage (9 and 20 days after birth). The ratio of AVP over CRH was significantly increased at all developmental ages studied. No effects were seen on basal ACTH and corticosterone levels in plasma. In conclusion, the kinetics of thymus regeneration after DEX exposure during pregnancy were different from that seen after DEX exposure in adult life. Prenatal DEX exposure also seemed to delay the migration of T cells into the spleen. Furthermore, prenatal DEX treatment exerted major effects on hypothalamic CRH neurons that maintained for at least 20 days after birth, which points towards an enhanced stress responsiveness of the HPA axis in later life.","author":[{"dropping-particle":"","family":"Bakker","given":"Joost M.","non-dropping-particle":"","parse-names":false,"suffix":""},{"dropping-particle":"","family":"Schmidt","given":"E.Donné","non-dropping-particle":"","parse-names":false,"suffix":""},{"dropping-particle":"","family":"Kroes","given":"Hilde","non-dropping-particle":"","parse-names":false,"suffix":""},{"dropping-particle":"","family":"Kavelaars","given":"Annemieke","non-dropping-particle":"","parse-names":false,"suffix":""},{"dropping-particle":"","family":"Heijnen","given":"Cobi J.","non-dropping-particle":"","parse-names":false,"suffix":""},{"dropping-particle":"","family":"Tilders","given":"Fred J.H.","non-dropping-particle":"","parse-names":false,"suffix":""},{"dropping-particle":"","family":"Rees","given":"Emmelien P.","non-dropping-particle":"van","parse-names":false,"suffix":""}],"container-title":"Journal of Neuroimmunology","id":"ITEM-1","issue":"2","issued":{"date-parts":[["1995","12","31"]]},"page":"183-191","publisher":"Elsevier","title":"Effects of short-term dexamethasone treatment during pregnancy on the development of the immune system and the hypothalamo-pituitary adrenal axis in the rat","type":"article-journal","volume":"63"},"uris":["http://www.mendeley.com/documents/?uuid=95ecf663-06d2-3c28-8226-4f8fca9ad6df"]}],"mendeley":{"formattedCitation":"(Bakker &lt;i&gt;et al.&lt;/i&gt;, 1995)","plainTextFormattedCitation":"(Bakker et al., 1995)","previouslyFormattedCitation":"(Bakker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kk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ffspring of physically stressed rats during gestation showed higher plasma glucose levels at 24 months of age despite similar insulin secretion when challenged with oral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1"/>
        <w:rPr>
          <w:rFonts w:asciiTheme="minorHAnsi" w:hAnsiTheme="minorHAnsi" w:cstheme="minorHAnsi"/>
        </w:rPr>
      </w:pPr>
      <w:bookmarkStart w:id="35" w:name="_Toc15461868"/>
      <w:bookmarkStart w:id="36" w:name="_Toc17062323"/>
      <w:r w:rsidRPr="00087A95">
        <w:rPr>
          <w:rFonts w:asciiTheme="minorHAnsi" w:hAnsiTheme="minorHAnsi" w:cstheme="minorHAnsi"/>
        </w:rPr>
        <w:lastRenderedPageBreak/>
        <w:t>Experimental Design</w:t>
      </w:r>
      <w:bookmarkEnd w:id="35"/>
      <w:bookmarkEnd w:id="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glucocorticoid exposure affects placental function, we will obtain a total of 80 female and 80 male mice (n=10 females and 10 males per group- 8 groups total)</w:t>
      </w:r>
      <w:r w:rsidRPr="00087A95">
        <w:rPr>
          <w:rStyle w:val="FootnoteReference"/>
          <w:rFonts w:asciiTheme="minorHAnsi" w:eastAsiaTheme="majorEastAsia" w:hAnsiTheme="minorHAnsi" w:cstheme="minorHAnsi"/>
          <w:sz w:val="22"/>
          <w:szCs w:val="22"/>
        </w:rPr>
        <w:footnoteReference w:id="5"/>
      </w:r>
      <w:r w:rsidRPr="00087A95">
        <w:rPr>
          <w:rFonts w:asciiTheme="minorHAnsi" w:hAnsiTheme="minorHAnsi" w:cstheme="minorHAnsi"/>
          <w:sz w:val="22"/>
          <w:szCs w:val="22"/>
        </w:rPr>
        <w:t xml:space="preserve"> that are </w:t>
      </w:r>
      <w:proofErr w:type="gramStart"/>
      <w:r w:rsidRPr="00087A95">
        <w:rPr>
          <w:rFonts w:asciiTheme="minorHAnsi" w:hAnsiTheme="minorHAnsi" w:cstheme="minorHAnsi"/>
          <w:sz w:val="22"/>
          <w:szCs w:val="22"/>
        </w:rPr>
        <w:t>8 week-old</w:t>
      </w:r>
      <w:proofErr w:type="gramEnd"/>
      <w:r w:rsidRPr="00087A95">
        <w:rPr>
          <w:rFonts w:asciiTheme="minorHAnsi" w:hAnsiTheme="minorHAnsi" w:cstheme="minorHAnsi"/>
          <w:sz w:val="22"/>
          <w:szCs w:val="22"/>
        </w:rPr>
        <w:t xml:space="preserve"> C57BL/6 virgin mice from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fter acclimatization, mice will then be single-housed and randomized into one of the following groups, to assess placental morphology (at E14.5) and effects on offspring (</w:t>
      </w:r>
      <w:r w:rsidR="00DF1CCF">
        <w:rPr>
          <w:rFonts w:asciiTheme="minorHAnsi" w:hAnsiTheme="minorHAnsi" w:cstheme="minorHAnsi"/>
          <w:sz w:val="22"/>
          <w:szCs w:val="22"/>
        </w:rPr>
        <w:t>from delivery to 6 weeks of age)</w:t>
      </w:r>
      <w:r w:rsidRPr="00087A95">
        <w:rPr>
          <w:rFonts w:asciiTheme="minorHAnsi" w:hAnsiTheme="minorHAnsi" w:cstheme="minorHAnsi"/>
          <w:sz w:val="22"/>
          <w:szCs w:val="22"/>
        </w:rPr>
        <w:t>. The experimental design is represented in Figure 2.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of groups treated one week prior to gestation:</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E14.5:</w:t>
      </w:r>
      <w:r w:rsidRPr="00087A95">
        <w:rPr>
          <w:rFonts w:asciiTheme="minorHAnsi" w:hAnsiTheme="minorHAnsi" w:cstheme="minorHAnsi"/>
          <w:sz w:val="22"/>
          <w:szCs w:val="22"/>
        </w:rPr>
        <w:t xml:space="preserve"> control group on water one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E14.5</w:t>
      </w:r>
      <w:r w:rsidRPr="00087A95">
        <w:rPr>
          <w:rFonts w:asciiTheme="minorHAnsi" w:hAnsiTheme="minorHAnsi" w:cstheme="minorHAnsi"/>
          <w:sz w:val="22"/>
          <w:szCs w:val="22"/>
        </w:rPr>
        <w:t>: experimental group exposed to dexamethasone in drinking water a week prior to conception and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ater Pre-gestation till Delivery</w:t>
      </w:r>
      <w:r w:rsidRPr="00087A95">
        <w:rPr>
          <w:rFonts w:asciiTheme="minorHAnsi" w:hAnsiTheme="minorHAnsi" w:cstheme="minorHAnsi"/>
          <w:sz w:val="22"/>
          <w:szCs w:val="22"/>
        </w:rPr>
        <w:t>: control group on water one week prior to conception and until delivery</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Dexamethasone Pre-gestation till Delivery</w:t>
      </w:r>
      <w:r w:rsidRPr="00087A95">
        <w:rPr>
          <w:rFonts w:asciiTheme="minorHAnsi" w:hAnsiTheme="minorHAnsi" w:cstheme="minorHAnsi"/>
          <w:sz w:val="22"/>
          <w:szCs w:val="22"/>
        </w:rPr>
        <w:t>: experimental group exposed to dexamethasone in drinking water a week prior to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of groups treated at conception:</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E14.5</w:t>
      </w:r>
      <w:r w:rsidRPr="00087A95">
        <w:rPr>
          <w:rFonts w:asciiTheme="minorHAnsi" w:hAnsiTheme="minorHAnsi" w:cstheme="minorHAnsi"/>
          <w:sz w:val="22"/>
          <w:szCs w:val="22"/>
        </w:rPr>
        <w:t>: control group on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E14.5</w:t>
      </w:r>
      <w:r w:rsidRPr="00087A95">
        <w:rPr>
          <w:rFonts w:asciiTheme="minorHAnsi" w:hAnsiTheme="minorHAnsi" w:cstheme="minorHAnsi"/>
          <w:sz w:val="22"/>
          <w:szCs w:val="22"/>
        </w:rPr>
        <w:t>: experimental group exposed to dexamethasone in drinking water starting at conception and until midgestation at embryonic day 14.5</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Water Conception till Delivery</w:t>
      </w:r>
      <w:r w:rsidRPr="00087A95">
        <w:rPr>
          <w:rFonts w:asciiTheme="minorHAnsi" w:hAnsiTheme="minorHAnsi" w:cstheme="minorHAnsi"/>
          <w:sz w:val="22"/>
          <w:szCs w:val="22"/>
        </w:rPr>
        <w:t>: control group on water starting at conception and until delivery</w:t>
      </w:r>
    </w:p>
    <w:p w:rsidR="003E213C" w:rsidRPr="00087A95" w:rsidRDefault="003E213C" w:rsidP="003E213C">
      <w:pPr>
        <w:pStyle w:val="ListParagraph"/>
        <w:numPr>
          <w:ilvl w:val="0"/>
          <w:numId w:val="2"/>
        </w:numPr>
        <w:rPr>
          <w:rFonts w:asciiTheme="minorHAnsi" w:hAnsiTheme="minorHAnsi" w:cstheme="minorHAnsi"/>
          <w:sz w:val="22"/>
          <w:szCs w:val="22"/>
        </w:rPr>
      </w:pPr>
      <w:r w:rsidRPr="00087A95">
        <w:rPr>
          <w:rFonts w:asciiTheme="minorHAnsi" w:hAnsiTheme="minorHAnsi" w:cstheme="minorHAnsi"/>
          <w:i/>
          <w:sz w:val="22"/>
          <w:szCs w:val="22"/>
        </w:rPr>
        <w:t>Dexamethasone Conception till Delivery</w:t>
      </w:r>
      <w:r w:rsidRPr="00087A95">
        <w:rPr>
          <w:rFonts w:asciiTheme="minorHAnsi" w:hAnsiTheme="minorHAnsi" w:cstheme="minorHAnsi"/>
          <w:sz w:val="22"/>
          <w:szCs w:val="22"/>
        </w:rPr>
        <w:t>: experimental group exposed to dexamethasone in drinking water starting at conception and until deliver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 depending on treatment arm. Experimental groups will receive 1mg/kg/day dexamethasone in their drinking water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For groups of Cohort A (receivin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r water a week prior to conception), female mice will be mated with age-matched male mice after one week of treatment. A copulatory plug will be checked daily to identify E0.5 day. For groups of Cohort B (receivin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r Water at conception),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water. We will check for the presence of copulatory plugs daily to determine treatment initiation. Once a copulatory plug is identified, mice will be placed on dexamethasone or water based on their assigned group.</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les will be removed from the cage after a copulatory plug is detected to minimize male exposure to treatment and to better detect potential miscarriages. Dams from all groups will undergo body mass assessment three times weekly using magnetic resonance to assess body composition. Water and food intake will be recorded weekly. For groups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t>
      </w:r>
      <w:r w:rsidRPr="00087A95">
        <w:rPr>
          <w:rFonts w:asciiTheme="minorHAnsi" w:hAnsiTheme="minorHAnsi" w:cstheme="minorHAnsi"/>
          <w:sz w:val="22"/>
          <w:szCs w:val="22"/>
        </w:rPr>
        <w:lastRenderedPageBreak/>
        <w:t xml:space="preserve">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that will </w:t>
      </w:r>
      <w:r w:rsidR="00DF1CCF">
        <w:rPr>
          <w:rFonts w:asciiTheme="minorHAnsi" w:hAnsiTheme="minorHAnsi" w:cstheme="minorHAnsi"/>
          <w:sz w:val="22"/>
          <w:szCs w:val="22"/>
        </w:rPr>
        <w:t xml:space="preserve">be allowed to complete their pregnancy and </w:t>
      </w:r>
      <w:r w:rsidRPr="00087A95">
        <w:rPr>
          <w:rFonts w:asciiTheme="minorHAnsi" w:hAnsiTheme="minorHAnsi" w:cstheme="minorHAnsi"/>
          <w:sz w:val="22"/>
          <w:szCs w:val="22"/>
        </w:rPr>
        <w:t xml:space="preserve">deliver their pups at </w:t>
      </w:r>
      <w:r w:rsidR="00DF1CCF">
        <w:rPr>
          <w:rFonts w:asciiTheme="minorHAnsi" w:hAnsiTheme="minorHAnsi" w:cstheme="minorHAnsi"/>
          <w:sz w:val="22"/>
          <w:szCs w:val="22"/>
        </w:rPr>
        <w:t xml:space="preserve">around </w:t>
      </w:r>
      <w:r w:rsidRPr="00087A95">
        <w:rPr>
          <w:rFonts w:asciiTheme="minorHAnsi" w:hAnsiTheme="minorHAnsi" w:cstheme="minorHAnsi"/>
          <w:sz w:val="22"/>
          <w:szCs w:val="22"/>
        </w:rPr>
        <w:t xml:space="preserve">E21.5, survival and birth rates will be noted. Water and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groups that will complete their pregnancy and deliver their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ill be placed on regular water immediately after parturition and during lactation (no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exposure during lactation). Pups will be sexed and culled to </w:t>
      </w:r>
      <w:r w:rsidR="00DF1CCF">
        <w:rPr>
          <w:rFonts w:asciiTheme="minorHAnsi" w:hAnsiTheme="minorHAnsi" w:cstheme="minorHAnsi"/>
          <w:sz w:val="22"/>
          <w:szCs w:val="22"/>
        </w:rPr>
        <w:t>4 (ideally 2 males and 2 females)</w:t>
      </w:r>
      <w:r w:rsidRPr="00087A95">
        <w:rPr>
          <w:rFonts w:asciiTheme="minorHAnsi" w:hAnsiTheme="minorHAnsi" w:cstheme="minorHAnsi"/>
          <w:sz w:val="22"/>
          <w:szCs w:val="22"/>
        </w:rPr>
        <w:t xml:space="preserve"> at PND2.5. The offspring will be weighed at PND0.5, PND7.5, 14.5, and at 21.5. Pups will be weaned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r w:rsidR="00DF1CCF">
        <w:rPr>
          <w:rFonts w:asciiTheme="minorHAnsi" w:hAnsiTheme="minorHAnsi" w:cstheme="minorHAnsi"/>
          <w:sz w:val="22"/>
          <w:szCs w:val="22"/>
        </w:rPr>
        <w:t>gonadal white adipose tissue-</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r w:rsidR="00DF1CCF">
        <w:rPr>
          <w:rFonts w:asciiTheme="minorHAnsi" w:hAnsiTheme="minorHAnsi" w:cstheme="minorHAnsi"/>
          <w:sz w:val="22"/>
          <w:szCs w:val="22"/>
        </w:rPr>
        <w:t>inguinal white adipose tissue-</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if the effects of dexamethasone exposure on the placenta and the fetus can be rescued, we will develop a placenta-specific glucocorticoid receptor knockout (KO) model. To isolate placental from fetal and maternal glucocorticoid signaling, our knockout model will ablate GR conditionally in the placenta. To my knowledge, this is the first time such a model has been generated. To generate the GR-KO, we will use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exon 2 of </w:t>
      </w:r>
      <w:r w:rsidRPr="00087A95">
        <w:rPr>
          <w:rFonts w:asciiTheme="minorHAnsi" w:hAnsiTheme="minorHAnsi" w:cstheme="minorHAnsi"/>
          <w:i/>
          <w:sz w:val="22"/>
          <w:szCs w:val="22"/>
        </w:rPr>
        <w:t>Nr3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009B5305">
        <w:rPr>
          <w:rFonts w:asciiTheme="minorHAnsi" w:hAnsiTheme="minorHAnsi" w:cstheme="minorHAnsi"/>
          <w:sz w:val="22"/>
          <w:szCs w:val="22"/>
        </w:rPr>
        <w:t xml:space="preserve"> (KO)</w:t>
      </w:r>
      <w:r w:rsidRPr="00087A95">
        <w:rPr>
          <w:rFonts w:asciiTheme="minorHAnsi" w:hAnsiTheme="minorHAnsi" w:cstheme="minorHAnsi"/>
          <w:i/>
          <w:sz w:val="22"/>
          <w:szCs w:val="22"/>
        </w:rPr>
        <w:t xml:space="preserve"> 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proofErr w:type="spellStart"/>
      <w:r w:rsidRPr="00087A95">
        <w:rPr>
          <w:rFonts w:asciiTheme="minorHAnsi" w:hAnsiTheme="minorHAnsi" w:cstheme="minorHAnsi"/>
          <w:sz w:val="22"/>
          <w:szCs w:val="22"/>
          <w:vertAlign w:val="superscript"/>
        </w:rPr>
        <w:t>Tg</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no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transgene) at an expected ratio of 1:2:5 with the knockout </w:t>
      </w:r>
      <w:r w:rsidR="009B5305">
        <w:rPr>
          <w:rFonts w:asciiTheme="minorHAnsi" w:hAnsiTheme="minorHAnsi" w:cstheme="minorHAnsi"/>
          <w:sz w:val="22"/>
          <w:szCs w:val="22"/>
        </w:rPr>
        <w:t>(</w:t>
      </w:r>
      <w:r w:rsidR="009B5305" w:rsidRPr="00087A95">
        <w:rPr>
          <w:rFonts w:asciiTheme="minorHAnsi" w:hAnsiTheme="minorHAnsi" w:cstheme="minorHAnsi"/>
          <w:i/>
          <w:sz w:val="22"/>
          <w:szCs w:val="22"/>
        </w:rPr>
        <w:t xml:space="preserve">Nr3c1 </w:t>
      </w:r>
      <w:proofErr w:type="spellStart"/>
      <w:r w:rsidR="009B5305" w:rsidRPr="00087A95">
        <w:rPr>
          <w:rFonts w:asciiTheme="minorHAnsi" w:hAnsiTheme="minorHAnsi" w:cstheme="minorHAnsi"/>
          <w:sz w:val="22"/>
          <w:szCs w:val="22"/>
          <w:vertAlign w:val="superscript"/>
        </w:rPr>
        <w:t>fl</w:t>
      </w:r>
      <w:proofErr w:type="spellEnd"/>
      <w:r w:rsidR="009B5305" w:rsidRPr="00087A95">
        <w:rPr>
          <w:rFonts w:asciiTheme="minorHAnsi" w:hAnsiTheme="minorHAnsi" w:cstheme="minorHAnsi"/>
          <w:sz w:val="22"/>
          <w:szCs w:val="22"/>
          <w:vertAlign w:val="superscript"/>
        </w:rPr>
        <w:t>/</w:t>
      </w:r>
      <w:proofErr w:type="spellStart"/>
      <w:r w:rsidR="009B5305" w:rsidRPr="00087A95">
        <w:rPr>
          <w:rFonts w:asciiTheme="minorHAnsi" w:hAnsiTheme="minorHAnsi" w:cstheme="minorHAnsi"/>
          <w:sz w:val="22"/>
          <w:szCs w:val="22"/>
          <w:vertAlign w:val="superscript"/>
        </w:rPr>
        <w:t>fl</w:t>
      </w:r>
      <w:proofErr w:type="spellEnd"/>
      <w:r w:rsidR="009B5305" w:rsidRPr="00087A95">
        <w:rPr>
          <w:rFonts w:asciiTheme="minorHAnsi" w:hAnsiTheme="minorHAnsi" w:cstheme="minorHAnsi"/>
          <w:sz w:val="22"/>
          <w:szCs w:val="22"/>
        </w:rPr>
        <w:t>;</w:t>
      </w:r>
      <w:r w:rsidR="009B5305" w:rsidRPr="00087A95">
        <w:rPr>
          <w:rFonts w:asciiTheme="minorHAnsi" w:hAnsiTheme="minorHAnsi" w:cstheme="minorHAnsi"/>
          <w:sz w:val="22"/>
          <w:szCs w:val="22"/>
          <w:vertAlign w:val="superscript"/>
        </w:rPr>
        <w:t xml:space="preserve"> </w:t>
      </w:r>
      <w:r w:rsidR="009B5305" w:rsidRPr="00087A95">
        <w:rPr>
          <w:rFonts w:asciiTheme="minorHAnsi" w:hAnsiTheme="minorHAnsi" w:cstheme="minorHAnsi"/>
          <w:i/>
          <w:sz w:val="22"/>
          <w:szCs w:val="22"/>
        </w:rPr>
        <w:t>Cyp19a1-Cre</w:t>
      </w:r>
      <w:r w:rsidR="009B5305" w:rsidRPr="00087A95">
        <w:rPr>
          <w:rFonts w:asciiTheme="minorHAnsi" w:hAnsiTheme="minorHAnsi" w:cstheme="minorHAnsi"/>
          <w:i/>
          <w:sz w:val="22"/>
          <w:szCs w:val="22"/>
          <w:vertAlign w:val="superscript"/>
        </w:rPr>
        <w:t>Tg/ +</w:t>
      </w:r>
      <w:r w:rsidR="009B5305">
        <w:rPr>
          <w:rFonts w:asciiTheme="minorHAnsi" w:hAnsiTheme="minorHAnsi" w:cstheme="minorHAnsi"/>
          <w:sz w:val="22"/>
          <w:szCs w:val="22"/>
        </w:rPr>
        <w:t xml:space="preserve">) </w:t>
      </w:r>
      <w:r w:rsidRPr="00087A95">
        <w:rPr>
          <w:rFonts w:asciiTheme="minorHAnsi" w:hAnsiTheme="minorHAnsi" w:cstheme="minorHAnsi"/>
          <w:sz w:val="22"/>
          <w:szCs w:val="22"/>
        </w:rPr>
        <w:t>and wild-type (</w:t>
      </w:r>
      <w:r w:rsidRPr="00087A95">
        <w:rPr>
          <w:rFonts w:asciiTheme="minorHAnsi" w:hAnsiTheme="minorHAnsi" w:cstheme="minorHAnsi"/>
          <w:i/>
          <w:sz w:val="22"/>
          <w:szCs w:val="22"/>
        </w:rPr>
        <w:t xml:space="preserve">Nr3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 with th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KO) or without (WT). The offspring generated from the last main parental breed will either be WT with intact placentas or knockout with placental KO </w:t>
      </w:r>
      <w:r w:rsidR="00974387">
        <w:rPr>
          <w:rFonts w:asciiTheme="minorHAnsi" w:hAnsiTheme="minorHAnsi" w:cstheme="minorHAnsi"/>
          <w:sz w:val="22"/>
          <w:szCs w:val="22"/>
        </w:rPr>
        <w:t>but</w:t>
      </w:r>
      <w:r w:rsidRPr="00087A95">
        <w:rPr>
          <w:rFonts w:asciiTheme="minorHAnsi" w:hAnsiTheme="minorHAnsi" w:cstheme="minorHAnsi"/>
          <w:sz w:val="22"/>
          <w:szCs w:val="22"/>
        </w:rPr>
        <w:t xml:space="preserve">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he dams with GR-KO will be treated with dexamethasone similar to the previous groups in cohorts A and B to determine placental, embryonic</w:t>
      </w:r>
      <w:r w:rsidR="00974387">
        <w:rPr>
          <w:rFonts w:asciiTheme="minorHAnsi" w:hAnsiTheme="minorHAnsi" w:cstheme="minorHAnsi"/>
          <w:sz w:val="22"/>
          <w:szCs w:val="22"/>
        </w:rPr>
        <w:t>,</w:t>
      </w:r>
      <w:r w:rsidRPr="00087A95">
        <w:rPr>
          <w:rFonts w:asciiTheme="minorHAnsi" w:hAnsiTheme="minorHAnsi" w:cstheme="minorHAnsi"/>
          <w:sz w:val="22"/>
          <w:szCs w:val="22"/>
        </w:rPr>
        <w:t xml:space="preserve"> and offspring function and growth.</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3"/>
        <w:rPr>
          <w:rFonts w:asciiTheme="minorHAnsi" w:hAnsiTheme="minorHAnsi" w:cstheme="minorHAnsi"/>
        </w:rPr>
      </w:pPr>
      <w:bookmarkStart w:id="37" w:name="_Toc17062324"/>
      <w:r w:rsidRPr="00087A95">
        <w:rPr>
          <w:rFonts w:asciiTheme="minorHAnsi" w:hAnsiTheme="minorHAnsi" w:cstheme="minorHAnsi"/>
        </w:rPr>
        <w:lastRenderedPageBreak/>
        <w:t>Figure 2: Diagram representing the experimental design and respective timeline</w:t>
      </w:r>
      <w:bookmarkEnd w:id="37"/>
    </w:p>
    <w:p w:rsidR="003E213C" w:rsidRPr="00087A95" w:rsidRDefault="003E213C" w:rsidP="003E213C">
      <w:pPr>
        <w:ind w:left="-1152" w:right="720"/>
        <w:rPr>
          <w:rFonts w:asciiTheme="minorHAnsi" w:hAnsiTheme="minorHAnsi" w:cstheme="minorHAnsi"/>
        </w:rPr>
      </w:pPr>
      <w:r w:rsidRPr="00087A95">
        <w:rPr>
          <w:rFonts w:asciiTheme="minorHAnsi" w:hAnsiTheme="minorHAnsi" w:cstheme="minorHAnsi"/>
          <w:noProof/>
        </w:rPr>
        <w:drawing>
          <wp:inline distT="0" distB="0" distL="0" distR="0" wp14:anchorId="7B55A7CA" wp14:editId="2012EFB0">
            <wp:extent cx="7707159" cy="586153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im 1 Cohort A and B Figure 1.pdf"/>
                    <pic:cNvPicPr/>
                  </pic:nvPicPr>
                  <pic:blipFill rotWithShape="1">
                    <a:blip r:embed="rId11">
                      <a:extLst>
                        <a:ext uri="{28A0092B-C50C-407E-A947-70E740481C1C}">
                          <a14:useLocalDpi xmlns:a14="http://schemas.microsoft.com/office/drawing/2010/main" val="0"/>
                        </a:ext>
                      </a:extLst>
                    </a:blip>
                    <a:srcRect r="29334"/>
                    <a:stretch/>
                  </pic:blipFill>
                  <pic:spPr bwMode="auto">
                    <a:xfrm>
                      <a:off x="0" y="0"/>
                      <a:ext cx="7748440" cy="5892934"/>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i/>
          <w:sz w:val="22"/>
          <w:szCs w:val="22"/>
        </w:rPr>
      </w:pPr>
    </w:p>
    <w:p w:rsidR="003E213C" w:rsidRPr="00087A95" w:rsidRDefault="003E213C" w:rsidP="003E213C">
      <w:pPr>
        <w:pStyle w:val="Heading3"/>
        <w:rPr>
          <w:rFonts w:asciiTheme="minorHAnsi" w:hAnsiTheme="minorHAnsi" w:cstheme="minorHAnsi"/>
        </w:rPr>
      </w:pPr>
      <w:bookmarkStart w:id="38" w:name="_Toc14983226"/>
      <w:bookmarkStart w:id="39" w:name="_Toc15461869"/>
      <w:bookmarkStart w:id="40" w:name="_Toc17062325"/>
      <w:r w:rsidRPr="00087A95">
        <w:rPr>
          <w:rFonts w:asciiTheme="minorHAnsi" w:hAnsiTheme="minorHAnsi" w:cstheme="minorHAnsi"/>
        </w:rPr>
        <w:lastRenderedPageBreak/>
        <w:t xml:space="preserve">Figure 3: Diagram representing the </w:t>
      </w:r>
      <w:bookmarkEnd w:id="38"/>
      <w:bookmarkEnd w:id="39"/>
      <w:r w:rsidRPr="00087A95">
        <w:rPr>
          <w:rFonts w:asciiTheme="minorHAnsi" w:hAnsiTheme="minorHAnsi" w:cstheme="minorHAnsi"/>
        </w:rPr>
        <w:t>breeding method to generate the knockout placenta</w:t>
      </w:r>
      <w:bookmarkEnd w:id="40"/>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1181FDCB" wp14:editId="42F219D5">
            <wp:extent cx="5943600" cy="76917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r3c1 KO Breeding Scheme .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1"/>
        <w:rPr>
          <w:rFonts w:asciiTheme="minorHAnsi" w:hAnsiTheme="minorHAnsi" w:cstheme="minorHAnsi"/>
        </w:rPr>
      </w:pPr>
      <w:bookmarkStart w:id="41" w:name="_Toc15461870"/>
      <w:bookmarkStart w:id="42" w:name="_Toc17062326"/>
      <w:r w:rsidRPr="00087A95">
        <w:rPr>
          <w:rFonts w:asciiTheme="minorHAnsi" w:hAnsiTheme="minorHAnsi" w:cstheme="minorHAnsi"/>
        </w:rPr>
        <w:lastRenderedPageBreak/>
        <w:t>Methods</w:t>
      </w:r>
      <w:bookmarkEnd w:id="41"/>
      <w:bookmarkEnd w:id="42"/>
    </w:p>
    <w:p w:rsidR="003E213C" w:rsidRPr="00087A95" w:rsidRDefault="003E213C" w:rsidP="003E213C">
      <w:pPr>
        <w:pStyle w:val="Heading2"/>
        <w:rPr>
          <w:rFonts w:asciiTheme="minorHAnsi" w:hAnsiTheme="minorHAnsi" w:cstheme="minorHAnsi"/>
        </w:rPr>
      </w:pPr>
      <w:bookmarkStart w:id="43" w:name="_Toc14032693"/>
      <w:bookmarkStart w:id="44" w:name="_Toc15461871"/>
      <w:bookmarkStart w:id="45" w:name="_Toc17062327"/>
      <w:r w:rsidRPr="00087A95">
        <w:rPr>
          <w:rFonts w:asciiTheme="minorHAnsi" w:hAnsiTheme="minorHAnsi" w:cstheme="minorHAnsi"/>
        </w:rPr>
        <w:t>Dexamethasone Exposure</w:t>
      </w:r>
      <w:bookmarkEnd w:id="43"/>
      <w:bookmarkEnd w:id="44"/>
      <w:bookmarkEnd w:id="4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pregnant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f the dam is single housed </w:t>
      </w:r>
      <w:proofErr w:type="gramStart"/>
      <w:r w:rsidRPr="00087A95">
        <w:rPr>
          <w:rFonts w:asciiTheme="minorHAnsi" w:hAnsiTheme="minorHAnsi" w:cstheme="minorHAnsi"/>
          <w:sz w:val="22"/>
          <w:szCs w:val="22"/>
        </w:rPr>
        <w:t>or  nursing</w:t>
      </w:r>
      <w:proofErr w:type="gramEnd"/>
      <w:r w:rsidRPr="00087A95">
        <w:rPr>
          <w:rFonts w:asciiTheme="minorHAnsi" w:hAnsiTheme="minorHAnsi" w:cstheme="minorHAnsi"/>
          <w:sz w:val="22"/>
          <w:szCs w:val="22"/>
        </w:rPr>
        <w:t xml:space="preserve">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46" w:name="_Toc14032694"/>
      <w:bookmarkStart w:id="47" w:name="_Toc15461872"/>
      <w:bookmarkStart w:id="48" w:name="_Toc17062328"/>
      <w:r w:rsidRPr="00087A95">
        <w:rPr>
          <w:rFonts w:asciiTheme="minorHAnsi" w:hAnsiTheme="minorHAnsi" w:cstheme="minorHAnsi"/>
        </w:rPr>
        <w:t>Food Intake</w:t>
      </w:r>
      <w:bookmarkEnd w:id="46"/>
      <w:bookmarkEnd w:id="47"/>
      <w:bookmarkEnd w:id="4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49" w:name="_Toc14032695"/>
      <w:bookmarkStart w:id="50" w:name="_Toc15461873"/>
      <w:bookmarkStart w:id="51" w:name="_Toc17062329"/>
      <w:r w:rsidRPr="00087A95">
        <w:rPr>
          <w:rFonts w:asciiTheme="minorHAnsi" w:hAnsiTheme="minorHAnsi" w:cstheme="minorHAnsi"/>
        </w:rPr>
        <w:t>Body Composition</w:t>
      </w:r>
      <w:bookmarkEnd w:id="49"/>
      <w:bookmarkEnd w:id="50"/>
      <w:bookmarkEnd w:id="5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52" w:name="_Toc14032696"/>
      <w:bookmarkStart w:id="53" w:name="_Toc15461874"/>
    </w:p>
    <w:p w:rsidR="003E213C" w:rsidRPr="00087A95" w:rsidRDefault="003E213C" w:rsidP="003E213C">
      <w:pPr>
        <w:pStyle w:val="Heading2"/>
        <w:rPr>
          <w:rFonts w:asciiTheme="minorHAnsi" w:hAnsiTheme="minorHAnsi" w:cstheme="minorHAnsi"/>
        </w:rPr>
      </w:pPr>
      <w:bookmarkStart w:id="54" w:name="_Toc17062330"/>
      <w:r w:rsidRPr="00087A95">
        <w:rPr>
          <w:rFonts w:asciiTheme="minorHAnsi" w:hAnsiTheme="minorHAnsi" w:cstheme="minorHAnsi"/>
        </w:rPr>
        <w:t>Sacrifice and Tissue Collection</w:t>
      </w:r>
      <w:bookmarkEnd w:id="52"/>
      <w:bookmarkEnd w:id="53"/>
      <w:bookmarkEnd w:id="5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xml:space="preserve">) will </w:t>
      </w:r>
      <w:r w:rsidRPr="00087A95">
        <w:rPr>
          <w:rFonts w:asciiTheme="minorHAnsi" w:hAnsiTheme="minorHAnsi" w:cstheme="minorHAnsi"/>
          <w:sz w:val="22"/>
          <w:szCs w:val="22"/>
        </w:rPr>
        <w:lastRenderedPageBreak/>
        <w:t>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55" w:name="_Toc17062331"/>
      <w:r w:rsidRPr="00087A95">
        <w:rPr>
          <w:rFonts w:asciiTheme="minorHAnsi" w:hAnsiTheme="minorHAnsi" w:cstheme="minorHAnsi"/>
        </w:rPr>
        <w:t>Insulin Tolerance Test</w:t>
      </w:r>
      <w:bookmarkEnd w:id="5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bookmarkStart w:id="56" w:name="_Toc14983237"/>
      <w:bookmarkStart w:id="57" w:name="_Toc15461875"/>
      <w:bookmarkStart w:id="58" w:name="_Toc14032702"/>
    </w:p>
    <w:p w:rsidR="003E213C" w:rsidRPr="00087A95" w:rsidRDefault="003E213C" w:rsidP="003E213C">
      <w:pPr>
        <w:pStyle w:val="Heading2"/>
        <w:rPr>
          <w:rFonts w:asciiTheme="minorHAnsi" w:hAnsiTheme="minorHAnsi" w:cstheme="minorHAnsi"/>
        </w:rPr>
      </w:pPr>
      <w:bookmarkStart w:id="59" w:name="_Toc17062332"/>
      <w:r w:rsidRPr="00087A95">
        <w:rPr>
          <w:rFonts w:asciiTheme="minorHAnsi" w:hAnsiTheme="minorHAnsi" w:cstheme="minorHAnsi"/>
        </w:rPr>
        <w:t>Real time qPCR</w:t>
      </w:r>
      <w:bookmarkEnd w:id="56"/>
      <w:bookmarkEnd w:id="57"/>
      <w:bookmarkEnd w:id="5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placental tissues collected from the dams, PCR will be performed for </w:t>
      </w:r>
      <w:proofErr w:type="spellStart"/>
      <w:r w:rsidRPr="00087A95">
        <w:rPr>
          <w:rFonts w:asciiTheme="minorHAnsi" w:hAnsiTheme="minorHAnsi" w:cstheme="minorHAnsi"/>
          <w:i/>
          <w:iCs/>
          <w:sz w:val="22"/>
          <w:szCs w:val="22"/>
        </w:rPr>
        <w:t>Sry</w:t>
      </w:r>
      <w:proofErr w:type="spellEnd"/>
      <w:r w:rsidRPr="00087A95">
        <w:rPr>
          <w:rFonts w:asciiTheme="minorHAnsi" w:hAnsiTheme="minorHAnsi" w:cstheme="minorHAnsi"/>
          <w:sz w:val="22"/>
          <w:szCs w:val="22"/>
        </w:rPr>
        <w:t xml:space="preserve"> to determine the sex of the placentas/fetuses using fetal tails. We will use sequence-specific primers to amplify </w:t>
      </w:r>
      <w:proofErr w:type="spellStart"/>
      <w:r w:rsidRPr="00087A95">
        <w:rPr>
          <w:rFonts w:asciiTheme="minorHAnsi" w:hAnsiTheme="minorHAnsi" w:cstheme="minorHAnsi"/>
          <w:i/>
          <w:sz w:val="22"/>
          <w:szCs w:val="22"/>
        </w:rPr>
        <w:t>Sry</w:t>
      </w:r>
      <w:proofErr w:type="spellEnd"/>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gene. Briefly, the tail will be homogenized and treated to collect the DNA. Sample, forward and reverse </w:t>
      </w:r>
      <w:proofErr w:type="spellStart"/>
      <w:r w:rsidRPr="00087A95">
        <w:rPr>
          <w:rFonts w:asciiTheme="minorHAnsi" w:hAnsiTheme="minorHAnsi" w:cstheme="minorHAnsi"/>
          <w:i/>
          <w:sz w:val="22"/>
          <w:szCs w:val="22"/>
        </w:rPr>
        <w:t>Sry</w:t>
      </w:r>
      <w:proofErr w:type="spellEnd"/>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primers, dNTP, polymerase, sterile water, and manufacturer buffer will be mixed. Thermal cycler will be run at various temperatures for ~4 hours.</w:t>
      </w:r>
    </w:p>
    <w:p w:rsidR="003E213C" w:rsidRPr="00087A95" w:rsidRDefault="003E213C" w:rsidP="003E213C">
      <w:pPr>
        <w:pStyle w:val="Heading2"/>
        <w:rPr>
          <w:rFonts w:asciiTheme="minorHAnsi" w:hAnsiTheme="minorHAnsi" w:cstheme="minorHAnsi"/>
        </w:rPr>
      </w:pPr>
      <w:bookmarkStart w:id="60" w:name="_Toc17062333"/>
      <w:proofErr w:type="spellStart"/>
      <w:r w:rsidRPr="00087A95">
        <w:rPr>
          <w:rFonts w:asciiTheme="minorHAnsi" w:hAnsiTheme="minorHAnsi" w:cstheme="minorHAnsi"/>
        </w:rPr>
        <w:t>RNAseq</w:t>
      </w:r>
      <w:bookmarkEnd w:id="60"/>
      <w:proofErr w:type="spellEnd"/>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gene expression of placentas exposed to antenatal GC, we will perform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studies. We will use 5 male and 5 female placentas from each group exposed to water or dexamethasone.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will be done by the University of Michigan DNA Core. We will align reads to the mouse genome using a </w:t>
      </w:r>
      <w:proofErr w:type="spellStart"/>
      <w:r w:rsidRPr="00087A95">
        <w:rPr>
          <w:rFonts w:asciiTheme="minorHAnsi" w:hAnsiTheme="minorHAnsi" w:cstheme="minorHAnsi"/>
          <w:sz w:val="22"/>
          <w:szCs w:val="22"/>
        </w:rPr>
        <w:t>TopHat</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DESeq</w:t>
      </w:r>
      <w:proofErr w:type="spellEnd"/>
      <w:r w:rsidRPr="00087A95">
        <w:rPr>
          <w:rFonts w:asciiTheme="minorHAnsi" w:hAnsiTheme="minorHAnsi" w:cstheme="minorHAnsi"/>
          <w:sz w:val="22"/>
          <w:szCs w:val="22"/>
        </w:rPr>
        <w:t xml:space="preserve">/GSEA pipeline to identify differentially expressed placental genes. To determine the enriched core, we will use the genes of interest involved in nutrient transport and endocrine function of the placenta. We will determine if dexamethasone effects on the placenta are sex-dependent. We will use network analysis leveraging TRANSFAC and the Signaling Pathway Project to identify potential transcription factors and pathways at play. Our lab has extensive experience in performing </w:t>
      </w:r>
      <w:proofErr w:type="spellStart"/>
      <w:r w:rsidRPr="00087A95">
        <w:rPr>
          <w:rFonts w:asciiTheme="minorHAnsi" w:hAnsiTheme="minorHAnsi" w:cstheme="minorHAnsi"/>
          <w:sz w:val="22"/>
          <w:szCs w:val="22"/>
        </w:rPr>
        <w:t>RNAseq</w:t>
      </w:r>
      <w:proofErr w:type="spellEnd"/>
      <w:r w:rsidRPr="00087A95">
        <w:rPr>
          <w:rFonts w:asciiTheme="minorHAnsi" w:hAnsiTheme="minorHAnsi" w:cstheme="minorHAnsi"/>
          <w:sz w:val="22"/>
          <w:szCs w:val="22"/>
        </w:rPr>
        <w:t xml:space="preserve">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201600787RR","ISSN":"0892-6638","PMID":"27733447","abstract":"Most satiety-inducing obesity therapeutics, despite modest efficacy, have safety concerns that underscore the need for effective peripherally acting drugs. An attractive therapeutic approach for obesity is to optimize/maximize energy expenditure by increasing energy-utilizing thermogenic brown adipose tissue. We used in vivo and in vitro models to determine the role of estrogen receptor β (ER-β) and its ligands on adipose biology. RNA sequencing and metabolomics were used to determine the mechanism of action of ER-β and its ligands. Estrogen receptor β (ER-β) and its selective ligand reprogrammed preadipocytes and precursor stem cells into brown adipose tissue and increased mitochondrial respiration. An ER-β-selective ligand increased markers of tricarboxylic acid-dependent and -independent energy biogenesis and oxygen consumption in mice without a concomitant increase in physical activity or food consumption, all culminating in significantly reduced weight gain and adiposity. The antiobesity effects of ER-β ligand were not observed in ER-β-knockout mice. Serum metabolite profiles of adult lean and juvenile mice were comparable, while that of adult obese mice was distinct, indicating a possible impact of obesity on age-dependent metabolism. This phenotype was partially reversed by ER-β-selective ligand. These data highlight a new role for ER-β in adipose biology and its potential to be a safer alternative peripheral therapeutic target for obesity.-Ponnusamy, S., Tran, Q. T., Harvey, I., Smallwood, H. S., Thiyagarajan, T., Banerjee, S., Johnson, D. L., Dalton, J. T., Sullivan, R. D., Miller, D. D., Bridges, D., Narayanan, R. Pharmacologic activation of estrogen receptor β increases mitochondrial function, energy expenditure, and brown adipose tissue.","author":[{"dropping-particle":"","family":"Ponnusamy","given":"Suriyan","non-dropping-particle":"","parse-names":false,"suffix":""},{"dropping-particle":"","family":"Tran","given":"Quynh T.","non-dropping-particle":"","parse-names":false,"suffix":""},{"dropping-particle":"","family":"Harvey","given":"Innocence","non-dropping-particle":"","parse-names":false,"suffix":""},{"dropping-particle":"","family":"Smallwood","given":"Heather S.","non-dropping-particle":"","parse-names":false,"suffix":""},{"dropping-particle":"","family":"Thiyagarajan","given":"Thirumagal","non-dropping-particle":"","parse-names":false,"suffix":""},{"dropping-particle":"","family":"Banerjee","given":"Souvik","non-dropping-particle":"","parse-names":false,"suffix":""},{"dropping-particle":"","family":"Johnson","given":"Daniel L.","non-dropping-particle":"","parse-names":false,"suffix":""},{"dropping-particle":"","family":"Dalton","given":"James T.","non-dropping-particle":"","parse-names":false,"suffix":""},{"dropping-particle":"","family":"Sullivan","given":"Ryan D.","non-dropping-particle":"","parse-names":false,"suffix":""},{"dropping-particle":"","family":"Miller","given":"Duane D.","non-dropping-particle":"","parse-names":false,"suffix":""},{"dropping-particle":"","family":"Bridges","given":"Dave","non-dropping-particle":"","parse-names":false,"suffix":""},{"dropping-particle":"","family":"Narayanan","given":"Ramesh","non-dropping-particle":"","parse-names":false,"suffix":""}],"container-title":"The FASEB Journal","id":"ITEM-1","issue":"1","issued":{"date-parts":[["2017","1"]]},"page":"266-281","title":"Pharmacologic activation of estrogen receptor β increases mitochondrial function, energy expenditure, and brown adipose tissue","type":"article-journal","volume":"31"},"uris":["http://www.mendeley.com/documents/?uuid=60571358-f290-3868-bb30-59f33ca24293"]},{"id":"ITEM-2","itemData":{"DOI":"10.1016/j.scr.2015.11.004","ISSN":"18735061","PMID":"26599327","abstract":"A major challenge to the study and treatment of neurogenetic syndromes is accessing live neurons for study from affected individuals. Although several sources of stem cells are currently available, acquiring these involve invasive procedures, may be difficult or expensive to generate and are limited in number. Dental pulp stem cells (DPSCs) are multipotent stem cells that reside deep the pulp of shed teeth. To investigate the characteristics of DPSCs that make them a valuable resource for translational research, we performed a set of viability, senescence, immortalization and gene expression studies on control DPSC and derived neurons. We investigated the basic transport conditions and maximum passage number for primary DPSCs. We immortalized control DPSCs using human telomerase reverse transcriptase (hTERT) and evaluated neuronal differentiation potential and global gene expression changes by RNA-seq. We show that neurons from immortalized DPSCs share morphological and electrophysiological properties with non-immortalized DPSCs. We also show that differentiation of DPSCs into neurons significantly alters gene expression for 1305 transcripts. Here we show that these changes in gene expression are concurrent with changes in protein levels of the transcriptional repressor REST/NRSF, which is known to be involved in neuronal differentiation. Immortalization significantly altered the expression of 183 genes after neuronal differentiation, 94 of which also changed during differentiation. Our studies indicate that viable DPSCs can be obtained from teeth stored for ≥72 h, these can then be immortalized and still produce functional neurons for in vitro studies, but that constitutive hTERT immortalization is not be the best approach for long term use of patient derived DPSCs for the study of disease.","author":[{"dropping-particle":"","family":"Urraca","given":"Nora","non-dropping-particle":"","parse-names":false,"suffix":""},{"dropping-particle":"","family":"Memon","given":"Rawaha","non-dropping-particle":"","parse-names":false,"suffix":""},{"dropping-particle":"","family":"El-Iyachi","given":"Ikbale","non-dropping-particle":"","parse-names":false,"suffix":""},{"dropping-particle":"","family":"Goorha","given":"Sarita","non-dropping-particle":"","parse-names":false,"suffix":""},{"dropping-particle":"","family":"Valdez","given":"Colleen","non-dropping-particle":"","parse-names":false,"suffix":""},{"dropping-particle":"","family":"Tran","given":"Quynh T.","non-dropping-particle":"","parse-names":false,"suffix":""},{"dropping-particle":"","family":"Scroggs","given":"Reese","non-dropping-particle":"","parse-names":false,"suffix":""},{"dropping-particle":"","family":"Miranda-Carboni","given":"Gustavo A.","non-dropping-particle":"","parse-names":false,"suffix":""},{"dropping-particle":"","family":"Donaldson","given":"Martin","non-dropping-particle":"","parse-names":false,"suffix":""},{"dropping-particle":"","family":"Bridges","given":"Dave","non-dropping-particle":"","parse-names":false,"suffix":""},{"dropping-particle":"","family":"Reiter","given":"Lawrence T.","non-dropping-particle":"","parse-names":false,"suffix":""}],"container-title":"Stem Cell Research","id":"ITEM-2","issue":"3","issued":{"date-parts":[["2015","11"]]},"page":"722-730","title":"Characterization of neurons from immortalized dental pulp stem cells for the study of neurogenetic disorders","type":"article-journal","volume":"15"},"uris":["http://www.mendeley.com/documents/?uuid=2479edee-cdd8-3d33-8fad-aebcfba4fb9f"]},{"id":"ITEM-3","itemData":{"DOI":"10.1371/journal.pone.0129359","ISSN":"1932-6203","PMID":"26087292","abstract":"To study the effect of chronic excess growth hormone on adipose tissue, we performed RNA sequencing in adipose tissue biopsies from patients with acromegaly (n = 7) or non-functioning pituitary adenomas (n = 11). The patients underwent clinical and metabolic profiling including assessment of HOMA-IR. Explants of adipose tissue were assayed ex vivo for lipolysis and ceramide levels. Patients with acromegaly had higher glucose, higher insulin levels and higher HOMA-IR score. We observed several previously reported transcriptional changes (IGF1, IGFBP3, CISH, SOCS2) that are known to be induced by GH/IGF-1 in liver but are also induced in adipose tissue. We also identified several novel transcriptional changes, some of which may be important for GH/IGF responses (PTPN3 and PTPN4) and the effects of acromegaly on growth and proliferation. Several differentially expressed transcripts may be important in GH/IGF-1-induced metabolic changes. Specifically, induction of LPL, ABHD5, and NRIP1 can contribute to enhanced lipolysis and may explain the elevated adipose tissue lipolysis in acromegalic patients. Higher expression of TCF7L2 and the fatty acid desaturases FADS1, FADS2 and SCD could contribute to insulin resistance. Ceramides were not different between the two groups. In summary, we have identified the acromegaly gene expression signature in human adipose tissue. The significance of altered expression of specific transcripts will enhance our understanding of the metabolic and proliferative changes associated with acromegaly.","author":[{"dropping-particle":"","family":"Hochberg","given":"Irit","non-dropping-particle":"","parse-names":false,"suffix":""},{"dropping-particle":"","family":"Tran","given":"Quynh T","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PloS one","id":"ITEM-3","issue":"6","issued":{"date-parts":[["2015"]]},"page":"e0129359","title":"Gene Expression Signature in Adipose Tissue of Acromegaly Patients.","type":"article-journal","volume":"10"},"uris":["http://www.mendeley.com/documents/?uuid=b25a7f77-2dd4-389e-bd4c-f6db04d7b92d"]},{"id":"ITEM-4","itemData":{"DOI":"10.2337/db13-1531","ISSN":"0012-1797","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non-dropping-particle":"","parse-names":false,"suffix":""},{"dropping-particle":"","family":"Bridges","given":"D.","non-dropping-particle":"","parse-names":false,"suffix":""},{"dropping-particle":"","family":"Yang","given":"Y.","non-dropping-particle":"","parse-names":false,"suffix":""},{"dropping-particle":"","family":"Fisher","given":"K.","non-dropping-particle":"","parse-names":false,"suffix":""},{"dropping-particle":"","family":"Cheng","given":"A.","non-dropping-particle":"","parse-names":false,"suffix":""},{"dropping-particle":"","family":"Chang","given":"L.","non-dropping-particle":"","parse-names":false,"suffix":""},{"dropping-particle":"","family":"Meng","given":"Z.-X.","non-dropping-particle":"","parse-names":false,"suffix":""},{"dropping-particle":"","family":"Lin","given":"J. D.","non-dropping-particle":"","parse-names":false,"suffix":""},{"dropping-particle":"","family":"Downes","given":"M.","non-dropping-particle":"","parse-names":false,"suffix":""},{"dropping-particle":"","family":"Yu","given":"R. T.","non-dropping-particle":"","parse-names":false,"suffix":""},{"dropping-particle":"","family":"Liddle","given":"C.","non-dropping-particle":"","parse-names":false,"suffix":""},{"dropping-particle":"","family":"Evans","given":"R. M.","non-dropping-particle":"","parse-names":false,"suffix":""},{"dropping-particle":"","family":"Saltiel","given":"A. R.","non-dropping-particle":"","parse-names":false,"suffix":""}],"container-title":"Diabetes","id":"ITEM-4","issue":"9","issued":{"date-parts":[["2014","9","1"]]},"page":"2935-2948","title":"Metabolic Crosstalk: Molecular Links Between Glycogen and Lipid Metabolism in Obesity","type":"article-journal","volume":"63"},"uris":["http://www.mendeley.com/documents/?uuid=16c89d96-800b-3bf6-8c66-e6d39f5cb875"]},{"id":"ITEM-5","itemData":{"DOI":"10.1101/401729","abstract":"Integrated mining of public transcriptomic and ChIP-Seq datasets has the potential to illuminate facets of mammalian cellular signaling pathways not yet explored in the research literature. Here, we designed a web knowledgebase, the Signaling Pathways Project (SPP), which incorporates stable community classifications of the four major categories of signaling pathway node (receptors, enzymes, transcription factors and co-nodes) and their cognate bioactive small molecules (BSMs). We then mapped over 10,000 public transcriptomic or cistromic experiments to their relevant signaling pathway node, BSM or biosample of study. To provide for prediction of pathway node-target transcriptional regulatory relationships, we generated consensus ‘omics signatures, or consensomes, based on measures of significant differential expression of genomic targets across all underlying transcriptomic experiments. To expose the SPP knowledgebase to researchers, a web browser interface accommodates a variety of routine data mining strategies. Consensomes were validated using alignment with literature-based knowledge, gene target-level integration of transcriptomic and ChIP-Seq data points, and in bench experiments that confirmed previously uncharacterized node-gene target regulatory relationships. SPP is freely accessible at &lt;https://beta.signalingpathways.org&gt;.","author":[{"dropping-particle":"","family":"Ochsner","given":"Scott","non-dropping-particle":"","parse-names":false,"suffix":""},{"dropping-particle":"","family":"Abraham","given":"David","non-dropping-particle":"","parse-names":false,"suffix":""},{"dropping-particle":"","family":"Martin","given":"Kirt","non-dropping-particle":"","parse-names":false,"suffix":""},{"dropping-particle":"","family":"Ding","given":"Wei","non-dropping-particle":"","parse-names":false,"suffix":""},{"dropping-particle":"","family":"McOwiti","given":"Apollo","non-dropping-particle":"","parse-names":false,"suffix":""},{"dropping-particle":"","family":"Kankanamge","given":"Wasula","non-dropping-particle":"","parse-names":false,"suffix":""},{"dropping-particle":"","family":"Wang","given":"Zichen","non-dropping-particle":"","parse-names":false,"suffix":""},{"dropping-particle":"","family":"Andreano","given":"Kaitlyn","non-dropping-particle":"","parse-names":false,"suffix":""},{"dropping-particle":"","family":"Hamilton","given":"Ross A.","non-dropping-particle":"","parse-names":false,"suffix":""},{"dropping-particle":"","family":"Chen","given":"Yue","non-dropping-particle":"","parse-names":false,"suffix":""},{"dropping-particle":"","family":"Hamilton","given":"Angelica","non-dropping-particle":"","parse-names":false,"suffix":""},{"dropping-particle":"","family":"Gantner","given":"Marin L.","non-dropping-particle":"","parse-names":false,"suffix":""},{"dropping-particle":"","family":"Dehart","given":"Michael","non-dropping-particle":"","parse-names":false,"suffix":""},{"dropping-particle":"","family":"Qu","given":"Shijing","non-dropping-particle":"","parse-names":false,"suffix":""},{"dropping-particle":"","family":"Hilsenbeck","given":"Susan G.","non-dropping-particle":"","parse-names":false,"suffix":""},{"dropping-particle":"","family":"Becnel","given":"Lauren B.","non-dropping-particle":"","parse-names":false,"suffix":""},{"dropping-particle":"","family":"Bridges","given":"Dave","non-dropping-particle":"","parse-names":false,"suffix":""},{"dropping-particle":"","family":"Ma’ayan","given":"Avi","non-dropping-particle":"","parse-names":false,"suffix":""},{"dropping-particle":"","family":"Huss","given":"Janice M.","non-dropping-particle":"","parse-names":false,"suffix":""},{"dropping-particle":"","family":"Stossi","given":"Fabio","non-dropping-particle":"","parse-names":false,"suffix":""},{"dropping-particle":"","family":"Foulds","given":"Charles E.","non-dropping-particle":"","parse-names":false,"suffix":""},{"dropping-particle":"","family":"Kralli","given":"Anastasia","non-dropping-particle":"","parse-names":false,"suffix":""},{"dropping-particle":"","family":"McDonnell","given":"Donald P.","non-dropping-particle":"","parse-names":false,"suffix":""},{"dropping-particle":"","family":"McKenna","given":"Neil J.","non-dropping-particle":"","parse-names":false,"suffix":""}],"container-title":"bioRxiv","id":"ITEM-5","issued":{"date-parts":[["2019","6","3"]]},"page":"401729","publisher":"Cold Spring Harbor Laboratory","title":"The Signaling Pathways Project: an integrated ‘omics knowledgebase for mammalian cellular signaling pathways","type":"article-journal"},"uris":["http://www.mendeley.com/documents/?uuid=88093c44-f3ca-39f1-8e98-ad6bfdc065a6"]}],"mendeley":{"formattedCitation":"(Lu &lt;i&gt;et al.&lt;/i&gt;, 2014; Hochberg &lt;i&gt;et al.&lt;/i&gt;, 2015; Urraca &lt;i&gt;et al.&lt;/i&gt;, 2015; Ponnusamy &lt;i&gt;et al.&lt;/i&gt;, 2017; Ochsner &lt;i&gt;et al.&lt;/i&gt;, 2019)","plainTextFormattedCitation":"(Lu et al., 2014; Hochberg et al., 2015; Urraca et al., 2015; Ponnusamy et al., 2017; Ochsner et al., 2019)","previouslyFormattedCitation":"(Lu &lt;i&gt;et al.&lt;/i&gt;, 2014; Hochberg &lt;i&gt;et al.&lt;/i&gt;, 2015; Urraca &lt;i&gt;et al.&lt;/i&gt;, 2015; Ponnusamy &lt;i&gt;et al.&lt;/i&gt;, 2017; Ochsner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Hoch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Urrac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Ponnusam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Ochsn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pStyle w:val="Heading2"/>
        <w:rPr>
          <w:rFonts w:asciiTheme="minorHAnsi" w:hAnsiTheme="minorHAnsi" w:cstheme="minorHAnsi"/>
        </w:rPr>
      </w:pPr>
      <w:bookmarkStart w:id="61" w:name="_Toc17062334"/>
      <w:r w:rsidRPr="00087A95">
        <w:rPr>
          <w:rFonts w:asciiTheme="minorHAnsi" w:hAnsiTheme="minorHAnsi" w:cstheme="minorHAnsi"/>
        </w:rPr>
        <w:t>Genotyping</w:t>
      </w:r>
      <w:bookmarkEnd w:id="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Nr3c1 </w:t>
      </w:r>
      <w:r w:rsidRPr="00087A95">
        <w:rPr>
          <w:rFonts w:asciiTheme="minorHAnsi" w:hAnsiTheme="minorHAnsi" w:cstheme="minorHAnsi"/>
          <w:sz w:val="22"/>
          <w:szCs w:val="22"/>
        </w:rPr>
        <w:t xml:space="preserve">gene will be conducted to determine gene expression. For fetal/placental genotyping, fetal tail will be entirely clipped for DNA </w:t>
      </w:r>
      <w:proofErr w:type="gramStart"/>
      <w:r w:rsidRPr="00087A95">
        <w:rPr>
          <w:rFonts w:asciiTheme="minorHAnsi" w:hAnsiTheme="minorHAnsi" w:cstheme="minorHAnsi"/>
          <w:sz w:val="22"/>
          <w:szCs w:val="22"/>
        </w:rPr>
        <w:t>analysis  along</w:t>
      </w:r>
      <w:proofErr w:type="gramEnd"/>
      <w:r w:rsidRPr="00087A95">
        <w:rPr>
          <w:rFonts w:asciiTheme="minorHAnsi" w:hAnsiTheme="minorHAnsi" w:cstheme="minorHAnsi"/>
          <w:sz w:val="22"/>
          <w:szCs w:val="22"/>
        </w:rPr>
        <w:t xml:space="preserve"> with a section of the placenta to confirm expression of </w:t>
      </w:r>
      <w:r w:rsidRPr="00087A95">
        <w:rPr>
          <w:rFonts w:asciiTheme="minorHAnsi" w:hAnsiTheme="minorHAnsi" w:cstheme="minorHAnsi"/>
          <w:i/>
          <w:sz w:val="22"/>
          <w:szCs w:val="22"/>
        </w:rPr>
        <w:t>Nr3c1.</w:t>
      </w:r>
    </w:p>
    <w:p w:rsidR="003E213C" w:rsidRPr="00087A95" w:rsidRDefault="003E213C" w:rsidP="003E213C">
      <w:pPr>
        <w:pStyle w:val="Heading2"/>
        <w:rPr>
          <w:rFonts w:asciiTheme="minorHAnsi" w:hAnsiTheme="minorHAnsi" w:cstheme="minorHAnsi"/>
        </w:rPr>
      </w:pPr>
      <w:bookmarkStart w:id="62" w:name="_Toc15461876"/>
      <w:bookmarkStart w:id="63" w:name="_Toc17062335"/>
      <w:r w:rsidRPr="00087A95">
        <w:rPr>
          <w:rFonts w:asciiTheme="minorHAnsi" w:hAnsiTheme="minorHAnsi" w:cstheme="minorHAnsi"/>
        </w:rPr>
        <w:t>Western Blotting</w:t>
      </w:r>
      <w:bookmarkEnd w:id="58"/>
      <w:bookmarkEnd w:id="62"/>
      <w:bookmarkEnd w:id="6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w:t>
      </w:r>
      <w:r w:rsidRPr="00087A95">
        <w:rPr>
          <w:rFonts w:asciiTheme="minorHAnsi" w:hAnsiTheme="minorHAnsi" w:cstheme="minorHAnsi"/>
          <w:sz w:val="22"/>
          <w:szCs w:val="22"/>
        </w:rPr>
        <w:lastRenderedPageBreak/>
        <w:t>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and antibodies against GR will be used.</w:t>
      </w:r>
    </w:p>
    <w:p w:rsidR="003E213C" w:rsidRPr="00087A95" w:rsidRDefault="003E213C" w:rsidP="003E213C">
      <w:pPr>
        <w:pStyle w:val="Heading2"/>
        <w:rPr>
          <w:rFonts w:asciiTheme="minorHAnsi" w:hAnsiTheme="minorHAnsi" w:cstheme="minorHAnsi"/>
        </w:rPr>
      </w:pPr>
      <w:bookmarkStart w:id="64" w:name="_Toc14032703"/>
      <w:bookmarkStart w:id="65" w:name="_Toc15461877"/>
      <w:bookmarkStart w:id="66" w:name="_Toc17062336"/>
      <w:r w:rsidRPr="00087A95">
        <w:rPr>
          <w:rFonts w:asciiTheme="minorHAnsi" w:hAnsiTheme="minorHAnsi" w:cstheme="minorHAnsi"/>
        </w:rPr>
        <w:t>Histology</w:t>
      </w:r>
      <w:bookmarkEnd w:id="64"/>
      <w:bookmarkEnd w:id="65"/>
      <w:bookmarkEnd w:id="6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s collected from control and experimental at E14.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labyrinth thickness and area.</w:t>
      </w:r>
    </w:p>
    <w:p w:rsidR="003E213C" w:rsidRPr="00087A95" w:rsidRDefault="003E213C" w:rsidP="003E213C">
      <w:pPr>
        <w:pStyle w:val="Heading1"/>
        <w:rPr>
          <w:rFonts w:asciiTheme="minorHAnsi" w:hAnsiTheme="minorHAnsi" w:cstheme="minorHAnsi"/>
        </w:rPr>
      </w:pPr>
      <w:bookmarkStart w:id="67" w:name="_Toc15461878"/>
      <w:bookmarkStart w:id="68" w:name="_Toc17062337"/>
      <w:r w:rsidRPr="00087A95">
        <w:rPr>
          <w:rFonts w:asciiTheme="minorHAnsi" w:hAnsiTheme="minorHAnsi" w:cstheme="minorHAnsi"/>
        </w:rPr>
        <w:t>Expected Results</w:t>
      </w:r>
      <w:bookmarkEnd w:id="67"/>
      <w:bookmarkEnd w:id="68"/>
    </w:p>
    <w:p w:rsidR="003E213C" w:rsidRPr="00087A95" w:rsidRDefault="003E213C" w:rsidP="003E213C">
      <w:pPr>
        <w:pStyle w:val="Heading2"/>
        <w:rPr>
          <w:rFonts w:asciiTheme="minorHAnsi" w:hAnsiTheme="minorHAnsi" w:cstheme="minorHAnsi"/>
        </w:rPr>
      </w:pPr>
      <w:bookmarkStart w:id="69" w:name="_Toc15461879"/>
      <w:bookmarkStart w:id="70" w:name="_Toc17062338"/>
      <w:r w:rsidRPr="00087A95">
        <w:rPr>
          <w:rFonts w:asciiTheme="minorHAnsi" w:hAnsiTheme="minorHAnsi" w:cstheme="minorHAnsi"/>
          <w:b/>
          <w:bCs/>
        </w:rPr>
        <w:t>Aim 1.1: </w:t>
      </w:r>
      <w:r w:rsidRPr="00087A95">
        <w:rPr>
          <w:rFonts w:asciiTheme="minorHAnsi" w:hAnsiTheme="minorHAnsi" w:cstheme="minorHAnsi"/>
        </w:rPr>
        <w:t>How does maternal GC exposure affect placental development, fetal growth, and fetal survival?</w:t>
      </w:r>
      <w:bookmarkEnd w:id="69"/>
      <w:bookmarkEnd w:id="7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our prolonged dexamethasone exposure will reduce placental and fetal weights along with reduced placental labyrinth zone area causing intrauterine growth restriction (IUGR) in group of dexamethasone pre-gestation till E14.5 and in the group of dexamethasone conception till E14.5 with more pronounced effect in the groups treated with dexamethasone pre-gestation over groups treated at conception. Pregnant mice exposed to dexamethasone on E15, E16, and E17 had reduced placental and fetal weights and trophoblast swelling in the junctional and labyrinth zo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lt;i&gt;a&lt;/i&gt;)","plainTextFormattedCitation":"(Baisden et al., 2007a)","previouslyFormattedCitation":"(Baisden &lt;i&gt;et al.&lt;/i&gt;, 2007&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given dexamethasone at E11-E16 had reduced fetal and placental weights at E16, but the volume of the placental junctional and labyrinth zone was unchanged despite less fetal capillaries in the labyrinth zo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which suggests that our prolonged exposure will have more drastic effects on placental labyrinth area. To my knowledge, studies assessing effects of glucocorticoid treatment pre-gestation or very early in gestation are lacking. My preliminary data shows that mice treated with 1 mg/kg of the synthetic glucocorticoid dexamethasone in the drinking water from 1 week prior to mating through pregnancy had 1) dramatically reduced fertility whereby litter size from treated dams was 34% lower and had 2) 37% reduction in offspring birth weight. I thus expect fetal survival to be reduced as evident by resorption more so in the dexamethasone pre-gestation group than in the conception group.</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1" w:name="_Toc17062339"/>
      <w:bookmarkStart w:id="72" w:name="_Toc15461882"/>
      <w:r w:rsidRPr="00087A95">
        <w:rPr>
          <w:rFonts w:asciiTheme="minorHAnsi" w:hAnsiTheme="minorHAnsi" w:cstheme="minorHAnsi"/>
          <w:b/>
          <w:bCs/>
        </w:rPr>
        <w:t>Aim 1.2:</w:t>
      </w:r>
      <w:r w:rsidRPr="00087A95">
        <w:rPr>
          <w:rFonts w:asciiTheme="minorHAnsi" w:hAnsiTheme="minorHAnsi" w:cstheme="minorHAnsi"/>
        </w:rPr>
        <w:t> How does maternal GC exposure affect the expression of placental nutrient transporters?</w:t>
      </w:r>
      <w:bookmarkEnd w:id="71"/>
      <w:r w:rsidRPr="00087A95">
        <w:rPr>
          <w:rFonts w:asciiTheme="minorHAnsi" w:hAnsiTheme="minorHAnsi" w:cstheme="minorHAnsi"/>
        </w:rPr>
        <w:t> </w:t>
      </w:r>
      <w:bookmarkEnd w:id="7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experiments conducted in this aim will examine the effect of dexamethasone treatment on placental transport and transporters. I predict that placental glucose transporters, GLUT1 and GLUT3, will have increased gene expression. This is supported by increased placental GLUT1 protein expression at E21 in rats exposed to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eight/ day of dexamethasone starting at E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ce exposed to corticosterone in their drinking water at E11-E16 had increased placental GLUT1 and GLUT3 gene expression at E1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exposure timing (E11-E16) covers our window of interest at E14.5, but it is worthy to note that not all studies detected changes in glucose transporter expression during pregnancy using various exposure windows and dos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id":"ITEM-3","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3","issued":{"date-parts":[["2018","10","9"]]},"page":"1-11","publisher":"Hindawi","title":"Excess Hydrocortisone Hampers Placental Nutrient Uptake Disrupting Cellular Metabolism","type":"article-journal","volume":"2018"},"uris":["http://www.mendeley.com/documents/?uuid=cc17851b-4659-3870-98fe-7a76748bec91"]}],"mendeley":{"formattedCitation":"(Cuffe &lt;i&gt;et al.&lt;/i&gt;, 2011&lt;i&gt;a&lt;/i&gt;; Vaughan &lt;i&gt;et al.&lt;/i&gt;, 2015; Mateos &lt;i&gt;et al.&lt;/i&gt;, 2018)","plainTextFormattedCitation":"(Cuffe et al., 2011a; Vaughan et al., 2015; Mateos et al., 2018)","previouslyFormattedCitation":"(Cuffe &lt;i&gt;et al.&lt;/i&gt;, 2011&lt;i&gt;a&lt;/i&gt;; Vaughan &lt;i&gt;et al.&lt;/i&gt;, 2015; 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Vaug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15; Mateo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 is the most associated with growth restriction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mendeley":{"formattedCitation":"(Glazier &lt;i&gt;et al.&lt;/i&gt;, 1997)","plainTextFormattedCitation":"(Glazier et al., 1997)","previouslyFormattedCitation":"(Glazi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ected to occur after our exposure (from </w:t>
      </w:r>
      <w:r w:rsidRPr="00087A95">
        <w:rPr>
          <w:rFonts w:asciiTheme="minorHAnsi" w:hAnsiTheme="minorHAnsi" w:cstheme="minorHAnsi"/>
          <w:i/>
          <w:sz w:val="22"/>
          <w:szCs w:val="22"/>
        </w:rPr>
        <w:t xml:space="preserve">Aim </w:t>
      </w:r>
      <w:r w:rsidRPr="00087A95">
        <w:rPr>
          <w:rFonts w:asciiTheme="minorHAnsi" w:hAnsiTheme="minorHAnsi" w:cstheme="minorHAnsi"/>
          <w:sz w:val="22"/>
          <w:szCs w:val="22"/>
        </w:rPr>
        <w:t xml:space="preserve">1), my hypothesis will focus on SNAT1, SNAT2, and SNAT4 expression. I predict increased placental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er expression of SNAT1, SNAT2 but unchanged SNAT4 with our GC exposures. This hypothesis is supported by increased SNAT1 and SNAT2 gene expression but unaltered SNAT4 expression at E16 in mice treated with dexamethasone in their drinking water at E11-E16, which covers our window of interest at E14.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E19, mice given dexamethasone at E14-E19 also showed increased SNAT1 </w:t>
      </w:r>
      <w:r w:rsidRPr="00087A95">
        <w:rPr>
          <w:rFonts w:asciiTheme="minorHAnsi" w:hAnsiTheme="minorHAnsi" w:cstheme="minorHAnsi"/>
          <w:sz w:val="22"/>
          <w:szCs w:val="22"/>
        </w:rPr>
        <w:lastRenderedPageBreak/>
        <w:t xml:space="preserve">expression but unchanged SNAT2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further indicates a time-dependent effect on amino acid transporter expression, by which our longer exposure starting at pre-gestation or at conception will yield more similar results to the exposure given at E11-E16. It is worth noting that different exposure periods and pregnancy timepoints did not show a change in expression of all the SNAT gen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2","issue":"2","issued":{"date-parts":[["2010","2","1"]]},"page":"97-105","publisher":"W.B. Saunders","title":"Dexamethasone stimulates placental system A transport and trophoblast differentiation in term villous explants","type":"article-journal","volume":"31"},"uris":["http://www.mendeley.com/documents/?uuid=4945f7ee-1966-32a2-8602-6b292875159b"]},{"id":"ITEM-3","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3","issue":"3","issued":{"date-parts":[["2006","9"]]},"page":"E596-E603","title":"Cortisol stimulates system A amino acid transport and SNAT2 expression in a human placental cell line (BeWo)","type":"article-journal","volume":"291"},"uris":["http://www.mendeley.com/documents/?uuid=863f8858-cddb-3ac7-82c7-b1de9ad5645e"]},{"id":"ITEM-4","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4","issue":"12","issued":{"date-parts":[["2011","12","1"]]},"page":"981-989","publisher":"W.B. Saunders","title":"Sex specific changes in placental growth and MAPK following short term maternal dexamethasone exposure in the mouse","type":"article-journal","volume":"32"},"uris":["http://www.mendeley.com/documents/?uuid=8b5b2a99-2b7f-3a71-a5fa-4a60bc190402"]},{"id":"ITEM-5","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5","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Jones &lt;i&gt;et al.&lt;/i&gt;, 2006; Audette &lt;i&gt;et al.&lt;/i&gt;, 2010, 2011&lt;i&gt;a&lt;/i&gt;, 2014; Cuffe &lt;i&gt;et al.&lt;/i&gt;, 2011&lt;i&gt;a&lt;/i&gt;)","plainTextFormattedCitation":"(Jones et al., 2006; Audette et al., 2010, 2011a, 2014; Cuffe et al., 2011a)","previouslyFormattedCitation":"(Jones &lt;i&gt;et al.&lt;/i&gt;, 2006; Audette &lt;i&gt;et al.&lt;/i&gt;, 2010, 2011&lt;i&gt;a&lt;/i&gt;, 2014; 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Jones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6; 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0,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 xml:space="preserve">, 2014; 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LPL and LDL receptor will be downregulated in mouse placentas. This hypothesis is based on findings of reduced placental LPL activity in hydrocortisone treated term placental expla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LDL receptor expression in placentas from IUGR pregnanc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47.2005","ISSN":"0193-1849","abstract":"Among other factors, fetal growth requires maternal supply of cholesterol. Cellular cholesterol uptake is mainly mediated by the LDL receptor (LDL-R) and the scavenger receptor family. We hypothesi...","author":[{"dropping-particle":"","family":"Wadsack","given":"Christian","non-dropping-particle":"","parse-names":false,"suffix":""},{"dropping-particle":"","family":"Tabano","given":"Silvia","non-dropping-particle":"","parse-names":false,"suffix":""},{"dropping-particle":"","family":"Maier","given":"Alexandra","non-dropping-particle":"","parse-names":false,"suffix":""},{"dropping-particle":"","family":"Hiden","given":"Ursula","non-dropping-particle":"","parse-names":false,"suffix":""},{"dropping-particle":"","family":"Alvino","given":"Gioia","non-dropping-particle":"","parse-names":false,"suffix":""},{"dropping-particle":"","family":"Cozzi","given":"Veronica","non-dropping-particle":"","parse-names":false,"suffix":""},{"dropping-particle":"","family":"Hüttinger","given":"Manfred","non-dropping-particle":"","parse-names":false,"suffix":""},{"dropping-particle":"","family":"Schneider","given":"Wolfgang J.","non-dropping-particle":"","parse-names":false,"suffix":""},{"dropping-particle":"","family":"Lang","given":"Uwe","non-dropping-particle":"","parse-names":false,"suffix":""},{"dropping-particle":"","family":"Cetin","given":"Irene","non-dropping-particle":"","parse-names":false,"suffix":""},{"dropping-particle":"","family":"Desoye","given":"Gernot","non-dropping-particle":"","parse-names":false,"suffix":""}],"container-title":"American Journal of Physiology-Endocrinology and Metabolism","id":"ITEM-1","issue":"2","issued":{"date-parts":[["2007","2"]]},"page":"E476-E484","publisher":"American Physiological Society","title":"Intrauterine growth restriction is associated with alterations in placental lipoprotein receptors and maternal lipoprotein composition","type":"article-journal","volume":"292"},"uris":["http://www.mendeley.com/documents/?uuid=2316d61c-4fb7-3555-b3fd-011c25034aa0"]}],"mendeley":{"formattedCitation":"(Wadsack &lt;i&gt;et al.&lt;/i&gt;, 2007)","plainTextFormattedCitation":"(Wadsack et al., 2007)","previouslyFormattedCitation":"(Wadsack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dsa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73" w:name="_Toc17062340"/>
      <w:bookmarkStart w:id="74" w:name="_Toc15461881"/>
      <w:r w:rsidRPr="00087A95">
        <w:rPr>
          <w:rFonts w:asciiTheme="minorHAnsi" w:hAnsiTheme="minorHAnsi" w:cstheme="minorHAnsi"/>
          <w:b/>
          <w:bCs/>
        </w:rPr>
        <w:t>Aim 1.3:</w:t>
      </w:r>
      <w:r w:rsidRPr="00087A95">
        <w:rPr>
          <w:rFonts w:asciiTheme="minorHAnsi" w:hAnsiTheme="minorHAnsi" w:cstheme="minorHAnsi"/>
        </w:rPr>
        <w:t> Is placental mTORC1 signaling altered after maternal GC exposure?</w:t>
      </w:r>
      <w:bookmarkEnd w:id="73"/>
      <w:r w:rsidRPr="00087A95">
        <w:rPr>
          <w:rFonts w:asciiTheme="minorHAnsi" w:hAnsiTheme="minorHAnsi" w:cstheme="minorHAnsi"/>
        </w:rPr>
        <w:t xml:space="preserve"> </w:t>
      </w:r>
      <w:bookmarkEnd w:id="7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that placental mTORC1 activity will be reduced in placentas exposed to dexamethasone.  This is because mice exposed to corticosterone at E14-E19 had reduced expression of downstream targets of mTORC1 and increased expression of REDD1, an inhibitor of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the expected IUGR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may be supportive of reduced mTORC1 signaling.</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75" w:name="_Toc15461880"/>
      <w:bookmarkStart w:id="76" w:name="_Toc17062341"/>
      <w:r w:rsidRPr="00087A95">
        <w:rPr>
          <w:rFonts w:asciiTheme="minorHAnsi" w:hAnsiTheme="minorHAnsi" w:cstheme="minorHAnsi"/>
          <w:b/>
          <w:bCs/>
        </w:rPr>
        <w:t>Aim 1.4:</w:t>
      </w:r>
      <w:r w:rsidRPr="00087A95">
        <w:rPr>
          <w:rFonts w:asciiTheme="minorHAnsi" w:hAnsiTheme="minorHAnsi" w:cstheme="minorHAnsi"/>
        </w:rPr>
        <w:t xml:space="preserve"> How does maternal GC exposure affect placental </w:t>
      </w:r>
      <w:bookmarkEnd w:id="75"/>
      <w:r w:rsidRPr="00087A95">
        <w:rPr>
          <w:rFonts w:asciiTheme="minorHAnsi" w:hAnsiTheme="minorHAnsi" w:cstheme="minorHAnsi"/>
        </w:rPr>
        <w:t>endocrine function?</w:t>
      </w:r>
      <w:bookmarkEnd w:id="7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downregulated in the placentas of dexamethasone-treated animal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activity is predicted to be reduced (from </w:t>
      </w:r>
      <w:r w:rsidRPr="00087A95">
        <w:rPr>
          <w:rFonts w:asciiTheme="minorHAnsi" w:hAnsiTheme="minorHAnsi" w:cstheme="minorHAnsi"/>
          <w:i/>
          <w:sz w:val="22"/>
          <w:szCs w:val="22"/>
        </w:rPr>
        <w:t>Aim 3</w:t>
      </w:r>
      <w:r w:rsidRPr="00087A95">
        <w:rPr>
          <w:rFonts w:asciiTheme="minorHAnsi" w:hAnsiTheme="minorHAnsi" w:cstheme="minorHAnsi"/>
          <w:sz w:val="22"/>
          <w:szCs w:val="22"/>
        </w:rPr>
        <w:t xml:space="preserve">), then GDF15 levels should decrease accordingly.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IGF2 expression to be reduced since pregnant rats treated with dexamethasone at E13 had reduced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in the junctional zone despite unaltered expression in the labyrinth zon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lt;i&gt;a&lt;/i&gt;)","plainTextFormattedCitation":"(Ain et al., 2005a)","previouslyFormattedCitation":"(Ain &lt;i&gt;et al.&lt;/i&gt;, 2005&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nce our exposure is more chronic and placental weight and development is expected to be reduced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the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should be reduced.</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77" w:name="_Toc17062342"/>
      <w:bookmarkStart w:id="78" w:name="_Toc15461883"/>
      <w:r w:rsidRPr="00087A95">
        <w:rPr>
          <w:rFonts w:asciiTheme="minorHAnsi" w:hAnsiTheme="minorHAnsi" w:cstheme="minorHAnsi"/>
          <w:b/>
          <w:bCs/>
        </w:rPr>
        <w:t>Aim 1.5:</w:t>
      </w:r>
      <w:r w:rsidRPr="00087A95">
        <w:rPr>
          <w:rFonts w:asciiTheme="minorHAnsi" w:hAnsiTheme="minorHAnsi" w:cstheme="minorHAnsi"/>
        </w:rPr>
        <w:t> Is offspring survival, weight, body composition and insulin sensitivity altered with maternal GC exposure?</w:t>
      </w:r>
      <w:bookmarkEnd w:id="77"/>
      <w:r w:rsidRPr="00087A95">
        <w:rPr>
          <w:rFonts w:asciiTheme="minorHAnsi" w:hAnsiTheme="minorHAnsi" w:cstheme="minorHAnsi"/>
        </w:rPr>
        <w:t xml:space="preserve"> </w:t>
      </w:r>
      <w:bookmarkEnd w:id="7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e severe expected IUGR, reduced fetal weights, and increased resorption (from </w:t>
      </w:r>
      <w:r w:rsidRPr="00087A95">
        <w:rPr>
          <w:rFonts w:asciiTheme="minorHAnsi" w:hAnsiTheme="minorHAnsi" w:cstheme="minorHAnsi"/>
          <w:i/>
          <w:sz w:val="22"/>
          <w:szCs w:val="22"/>
        </w:rPr>
        <w:t>Aim 1</w:t>
      </w:r>
      <w:r w:rsidRPr="00087A95">
        <w:rPr>
          <w:rFonts w:asciiTheme="minorHAnsi" w:hAnsiTheme="minorHAnsi" w:cstheme="minorHAnsi"/>
          <w:sz w:val="22"/>
          <w:szCs w:val="22"/>
        </w:rPr>
        <w:t xml:space="preserve">), I predict that offspring survival will be reduced. Our preliminary data shows that pre-gestational exposure will dramatically reduce offspring survival at PND0.5-1 with 100% lethality of all pups from dexamethasone-treated dams. Dexamethasone exposure at conception is similarly predicted to reduce offspring survival within PND0.5-1 but to a lesser degree than the pre-gestational exposure. I predict offspring body weight to be relatively similar at 6 weeks as seen in adult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069149","ISSN":"1932-6203","PMID":"23935943","abstract":"Exposure to synthetic glucocorticoids during development can result in later cardiovascular and renal disease in sheep and rats. Although prenatal glucocorticoid exposure is associated with impaired renal development, less is known about effects on the developing heart. This study aimed to examine the effects of a short-term exposure to dexamethasone (60 hours from embryonic day 12.5) on the developing mouse heart, and cardiovascular function in adult male offspring. Dexamethasone (DEX) exposed fetuses were growth restricted compared to saline treated controls (SAL) at E14.5, but there was no difference between groups at E17.5. Heart weights of the DEX fetuses also tended to be smaller at E14.5, but not different at E17.5. Cardiac AT1aR, Bax, and IGF-1 mRNA expression was significantly increased by DEX compared to SAL at E17.5. In 12-month-old offspring DEX exposure caused an increase in basal blood pressure of ~3 mmHg. In addition, DEX exposed mice had a widened pulse pressure compared to SAL. DEX exposed males at 12 months had an approximate 25% reduction in nephron number compared to SAL, but no difference in cardiomyocyte number. Exposure to DEX in utero appears to adversely impact on nephrogenesis and heart growth but is not associated with a cardiomyocyte deficit in male mice in adulthood, possibly due to compensatory growth of the myocardium following the initial insult. However, the widened pulse pressure may be indicative of altered vascular compliance.","author":[{"dropping-particle":"","family":"O'Sullivan","given":"Lee","non-dropping-particle":"","parse-names":false,"suffix":""},{"dropping-particle":"","family":"Cuffe","given":"James S M","non-dropping-particle":"","parse-names":false,"suffix":""},{"dropping-particle":"","family":"Paravicini","given":"Tamara M","non-dropping-particle":"","parse-names":false,"suffix":""},{"dropping-particle":"","family":"Campbell","given":"Sally","non-dropping-particle":"","parse-names":false,"suffix":""},{"dropping-particle":"","family":"Dickinson","given":"Hayley","non-dropping-particle":"","parse-names":false,"suffix":""},{"dropping-particle":"","family":"Singh","given":"Reetu R","non-dropping-particle":"","parse-names":false,"suffix":""},{"dropping-particle":"","family":"Gezmish","given":"Oksan","non-dropping-particle":"","parse-names":false,"suffix":""},{"dropping-particle":"","family":"Black","given":"M Jane","non-dropping-particle":"","parse-names":false,"suffix":""},{"dropping-particle":"","family":"Moritz","given":"Karen M","non-dropping-particle":"","parse-names":false,"suffix":""}],"container-title":"PloS one","id":"ITEM-1","issue":"7","issued":{"date-parts":[["2013"]]},"page":"e69149","publisher":"Public Library of Science","title":"Prenatal exposure to dexamethasone in the mouse alters cardiac growth patterns and increases pulse pressure in aged male offspring.","type":"article-journal","volume":"8"},"uris":["http://www.mendeley.com/documents/?uuid=97cb204a-3ca2-336d-9f43-4ad3b48ee403"]},{"id":"ITEM-2","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2","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 O’Sullivan &lt;i&gt;et al.&lt;/i&gt;, 2013)","plainTextFormattedCitation":"(Lesage et al., 2004; O’Sullivan et al., 2013)","previouslyFormattedCitation":"(Lesage &lt;i&gt;et al.&lt;/i&gt;, 2004; O’Sulliva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Sulliv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the offspring will have higher fat mass as seen in human stud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earlhumdev.2011.09.009","ISSN":"03783782","PMID":"22018696","abstract":"BACKGROUND Prenatal exposure to maternal stress may program the fetal HPA axis, potentially leading to altered metabolism in later life, associated with adiposity and diabetes. AIMS This association is little studied in humans, and thus we explore whether high maternal job strain during early pregnancy, as well as maternal cortisol levels are associated with increased body mass index (BMI), central adiposity or body fat mass in the offspring at age five. Additionally, we explore whether these associations are modified by gender or mediated by gestational age and fetal growth restriction. STUDY DESIGN 2939 pregnant women (ABCD cohort study) completed a questionnaire around gestational week 16 including the Job Content Questionnaire, assessing job strain. Serum total cortisol was assessed in a subsample (n=1320). Gestational age (≥37 weeks), standardized birth weight and information on many covariates were available. At the age five health check, height, weight (BMI, kg/m(2)), waist circumference (waist-to-height ratio, WHtR) and Fat Mass Index (FMI, kg/m(2)) were assessed. RESULTS Job strain was not associated with higher BMI, WHtR or FMI. Higher maternal cortisol was independently associated with marginally higher FMI in girls, but marginally lower FMI in boys (β 0.09 and β -0.10 per 100 unit increase in serum cortisol, respectively. p&lt;0.01). This association was not mediated by gestational age or fetal growth restriction. CONCLUSIONS Results show that prenatal maternal job strain and cortisol may not program obesity and adiposity in the next generation in humans, but gender differences should always be considered.","author":[{"dropping-particle":"","family":"Dijk","given":"Aimée E.","non-dropping-particle":"Van","parse-names":false,"suffix":""},{"dropping-particle":"","family":"Eijsden","given":"Manon","non-dropping-particle":"Van","parse-names":false,"suffix":""},{"dropping-particle":"","family":"Stronks","given":"Karien","non-dropping-particle":"","parse-names":false,"suffix":""},{"dropping-particle":"","family":"Gemke","given":"Reinoud J.B.J.","non-dropping-particle":"","parse-names":false,"suffix":""},{"dropping-particle":"","family":"Vrijkotte","given":"Tanja G.M.","non-dropping-particle":"","parse-names":false,"suffix":""}],"container-title":"Early Human Development","id":"ITEM-1","issue":"6","issued":{"date-parts":[["2012","6"]]},"page":"351-356","title":"The relation of maternal job strain and cortisol levels during early pregnancy with body composition later in the 5-year-old child: The ABCD study","type":"article-journal","volume":"88"},"uris":["http://www.mendeley.com/documents/?uuid=c52a7c97-c7c4-35e0-b360-37d794be36da"]}],"mendeley":{"formattedCitation":"(Van Dijk &lt;i&gt;et al.&lt;/i&gt;, 2012)","plainTextFormattedCitation":"(Van Dijk et al., 2012)","previouslyFormattedCitation":"(Van Dijk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n Dij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since our exposure is longer than that of most studies, offspring may show increased insulin levels during the ITT at 6 weeks of age. In support of this hypothesis, 30-year-old human offspring of mothers who had received antenatal betamethasone had higher insulin levels 30 minutes after a glucose tolerance tes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5)66617-2","ISSN":"01406736","PMID":"15924982","abstract":"BACKGROUND Antenatal betamethasone treatment is widely used for the prevention of neonatal respiratory distress syndrome in preterm infants and substantially reduces neonatal mortality and morbidity. Fetal exposure to excess glucocorticoids has been proposed as one of the core mechanisms of the fetal origins of adult disease hypothesis. We assessed whether antenatal exposure to betamethasone for the prevention of neonatal respiratory distress syndrome affects cardiovascular risk factors at 30 years of age. METHODS We followed up at age 30 years 534 individuals whose mothers participated in a double-blind, placebo-controlled, randomised trial of antenatal betamethasone for the prevention of neonatal respiratory distress syndrome. Mothers received two doses of betamethasone or placebo given by intramuscular injection 24 h apart. Follow-up assessments included anthropometry; measurement of blood pressure, blood lipids (after overnight fasting), and early morning cortisol levels; and a 75 g oral glucose tolerance test. FINDINGS There were no differences between those exposed to betamethasone and to placebo in body size, blood lipids, blood pressure, plasma cortisol, prevalence of diabetes, or history of cardiovascular disease. After a 75 g oral glucose tolerance test, participants exposed to betamethasone had higher plasma insulin concentrations at 30 min (60.5 vs 52.0 mIU/L; ratio of geometric means 1.16 [95% CI 1.03 to 1.31], p=0.02) and lower glucose concentrations at 120 min (4.8 vs 5.1 mmol/L; difference -0.26 mmol/L [-0.53 to 0.00], p=0.05) than did those exposed to placebo. INTERPRETATION Antenatal exposure to betamethasone might result in insulin resistance in adult offspring, but has no clinical effect on cardiovascular risk factors at 30 years of age. Thus, obstetricians should continue to use a single course of antenatal betamethasone for the prevention of neonatal respiratory distress syndrome.","author":[{"dropping-particle":"","family":"Dalziel","given":"Stuart R","non-dropping-particle":"","parse-names":false,"suffix":""},{"dropping-particle":"","family":"Walker","given":"Natalie K","non-dropping-particle":"","parse-names":false,"suffix":""},{"dropping-particle":"","family":"Parag","given":"Varsha","non-dropping-particle":"","parse-names":false,"suffix":""},{"dropping-particle":"","family":"Mantell","given":"Colin","non-dropping-particle":"","parse-names":false,"suffix":""},{"dropping-particle":"","family":"Rea","given":"Harold H","non-dropping-particle":"","parse-names":false,"suffix":""},{"dropping-particle":"","family":"Rodgers","given":"Anthony","non-dropping-particle":"","parse-names":false,"suffix":""},{"dropping-particle":"","family":"Harding","given":"Jane E","non-dropping-particle":"","parse-names":false,"suffix":""}],"container-title":"The Lancet","id":"ITEM-1","issue":"9474","issued":{"date-parts":[["2005","5"]]},"page":"1856-1862","title":"Cardiovascular risk factors after antenatal exposure to betamethasone: 30-year follow-up of a randomised controlled trial","type":"article-journal","volume":"365"},"uris":["http://www.mendeley.com/documents/?uuid=5d9f4da9-c19c-3a7a-85f3-6bd874012414"]}],"mendeley":{"formattedCitation":"(Dalziel &lt;i&gt;et al.&lt;/i&gt;, 2005)","plainTextFormattedCitation":"(Dalziel et al., 2005)","previouslyFormattedCitation":"(Dalziel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alzi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other hand, adult rat offspring of antenatally stressed dams had unaffected insulin secretion in response to an OGT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but since our exposure is more chronic prior to or at gestation, then I expect insulin levels to be higher indicating less insulin sensitiv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sz w:val="18"/>
          <w:szCs w:val="18"/>
        </w:rPr>
      </w:pPr>
      <w:bookmarkStart w:id="79" w:name="_Toc15461884"/>
      <w:bookmarkStart w:id="80" w:name="_Toc17062343"/>
      <w:r w:rsidRPr="00087A95">
        <w:rPr>
          <w:rFonts w:asciiTheme="minorHAnsi" w:hAnsiTheme="minorHAnsi" w:cstheme="minorHAnsi"/>
          <w:b/>
          <w:bCs/>
        </w:rPr>
        <w:t>Aim 1.6: </w:t>
      </w:r>
      <w:r w:rsidRPr="00087A95">
        <w:rPr>
          <w:rFonts w:asciiTheme="minorHAnsi" w:hAnsiTheme="minorHAnsi" w:cstheme="minorHAnsi"/>
        </w:rPr>
        <w:t>Does a placental GR-KO model rescue the placental and fetal effects of GC exposure?</w:t>
      </w:r>
      <w:bookmarkEnd w:id="79"/>
      <w:bookmarkEnd w:id="8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the results of Aims 1.1-1.5 we will have identified critical glucocorticoid-induced changes in placental gene expression, signaling, placental and fetal size and offspring health.  Those models however do not separate effects of dexamethasone on the mother from those on the placenta. To separate </w:t>
      </w:r>
      <w:proofErr w:type="gramStart"/>
      <w:r w:rsidRPr="00087A95">
        <w:rPr>
          <w:rFonts w:asciiTheme="minorHAnsi" w:hAnsiTheme="minorHAnsi" w:cstheme="minorHAnsi"/>
          <w:sz w:val="22"/>
          <w:szCs w:val="22"/>
        </w:rPr>
        <w:t>these</w:t>
      </w:r>
      <w:proofErr w:type="gramEnd"/>
      <w:r w:rsidRPr="00087A95">
        <w:rPr>
          <w:rFonts w:asciiTheme="minorHAnsi" w:hAnsiTheme="minorHAnsi" w:cstheme="minorHAnsi"/>
          <w:sz w:val="22"/>
          <w:szCs w:val="22"/>
        </w:rPr>
        <w:t xml:space="preserve"> we will use placental GR knockouts and repeat these studies.  We expect that placental-derived glucocorticoid actions will be blocked by GR knockout in the placenta, but maternal glucocorticoid actions will be retained.  </w:t>
      </w:r>
    </w:p>
    <w:p w:rsidR="003E213C" w:rsidRPr="00087A95" w:rsidRDefault="003E213C" w:rsidP="003E213C">
      <w:pPr>
        <w:pStyle w:val="Heading1"/>
        <w:rPr>
          <w:rFonts w:asciiTheme="minorHAnsi" w:hAnsiTheme="minorHAnsi" w:cstheme="minorHAnsi"/>
        </w:rPr>
      </w:pPr>
      <w:bookmarkStart w:id="81" w:name="_Toc15461885"/>
      <w:bookmarkStart w:id="82" w:name="_Toc17062344"/>
      <w:r w:rsidRPr="00087A95">
        <w:rPr>
          <w:rFonts w:asciiTheme="minorHAnsi" w:hAnsiTheme="minorHAnsi" w:cstheme="minorHAnsi"/>
        </w:rPr>
        <w:t>Potential Pitfalls and Alternate Approaches (Aims 1.1-1.6)</w:t>
      </w:r>
      <w:bookmarkEnd w:id="81"/>
      <w:bookmarkEnd w:id="8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mice in the pre-gestation dexamethasone will not conceive immediately upon mating thus causing their </w:t>
      </w:r>
      <w:proofErr w:type="gramStart"/>
      <w:r w:rsidRPr="00087A95">
        <w:rPr>
          <w:rFonts w:asciiTheme="minorHAnsi" w:hAnsiTheme="minorHAnsi" w:cstheme="minorHAnsi"/>
          <w:sz w:val="22"/>
          <w:szCs w:val="22"/>
        </w:rPr>
        <w:t>1 week</w:t>
      </w:r>
      <w:proofErr w:type="gramEnd"/>
      <w:r w:rsidRPr="00087A95">
        <w:rPr>
          <w:rFonts w:asciiTheme="minorHAnsi" w:hAnsiTheme="minorHAnsi" w:cstheme="minorHAnsi"/>
          <w:sz w:val="22"/>
          <w:szCs w:val="22"/>
        </w:rPr>
        <w:t xml:space="preserve"> dexamethasone exposure prior to mating to be prolonged. We will have to eliminate all dams that will be exposed to pre-gestational dexamethasone for more than a week and the half prior to conception, thus we may need more mice. It is also possible for both groups that the mice may have spontaneous abortions and resorptions due to induced dexamethasone-induced stress even prior to the E14.5 timepoint. We may thus need to alter our exposure time and try different exposure windows for shorter periods of time during gestation. It is also possible that our placental GR KO model may prove lethal. In that case, we will use a different parental strain of </w:t>
      </w:r>
      <w:proofErr w:type="spellStart"/>
      <w:r w:rsidRPr="00087A95">
        <w:rPr>
          <w:rFonts w:asciiTheme="minorHAnsi" w:hAnsiTheme="minorHAnsi" w:cstheme="minorHAnsi"/>
          <w:sz w:val="22"/>
          <w:szCs w:val="22"/>
        </w:rPr>
        <w:t>Hets</w:t>
      </w:r>
      <w:proofErr w:type="spellEnd"/>
      <w:r w:rsidRPr="00087A95">
        <w:rPr>
          <w:rFonts w:asciiTheme="minorHAnsi" w:hAnsiTheme="minorHAnsi" w:cstheme="minorHAnsi"/>
          <w:sz w:val="22"/>
          <w:szCs w:val="22"/>
        </w:rPr>
        <w:t xml:space="preserve"> (Het x Het) to generate a partial knockout that may prove viab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83" w:name="_Toc17062345"/>
      <w:r w:rsidRPr="00087A95">
        <w:rPr>
          <w:rFonts w:asciiTheme="minorHAnsi" w:hAnsiTheme="minorHAnsi" w:cstheme="minorHAnsi"/>
        </w:rPr>
        <w:lastRenderedPageBreak/>
        <w:t>Appendix A: Summary Table of Compiled Studies Examining Effects of Antenatal GC on Placental/Fetal Development and Health</w:t>
      </w:r>
      <w:bookmarkEnd w:id="8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250" w:type="dxa"/>
        <w:tblInd w:w="-905" w:type="dxa"/>
        <w:tblLook w:val="04A0" w:firstRow="1" w:lastRow="0" w:firstColumn="1" w:lastColumn="0" w:noHBand="0" w:noVBand="1"/>
      </w:tblPr>
      <w:tblGrid>
        <w:gridCol w:w="1440"/>
        <w:gridCol w:w="3690"/>
        <w:gridCol w:w="6120"/>
      </w:tblGrid>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aper</w:t>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210/jcem.84.4.5607","ISSN":"0021-972X","PMID":"10199793","abstract":"Although glucocorticoids play important roles in development and fetal programming, they are widely used for treatment of a variety of diseases during pregnancy. In various tissues, glucocorticoids down-regulate glucose transport systems; however, their effects on glucose transporters in the placenta are unknown. In the present study, the glucose carrier proteins GLUT1 and GLUT3 were localized in the trophoblast and endothelium of the human, rat, and mouse placenta. Subsequently, it was investigated whether glucocorticoids affect messenger ribonucleic acid and protein expression of these molecules by Northern and Western blotting using 1) human term placental trophoblast cells cultured in the presence or absence of 0.5, 5, and 50 micromol/L triamcinolone; 2) placentas of rats that received a single i.p. dose of 0.38 mg/kg triamcinolone; and 3) placentas of transgenic mice bearing an antisense glucocorticoid receptor gene construct. In all of these systems, both glucose transporters were significantly down-regulated (P &lt; 0.05), with the exception of increased GLUT3 messenger ribonucleic acid and protein levels in transgenic mice. The results demonstrate that triamcinolone is a potent regulator of placental GLUT1 and GLUT3 expression involving the glucocorticoid receptor. We speculate that impaired expression of placental glucose transporters after glucocorticoid administration might contribute to the adverse side-effects, the foremost of which is a growth-retarded fetus, of this treatment during pregnancy.","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page":"1445-1452","title":"Placental Glucose Transporter Expression Is Regulated by Glucocorticoids &lt;sup&gt;1&lt;/sup&gt;","type":"article-journal","volume":"84"},"uris":["http://www.mendeley.com/documents/?uuid=0515ea46-8c24-3bb1-b8cc-0eeb5a83cfdc"]}],"mendeley":{"formattedCitation":"(Hahn &lt;i&gt;et al.&lt;/i&gt;, 1999&lt;i&gt;b&lt;/i&gt;)","plainTextFormattedCitation":"(Hahn et al., 1999b)","previouslyFormattedCitation":"(Hahn &lt;i&gt;et al.&lt;/i&gt;, 199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placental extracts from term pregnancy treated with triamcinolone (T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21 Rat placentas from rats injected with 0.38mg/kg TA once at E16</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ouse E17 placentas from GR transgenic mice using antisense RNA – this antisense is in the mother, but in placenta GR protein expression was reduced by 28%</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uman TB cells had GLUT1 on MVM, GLUT3 on endothelial cell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mRNA and protein reduced after TA</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unaffected, but protein decreas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rat and mouse, GLUT1 and GLUT3 localized in STB, CTB and endothelial </w:t>
            </w:r>
            <w:proofErr w:type="gramStart"/>
            <w:r w:rsidRPr="00087A95">
              <w:rPr>
                <w:rFonts w:asciiTheme="minorHAnsi" w:hAnsiTheme="minorHAnsi" w:cstheme="minorHAnsi"/>
                <w:sz w:val="22"/>
                <w:szCs w:val="22"/>
              </w:rPr>
              <w:t>cells(</w:t>
            </w:r>
            <w:proofErr w:type="gramEnd"/>
            <w:r w:rsidRPr="00087A95">
              <w:rPr>
                <w:rFonts w:asciiTheme="minorHAnsi" w:hAnsiTheme="minorHAnsi" w:cstheme="minorHAnsi"/>
                <w:sz w:val="22"/>
                <w:szCs w:val="22"/>
              </w:rPr>
              <w:t xml:space="preserve">weakest in CTB)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In rats, fetal and placental weights reduced by 73% and 53%, respectively at E21.</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Implantation number unaffect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and GLUT3 mRNA and protein reduced after T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 xml:space="preserve"> of transgenic mice reduced by 28%, offspring of transgenic mice were 20% lighte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1 mRNA and protein was reduc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and protein increased</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4.287177","ISSN":"00223751","PMID":"25625347","abstract":"Glucocorticoids affect glucose metabolism in adults and fetuses, although their effects on materno-fetal glucose partitioning remain unknown. The present study measured maternal hepatic glucose handling and placental glucose transport together with insulin signalling in these tissues in mice drinking corticosterone either from day (D) 11 to D16 or D14 to D19 of pregnancy (term = D21). On the final day of administration, corticosterone-treated mice were hyperinsulinaemic (P &lt; 0.05) but normoglycaemic compared to untreated controls. In maternal liver, there was no change in glycogen content or glucose 6-phosphatase activity but increased Slc2a2 glucose transporter expression in corticosterone-treated mice, on D16 only (P &lt; 0.05). On D19, but not D16, transplacental (3) H-methyl-d-glucose clearance was reduced by 33% in corticosterone-treated dams (P &lt; 0.05). However, when corticosterone-treated animals were pair-fed to control intake, aiming to prevent the corticosterone-induced increase in food consumption, (3) H-methyl-d-glucose clearance was similar to the controls. Depending upon gestational age, corticosterone treatment increased phosphorylation of the insulin-signalling proteins, protein kinase B (Akt) and glycogen synthase-kinase 3β, in maternal liver (P &lt; 0.05) but not placenta (P &gt; 0.05). Insulin receptor and insulin-like growth factor type I receptor abundance did not differ with treatment in either tissue. Corticosterone upregulated the stress-inducible mechanistic target of rapamycin (mTOR) suppressor, Redd1, in liver (D16 and D19) and placenta (D19), in ad libitum fed animals (P &lt; 0.05). Concomitantly, hepatic protein content and placental weight were reduced on D19 (P &lt; 0.05), in association with altered abundance and/or phosphorylation of signalling proteins downstream of mTOR. Taken together, the data indicate that maternal glucocorticoid excess reduces fetal growth partially by altering placental glucose transport and mTOR signalling.","author":[{"dropping-particle":"","family":"Vaughan","given":"O. R.","non-dropping-particle":"","parse-names":false,"suffix":""},{"dropping-particle":"","family":"Fisher","given":"H. M.","non-dropping-particle":"","parse-names":false,"suffix":""},{"dropping-particle":"","family":"Dionelis","given":"K. N.","non-dropping-particle":"","parse-names":false,"suffix":""},{"dropping-particle":"","family":"Jefferies","given":"E. C.","non-dropping-particle":"","parse-names":false,"suffix":""},{"dropping-particle":"","family":"Higgins","given":"J. S.","non-dropping-particle":"","parse-names":false,"suffix":""},{"dropping-particle":"","family":"Musial","given":"B.","non-dropping-particle":"","parse-names":false,"suffix":""},{"dropping-particle":"","family":"Sferruzzi-Perri","given":"A. N.","non-dropping-particle":"","parse-names":false,"suffix":""},{"dropping-particle":"","family":"Fowden","given":"A. L.","non-dropping-particle":"","parse-names":false,"suffix":""}],"container-title":"The Journal of Physiology","id":"ITEM-1","issue":"5","issued":{"date-parts":[["2015","3","1"]]},"page":"1307-1321","title":"Corticosterone alters materno-fetal glucose partitioning and insulin signalling in pregnant mice","type":"article-journal","volume":"593"},"uris":["http://www.mendeley.com/documents/?uuid=8986b854-54b3-3c36-9545-65f295d45fe2"]}],"mendeley":{"formattedCitation":"(Vaughan &lt;i&gt;et al.&lt;/i&gt;, 2015)","plainTextFormattedCitation":"(Vaughan et al., 2015)","previouslyFormattedCitation":"(Vaugha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2 Mice </w:t>
            </w:r>
            <w:proofErr w:type="gramStart"/>
            <w:r w:rsidRPr="00087A95">
              <w:rPr>
                <w:rFonts w:asciiTheme="minorHAnsi" w:hAnsiTheme="minorHAnsi" w:cstheme="minorHAnsi"/>
                <w:sz w:val="22"/>
                <w:szCs w:val="22"/>
              </w:rPr>
              <w:t>cohorts  given</w:t>
            </w:r>
            <w:proofErr w:type="gramEnd"/>
            <w:r w:rsidRPr="00087A95">
              <w:rPr>
                <w:rFonts w:asciiTheme="minorHAnsi" w:hAnsiTheme="minorHAnsi" w:cstheme="minorHAnsi"/>
                <w:sz w:val="22"/>
                <w:szCs w:val="22"/>
              </w:rPr>
              <w:t xml:space="preserve"> corticosterone in drinking water at two interval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1. E11-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he dose was designed to produce plasma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levels that are high and similar to concentrations reported in heat/light stressed dam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Unidirectional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clearance of non-metabolizable glucose was assessed</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n D19, transplacental 3Hmethyl-D-glucose clearance decreased by 33%</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reduced fetal weight by 8% and 19% at D16 and D19, respectivel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eight was reduced at both poin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was unaffect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D19,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clearance and fetal accumulation of glucose tracer was lower than controls at E19. No difference in clearance or accumulation at D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Slc2a1&amp;3 </w:t>
            </w:r>
            <w:r w:rsidRPr="00087A95">
              <w:rPr>
                <w:rFonts w:asciiTheme="minorHAnsi" w:hAnsiTheme="minorHAnsi" w:cstheme="minorHAnsi"/>
                <w:sz w:val="22"/>
                <w:szCs w:val="22"/>
              </w:rPr>
              <w:t xml:space="preserve">(GLUT 1 and 3) mRNA expression increased at E16, no change in expression on E19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 xml:space="preserve">Redd1 </w:t>
            </w:r>
            <w:r w:rsidRPr="00087A95">
              <w:rPr>
                <w:rFonts w:asciiTheme="minorHAnsi" w:hAnsiTheme="minorHAnsi" w:cstheme="minorHAnsi"/>
                <w:sz w:val="22"/>
                <w:szCs w:val="22"/>
              </w:rPr>
              <w:t xml:space="preserve">expression increased on D19 but not D16 with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and was in sync with the reduced transplacental glucose transport at D19</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express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On D16, </w:t>
            </w:r>
            <w:proofErr w:type="spellStart"/>
            <w:r w:rsidRPr="00087A95">
              <w:rPr>
                <w:rFonts w:asciiTheme="minorHAnsi" w:hAnsiTheme="minorHAnsi" w:cstheme="minorHAnsi"/>
                <w:sz w:val="22"/>
                <w:szCs w:val="22"/>
              </w:rPr>
              <w:t>pAkt</w:t>
            </w:r>
            <w:proofErr w:type="spellEnd"/>
            <w:r w:rsidRPr="00087A95">
              <w:rPr>
                <w:rFonts w:asciiTheme="minorHAnsi" w:hAnsiTheme="minorHAnsi" w:cstheme="minorHAnsi"/>
                <w:sz w:val="22"/>
                <w:szCs w:val="22"/>
              </w:rPr>
              <w:t xml:space="preserve"> was reduc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ess active </w:t>
            </w:r>
            <w:proofErr w:type="spellStart"/>
            <w:r w:rsidRPr="00087A95">
              <w:rPr>
                <w:rFonts w:asciiTheme="minorHAnsi" w:hAnsiTheme="minorHAnsi" w:cstheme="minorHAnsi"/>
                <w:sz w:val="22"/>
                <w:szCs w:val="22"/>
              </w:rPr>
              <w:t>Akt</w:t>
            </w:r>
            <w:proofErr w:type="spellEnd"/>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2 Mice </w:t>
            </w:r>
            <w:proofErr w:type="gramStart"/>
            <w:r w:rsidRPr="00087A95">
              <w:rPr>
                <w:rFonts w:asciiTheme="minorHAnsi" w:hAnsiTheme="minorHAnsi" w:cstheme="minorHAnsi"/>
                <w:sz w:val="22"/>
                <w:szCs w:val="22"/>
              </w:rPr>
              <w:t>cohorts  given</w:t>
            </w:r>
            <w:proofErr w:type="gramEnd"/>
            <w:r w:rsidRPr="00087A95">
              <w:rPr>
                <w:rFonts w:asciiTheme="minorHAnsi" w:hAnsiTheme="minorHAnsi" w:cstheme="minorHAnsi"/>
                <w:sz w:val="22"/>
                <w:szCs w:val="22"/>
              </w:rPr>
              <w:t xml:space="preserve"> corticosterone in drinking water at two interval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1. E11-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E14-E19</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i/>
                <w:sz w:val="22"/>
                <w:szCs w:val="22"/>
              </w:rPr>
            </w:pPr>
            <w:r w:rsidRPr="00087A95">
              <w:rPr>
                <w:rFonts w:asciiTheme="minorHAnsi" w:hAnsiTheme="minorHAnsi" w:cstheme="minorHAnsi"/>
                <w:sz w:val="22"/>
                <w:szCs w:val="22"/>
              </w:rPr>
              <w:lastRenderedPageBreak/>
              <w:t>Fetal weight reduced in both</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D16, no effect on </w:t>
            </w:r>
            <w:proofErr w:type="spellStart"/>
            <w:r w:rsidRPr="00087A95">
              <w:rPr>
                <w:rFonts w:asciiTheme="minorHAnsi" w:hAnsiTheme="minorHAnsi" w:cstheme="minorHAnsi"/>
                <w:sz w:val="22"/>
                <w:szCs w:val="22"/>
              </w:rPr>
              <w:t>materno</w:t>
            </w:r>
            <w:proofErr w:type="spellEnd"/>
            <w:r w:rsidRPr="00087A95">
              <w:rPr>
                <w:rFonts w:asciiTheme="minorHAnsi" w:hAnsiTheme="minorHAnsi" w:cstheme="minorHAnsi"/>
                <w:sz w:val="22"/>
                <w:szCs w:val="22"/>
              </w:rPr>
              <w:t>-fetal transfer of labeled amino aci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and placental weight reduced by 7% on D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n D19, fetus weight decreased by 16% and placental weight was 11% smalle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weight negatively correlated with maternal corticosteroid levels at E19 but not E16</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umber of viable pups per litter was unchanged with maternal </w:t>
            </w:r>
            <w:proofErr w:type="spellStart"/>
            <w:r w:rsidRPr="00087A95">
              <w:rPr>
                <w:rFonts w:asciiTheme="minorHAnsi" w:hAnsiTheme="minorHAnsi" w:cstheme="minorHAnsi"/>
                <w:sz w:val="22"/>
                <w:szCs w:val="22"/>
              </w:rPr>
              <w:t>cort</w:t>
            </w:r>
            <w:proofErr w:type="spell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accumulation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was not changed at E16, but placental accumulation was 35% more (expression of placental transporters was up as well, mentioned below)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19, placental and fetal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accumulation was reduced by 40-50%,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from E14-E19 (although placental transporter snat1 increased and others did not chang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Oppositely at E19, from dams treated E11-E16 (3 days post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fetal accumulation and clearance were 38% higher but placental accumulation was unchanged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longer term effects of GC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after cessation of </w:t>
            </w:r>
            <w:proofErr w:type="spellStart"/>
            <w:r w:rsidRPr="00087A95">
              <w:rPr>
                <w:rFonts w:asciiTheme="minorHAnsi" w:hAnsiTheme="minorHAnsi" w:cstheme="minorHAnsi"/>
                <w:sz w:val="22"/>
                <w:szCs w:val="22"/>
              </w:rPr>
              <w:t>tx</w:t>
            </w:r>
            <w:proofErr w:type="spell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16, </w:t>
            </w:r>
            <w:r w:rsidRPr="00087A95">
              <w:rPr>
                <w:rFonts w:asciiTheme="minorHAnsi" w:hAnsiTheme="minorHAnsi" w:cstheme="minorHAnsi"/>
                <w:i/>
                <w:sz w:val="22"/>
                <w:szCs w:val="22"/>
              </w:rPr>
              <w:t xml:space="preserve">Slc38a1 and 2 </w:t>
            </w:r>
            <w:r w:rsidRPr="00087A95">
              <w:rPr>
                <w:rFonts w:asciiTheme="minorHAnsi" w:hAnsiTheme="minorHAnsi" w:cstheme="minorHAnsi"/>
                <w:sz w:val="22"/>
                <w:szCs w:val="22"/>
              </w:rPr>
              <w:t xml:space="preserve">expression in placenta was increased, </w:t>
            </w:r>
            <w:r w:rsidRPr="00087A95">
              <w:rPr>
                <w:rFonts w:asciiTheme="minorHAnsi" w:hAnsiTheme="minorHAnsi" w:cstheme="minorHAnsi"/>
                <w:i/>
                <w:sz w:val="22"/>
                <w:szCs w:val="22"/>
              </w:rPr>
              <w:t xml:space="preserve">Slc38a4 </w:t>
            </w:r>
            <w:r w:rsidRPr="00087A95">
              <w:rPr>
                <w:rFonts w:asciiTheme="minorHAnsi" w:hAnsiTheme="minorHAnsi" w:cstheme="minorHAnsi"/>
                <w:sz w:val="22"/>
                <w:szCs w:val="22"/>
              </w:rPr>
              <w:t>was unchanged</w:t>
            </w:r>
          </w:p>
          <w:p w:rsidR="003E213C" w:rsidRPr="00087A95" w:rsidRDefault="003E213C" w:rsidP="00042732">
            <w:pPr>
              <w:rPr>
                <w:rFonts w:asciiTheme="minorHAnsi" w:hAnsiTheme="minorHAnsi" w:cstheme="minorHAnsi"/>
                <w:i/>
                <w:sz w:val="22"/>
                <w:szCs w:val="22"/>
              </w:rPr>
            </w:pPr>
            <w:r w:rsidRPr="00087A95">
              <w:rPr>
                <w:rFonts w:asciiTheme="minorHAnsi" w:hAnsiTheme="minorHAnsi" w:cstheme="minorHAnsi"/>
                <w:sz w:val="22"/>
                <w:szCs w:val="22"/>
              </w:rPr>
              <w:t xml:space="preserve">At E19, </w:t>
            </w:r>
            <w:r w:rsidRPr="00087A95">
              <w:rPr>
                <w:rFonts w:asciiTheme="minorHAnsi" w:hAnsiTheme="minorHAnsi" w:cstheme="minorHAnsi"/>
                <w:i/>
                <w:sz w:val="22"/>
                <w:szCs w:val="22"/>
              </w:rPr>
              <w:t xml:space="preserve">Slc38a1 </w:t>
            </w:r>
            <w:r w:rsidRPr="00087A95">
              <w:rPr>
                <w:rFonts w:asciiTheme="minorHAnsi" w:hAnsiTheme="minorHAnsi" w:cstheme="minorHAnsi"/>
                <w:sz w:val="22"/>
                <w:szCs w:val="22"/>
              </w:rPr>
              <w:t xml:space="preserve">expression increased, but no change in </w:t>
            </w:r>
            <w:r w:rsidRPr="00087A95">
              <w:rPr>
                <w:rFonts w:asciiTheme="minorHAnsi" w:hAnsiTheme="minorHAnsi" w:cstheme="minorHAnsi"/>
                <w:i/>
                <w:sz w:val="22"/>
                <w:szCs w:val="22"/>
              </w:rPr>
              <w:t>Slc38a2 or 4</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weighed less at E16 but volume of zones did not differ. No difference in zone at E19</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vascularity shown by less fetal capillaries in the labyrinthine zone by 55% at E16</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J.PLACENTA.2009.11.016","ISSN":"0143-4004","abstract":"Synthetic glucocorticoids (GCs) are given to women with threatened preterm labour but their administration has been linked to reduced infant birthweight. The underlying mechanisms are unknown, but impaired placental development and/or function has been implicated. The activity of the system A amino acid transporter is decreased in placentas from pregnancies complicated by fetal growth restriction. Whether GCs adversely affect placental amino acid transport is unknown. The objective of this study was to determine the regulatory effects of GCs on system A transport using a human in vitro placental explant model. Term explants (n=7) were treated with dexamethasone (DEX 10−8M or 10−6M) or vehicle for 48h. System A activity was measured by the uptake of 14C–N-methylated aminoisobutyric acid by explants. Explants were also processed for electron microscopy (EM), immunohistochemistry, and qRT-PCR. Lactate dehydrogenase (LDH), human chorionic gonadotropin (hCG) and human placental lactogen (hPL) release into the culture medium was measured. DEX (10−6M) stimulated system A activity compared to vehicle (p&lt;0.05). System A transporter proteins were localized to the newly regenerating syncytiotrophoblast layer, but mRNA levels were unchanged with DEX treatment. DEX did not adversely affect explant viability as determined by reduced LDH release (p&lt;0.05). DEX treatment was associated with morphological (accelerated apical microvilli formation, nuclear maturation, and increased cell organelle number) and functional (elevated hCG secretion, increased 11β-HSD2 mRNA expression and reduced cytotrophoblast proliferation (p&lt;0.05 for all)) markers of syncytiotrophoblast differentiation. These findings suggest that DEX stimulates system A activity and promotes syncytiotrophoblast differentiation and maturation.","author":[{"dropping-particle":"","family":"Audette","given":"M.C.","non-dropping-particle":"","parse-names":false,"suffix":""},{"dropping-particle":"","family":"Greenwood","given":"S.L.","non-dropping-particle":"","parse-names":false,"suffix":""},{"dropping-particle":"","family":"Sibley","given":"C.P.","non-dropping-particle":"","parse-names":false,"suffix":""},{"dropping-particle":"","family":"Jones","given":"C.J.P.","non-dropping-particle":"","parse-names":false,"suffix":""},{"dropping-particle":"","family":"Challis","given":"J.R.G.","non-dropping-particle":"","parse-names":false,"suffix":""},{"dropping-particle":"","family":"Matthews","given":"S.G.","non-dropping-particle":"","parse-names":false,"suffix":""},{"dropping-particle":"","family":"Jones","given":"R.L.","non-dropping-particle":"","parse-names":false,"suffix":""}],"container-title":"Placenta","id":"ITEM-1","issue":"2","issued":{"date-parts":[["2010","2","1"]]},"page":"97-105","publisher":"W.B. Saunders","title":"Dexamethasone stimulates placental system A transport and trophoblast differentiation in term villous explants","type":"article-journal","volume":"31"},"uris":["http://www.mendeley.com/documents/?uuid=4945f7ee-1966-32a2-8602-6b292875159b"]}],"mendeley":{"formattedCitation":"(Audette &lt;i&gt;et al.&lt;/i&gt;, 2010)","plainTextFormattedCitation":"(Audette et al., 2010)","previouslyFormattedCitation":"(Audette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placental explants from term-pregnancies in healthy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l explants incubated </w:t>
            </w:r>
            <w:proofErr w:type="gramStart"/>
            <w:r w:rsidRPr="00087A95">
              <w:rPr>
                <w:rFonts w:asciiTheme="minorHAnsi" w:hAnsiTheme="minorHAnsi" w:cstheme="minorHAnsi"/>
                <w:sz w:val="22"/>
                <w:szCs w:val="22"/>
              </w:rPr>
              <w:t>with  radiolabeled</w:t>
            </w:r>
            <w:proofErr w:type="gramEnd"/>
            <w:r w:rsidRPr="00087A95">
              <w:rPr>
                <w:rFonts w:asciiTheme="minorHAnsi" w:hAnsiTheme="minorHAnsi" w:cstheme="minorHAnsi"/>
                <w:sz w:val="22"/>
                <w:szCs w:val="22"/>
              </w:rPr>
              <w:t xml:space="preserve"> 14C-MeAIB for different periods </w:t>
            </w: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dded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 M</w:t>
            </w: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increased placental uptake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M but not at 10</w:t>
            </w:r>
            <w:r w:rsidRPr="00087A95">
              <w:rPr>
                <w:rFonts w:asciiTheme="minorHAnsi" w:hAnsiTheme="minorHAnsi" w:cstheme="minorHAnsi"/>
                <w:sz w:val="22"/>
                <w:szCs w:val="22"/>
                <w:vertAlign w:val="superscript"/>
              </w:rPr>
              <w:t>-8</w:t>
            </w:r>
            <w:r w:rsidRPr="00087A95">
              <w:rPr>
                <w:rFonts w:asciiTheme="minorHAnsi" w:hAnsiTheme="minorHAnsi" w:cstheme="minorHAnsi"/>
                <w:sz w:val="22"/>
                <w:szCs w:val="22"/>
              </w:rPr>
              <w:t xml:space="preserve">M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stimulated system A activity at 10</w:t>
            </w:r>
            <w:r w:rsidRPr="00087A95">
              <w:rPr>
                <w:rFonts w:asciiTheme="minorHAnsi" w:hAnsiTheme="minorHAnsi" w:cstheme="minorHAnsi"/>
                <w:sz w:val="22"/>
                <w:szCs w:val="22"/>
                <w:vertAlign w:val="superscript"/>
              </w:rPr>
              <w:t>-6</w:t>
            </w:r>
            <w:r w:rsidRPr="00087A95">
              <w:rPr>
                <w:rFonts w:asciiTheme="minorHAnsi" w:hAnsiTheme="minorHAnsi" w:cstheme="minorHAnsi"/>
                <w:sz w:val="22"/>
                <w:szCs w:val="22"/>
              </w:rPr>
              <w:t xml:space="preserve">M with 30% increase of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uptak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mRNA expression of SNAT1,2 or 4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effect on placental apoptosis </w:t>
            </w:r>
          </w:p>
          <w:p w:rsidR="003E213C" w:rsidRPr="00087A95" w:rsidRDefault="003E213C" w:rsidP="00042732">
            <w:pPr>
              <w:jc w:val="cente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horiocarcinoma cell line used with 14CMeAIB infusion to assess transport of system A a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Cortisol was added to incubated cells at concentrations 5nM-2.5uM for up to 24 hours</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BeWo</w:t>
            </w:r>
            <w:proofErr w:type="spellEnd"/>
            <w:r w:rsidRPr="00087A95">
              <w:rPr>
                <w:rFonts w:asciiTheme="minorHAnsi" w:hAnsiTheme="minorHAnsi" w:cstheme="minorHAnsi"/>
                <w:sz w:val="22"/>
                <w:szCs w:val="22"/>
              </w:rPr>
              <w:t xml:space="preserve"> cells incubated with 1000nM cortisol had higher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transfer from apical to basolateral chambers over 20 minute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NAT1 mRNA was unchanged with cortisol at multiple concentration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 xml:space="preserve">SNAT2 mRNA levels increased by 21% at 24h incubation of 1uM cortisol. </w:t>
            </w:r>
            <w:proofErr w:type="spellStart"/>
            <w:r w:rsidRPr="00087A95">
              <w:rPr>
                <w:rFonts w:asciiTheme="minorHAnsi" w:hAnsiTheme="minorHAnsi" w:cstheme="minorHAnsi"/>
                <w:sz w:val="22"/>
                <w:szCs w:val="22"/>
              </w:rPr>
              <w:t>Cort</w:t>
            </w:r>
            <w:proofErr w:type="spellEnd"/>
            <w:r w:rsidRPr="00087A95">
              <w:rPr>
                <w:rFonts w:asciiTheme="minorHAnsi" w:hAnsiTheme="minorHAnsi" w:cstheme="minorHAnsi"/>
                <w:sz w:val="22"/>
                <w:szCs w:val="22"/>
              </w:rPr>
              <w:t xml:space="preserve"> exposure of 2.5uM for 24 hours increase SNAT2 mRNA expression by 30%</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otein expression of SNAT1 was not assessed</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SNAT2 showed increased expression with 1uM of cortisol for 24 hours by 11%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210/en.2011-0104","ISSN":"0013-7227","author":[{"dropping-particle":"","family":"Audette","given":"Melanie C.","non-dropping-particle":"","parse-names":false,"suffix":""},{"dropping-particle":"","family":"Challis","given":"John R.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Endocrinology","id":"ITEM-1","issue":"9","issued":{"date-parts":[["2011","9","1"]]},"page":"3561-3570","publisher":"Narnia","title":"Antenatal Dexamethasone Treatment in Midgestation Reduces System A-Mediated Transport in the Late-Gestation Murine Placenta","type":"article-journal","volume":"152"},"uris":["http://www.mendeley.com/documents/?uuid=5db97b87-8571-370b-86d6-c4267acf408b"]}],"mendeley":{"formattedCitation":"(Audette &lt;i&gt;et al.&lt;/i&gt;, 2011&lt;i&gt;b&lt;/i&gt;)","plainTextFormattedCitation":"(Audette et al., 2011b)","previouslyFormattedCitation":"(Audett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udett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mice treated with 0.1mg/k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injected at E13.5 and E14.5 (midgestation exposur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ansfer studies done at E12.5, E15.5 (24hr after </w:t>
            </w:r>
            <w:proofErr w:type="spellStart"/>
            <w:r w:rsidRPr="00087A95">
              <w:rPr>
                <w:rFonts w:asciiTheme="minorHAnsi" w:hAnsiTheme="minorHAnsi" w:cstheme="minorHAnsi"/>
                <w:sz w:val="22"/>
                <w:szCs w:val="22"/>
              </w:rPr>
              <w:t>tx</w:t>
            </w:r>
            <w:proofErr w:type="spellEnd"/>
            <w:proofErr w:type="gramStart"/>
            <w:r w:rsidRPr="00087A95">
              <w:rPr>
                <w:rFonts w:asciiTheme="minorHAnsi" w:hAnsiTheme="minorHAnsi" w:cstheme="minorHAnsi"/>
                <w:sz w:val="22"/>
                <w:szCs w:val="22"/>
              </w:rPr>
              <w:t>) ,</w:t>
            </w:r>
            <w:proofErr w:type="gramEnd"/>
            <w:r w:rsidRPr="00087A95">
              <w:rPr>
                <w:rFonts w:asciiTheme="minorHAnsi" w:hAnsiTheme="minorHAnsi" w:cstheme="minorHAnsi"/>
                <w:sz w:val="22"/>
                <w:szCs w:val="22"/>
              </w:rPr>
              <w:t xml:space="preserve"> E17.5 (72h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and E18.5 (96h after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ubset of dams were allowed to deliver their pups </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saline injected controls, placental and fetal weights increased from E12.5 to E15.5 to E18.5. Placental 14CMeAIB transfer also increased which was consistent with increases in system A gene expression of SNAT1, 2 and 4 as pregnancy progress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ffects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from E13.5 and E14.5 did not alter 14CMeAIB transfer at E15.5 or E17.5, but transfer was reduced at E18.5 in male and female placentas (long-term after treatment cess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1,2 and 4 mRNA expression was unchanged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in male and female placentas at E15.5, 17.5 and 18.5 (despite reduced transfer at E18.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tal weights at E15.5, E18.5 or at birth was unchang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on placental weight at E15.5, E17.5 and E18.5 in males. In females there was no change at E15.5 or E17.5, but placental weight was reduced at E18.5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the reduced female placental weight at E18.5 increased the </w:t>
            </w:r>
            <w:proofErr w:type="spellStart"/>
            <w:r w:rsidRPr="00087A95">
              <w:rPr>
                <w:rFonts w:asciiTheme="minorHAnsi" w:hAnsiTheme="minorHAnsi" w:cstheme="minorHAnsi"/>
                <w:sz w:val="22"/>
                <w:szCs w:val="22"/>
              </w:rPr>
              <w:t>fetal:placental</w:t>
            </w:r>
            <w:proofErr w:type="spellEnd"/>
            <w:r w:rsidRPr="00087A95">
              <w:rPr>
                <w:rFonts w:asciiTheme="minorHAnsi" w:hAnsiTheme="minorHAnsi" w:cstheme="minorHAnsi"/>
                <w:sz w:val="22"/>
                <w:szCs w:val="22"/>
              </w:rPr>
              <w:t xml:space="preserve"> ratio at E18.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change in placental labyrinth or junctional zone proportions w.r.t. total placental area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No difference in maternal or fetal plasma corticosterone concentrations at E18.5</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9c8e49d-6b6e-3028-aaa5-bca93291d959"]}],"mendeley":{"formattedCitation":"(Cuffe &lt;i&gt;et al.&lt;/i&gt;, 2011&lt;i&gt;b&lt;/i&gt;)","plainTextFormattedCitation":"(Cuffe et al., 2011b)","previouslyFormattedCitation":"(Cuffe &lt;i&gt;et al.&lt;/i&gt;, 2011&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mice treated with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1ug/kg/h minipump for 60 hours (2.5 days) via a minipump starting at E12.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collected at E14.5 (2 days- 48 hours) and at E17.5 (after 5 days of initial exposure, after 2.5 days from end of exposure)</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fetal body weight at E14.5 in males and females, but not at E17.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ed female placental weight at E14.5 but not E17.5. Male placental weight was unchanged in both day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Igf2</w:t>
            </w:r>
            <w:r w:rsidRPr="00087A95">
              <w:rPr>
                <w:rFonts w:asciiTheme="minorHAnsi" w:hAnsiTheme="minorHAnsi" w:cstheme="minorHAnsi"/>
                <w:sz w:val="22"/>
                <w:szCs w:val="22"/>
              </w:rPr>
              <w:t xml:space="preserve"> expression not affected by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t either ag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LUT1, GLUT3, SNAT 1, SNAT2 and SNAT4 gene expression was unaltered after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t E14.5 and E17.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s in placental areas or gross morpholog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emale junctional zone cross sectional area was smaller at E14.5.</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Whole placental </w:t>
            </w:r>
            <w:proofErr w:type="gramStart"/>
            <w:r w:rsidRPr="00087A95">
              <w:rPr>
                <w:rFonts w:asciiTheme="minorHAnsi" w:hAnsiTheme="minorHAnsi" w:cstheme="minorHAnsi"/>
                <w:sz w:val="22"/>
                <w:szCs w:val="22"/>
              </w:rPr>
              <w:t>cross sectional</w:t>
            </w:r>
            <w:proofErr w:type="gramEnd"/>
            <w:r w:rsidRPr="00087A95">
              <w:rPr>
                <w:rFonts w:asciiTheme="minorHAnsi" w:hAnsiTheme="minorHAnsi" w:cstheme="minorHAnsi"/>
                <w:sz w:val="22"/>
                <w:szCs w:val="22"/>
              </w:rPr>
              <w:t xml:space="preserve"> area was smaller.</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4-2157","ISSN":"0021-972X","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container-title":"The Journal of Clinical Endocrinology &amp; Metabolism","id":"ITEM-1","issue":"11","issued":{"date-parts":[["2014","11","1"]]},"page":"E2226-E2233","publisher":"Narnia","title":"Synthetic Glucocorticoid Reduces Human Placental System A Transport in Women Treated With Antenatal Therapy","type":"article-journal","volume":"99"},"uris":["http://www.mendeley.com/documents/?uuid=51d06728-d775-3478-a1bc-1b5fb841c4b2"]}],"mendeley":{"formattedCitation":"(Audette &lt;i&gt;et al.&lt;/i&gt;, 2014)","plainTextFormattedCitation":"(Audette et al., 2014)","previouslyFormattedCitation":"(Audette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udett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Used placental extracts from pregnancies treated with GC who delivered at various times during gest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Women recruited if they received 2 doses of </w:t>
            </w:r>
            <w:proofErr w:type="spellStart"/>
            <w:r w:rsidRPr="00087A95">
              <w:rPr>
                <w:rFonts w:asciiTheme="minorHAnsi" w:hAnsiTheme="minorHAnsi" w:cstheme="minorHAnsi"/>
                <w:sz w:val="22"/>
                <w:szCs w:val="22"/>
              </w:rPr>
              <w:t>celestone</w:t>
            </w:r>
            <w:proofErr w:type="spellEnd"/>
            <w:r w:rsidRPr="00087A95">
              <w:rPr>
                <w:rFonts w:asciiTheme="minorHAnsi" w:hAnsiTheme="minorHAnsi" w:cstheme="minorHAnsi"/>
                <w:sz w:val="22"/>
                <w:szCs w:val="22"/>
              </w:rPr>
              <w:t xml:space="preserve"> (betamethasone 12 mg intramuscular ~12 hours apart) at 23.6 and 33.9 weeks of gest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roup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1. mom who delivered preterm 24h-14 days after </w:t>
            </w:r>
            <w:proofErr w:type="spellStart"/>
            <w:r w:rsidRPr="00087A95">
              <w:rPr>
                <w:rFonts w:asciiTheme="minorHAnsi" w:hAnsiTheme="minorHAnsi" w:cstheme="minorHAnsi"/>
                <w:sz w:val="22"/>
                <w:szCs w:val="22"/>
              </w:rPr>
              <w:t>tx</w:t>
            </w:r>
            <w:proofErr w:type="spellEnd"/>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2. who delivered 14d-after treatment but still delivered before term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3.who received GC but delivered at term</w:t>
            </w:r>
          </w:p>
        </w:tc>
        <w:tc>
          <w:tcPr>
            <w:tcW w:w="6120" w:type="dxa"/>
          </w:tcPr>
          <w:p w:rsidR="003E213C" w:rsidRPr="00087A95" w:rsidRDefault="003E213C" w:rsidP="00042732">
            <w:pPr>
              <w:rPr>
                <w:rFonts w:asciiTheme="minorHAnsi" w:hAnsiTheme="minorHAnsi" w:cstheme="minorHAnsi"/>
                <w:sz w:val="22"/>
                <w:szCs w:val="22"/>
              </w:rPr>
            </w:pPr>
            <w:proofErr w:type="gramStart"/>
            <w:r w:rsidRPr="00087A95">
              <w:rPr>
                <w:rFonts w:asciiTheme="minorHAnsi" w:hAnsiTheme="minorHAnsi" w:cstheme="minorHAnsi"/>
                <w:sz w:val="22"/>
                <w:szCs w:val="22"/>
              </w:rPr>
              <w:t>Fetuses  born</w:t>
            </w:r>
            <w:proofErr w:type="gramEnd"/>
            <w:r w:rsidRPr="00087A95">
              <w:rPr>
                <w:rFonts w:asciiTheme="minorHAnsi" w:hAnsiTheme="minorHAnsi" w:cstheme="minorHAnsi"/>
                <w:sz w:val="22"/>
                <w:szCs w:val="22"/>
              </w:rPr>
              <w:t xml:space="preserve"> 24hours-14 days after the GC treatment (preterm delivery) had reduced birth weight compared to fetuses born 14days post treatment until term (term pregnancie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 between birth weight of GC treated fetuses at term and term controls (not treated with GC)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f fetuses delivered between 24h-14d after the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had significantly lower weights compared to placentas from 14d-term deliveries with GC.</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Uptake of 14CMeAIB by placental explants from GC treated moms who delivered 14d-term or at term after the treatment had reduced system A activity compared to placentas from preterm deliver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from preterm delivery (24h-14d post GC) had no change in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uptake compared to control term placenta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f GC treated moms who delivered at term had significantly reduced system A transport compared to control term placenta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xpression of placental AA transporter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No effect of SNAT 1 or SNAT2</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4 gene expression was reduced in placentas of GC treated moms at term compared to GC treated placentas of fetuses born 14d-term after GC treatment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5/2018/5106174","ISSN":"2314-6133","abstract":"&lt;p&gt;Low birth weight increases neonatal morbidity and mortality, and surviving infants have increased risk of metabolic and cardiovascular disturbances later in life, as well as other neurological, psychiatric, and immune complications. A gestational excess of glucocorticoids (GCs) is a well-known cause for fetal growth retardation, but the biological basis for this association remains elusive. Placental growth is closely related to fetal growth. The placenta is the main regulator of nutrient transport to the fetus, resulting from the difference between placental nutrient uptake and the placenta’s own metabolism. The aim of this study was to analyze how excess hydrocortisone affects placental glucose and lipid metabolism. Human placenta explants from term physiological pregnancies were cultured for 18 hours under different hydrocortisone concentrations (2.75, 5.5, and 55 mM; 1, 2, and 20 mg/ml). Placental glucose and lipid uptake and the metabolic partitioning of fatty acids were quantified by isotopic techniques, and expression of specific glucose transporter GLUT1 was quantified by western blot. Cell viability was assessed by MTT, immunohistochemistry and caspase activity. We found that excess hydrocortisone impairs glucose uptake and lipoprotein lipase (LPL) activity, coincident with a GC-dose dependent inhibition of fatty acid oxidation and esterification. None of the experimental conditions showed an increased cell death. In conclusion, our results show that GC overexposure exerts a dysfunctional effect on lipid transport and metabolism and glucose uptake in human placental explants. These findings could well be directly related to a reduced placental growth and possibly to a reduced supply of nutrients to the fetus and the consequent fetal growth retardation and metabolic programming.&lt;/p&gt;","author":[{"dropping-particle":"","family":"Mateos","given":"Rosa María","non-dropping-particle":"","parse-names":false,"suffix":""},{"dropping-particle":"","family":"Jiménez","given":"Gema","non-dropping-particle":"","parse-names":false,"suffix":""},{"dropping-particle":"","family":"Álvarez-Gil","given":"Carmen","non-dropping-particle":"","parse-names":false,"suffix":""},{"dropping-particle":"","family":"Visiedo","given":"Francisco","non-dropping-particle":"","parse-names":false,"suffix":""},{"dropping-particle":"","family":"Rivera-Rodríguez","given":"Fátima","non-dropping-particle":"","parse-names":false,"suffix":""},{"dropping-particle":"","family":"Santos-Rosendo","given":"Celeste","non-dropping-particle":"","parse-names":false,"suffix":""},{"dropping-particle":"","family":"Rodriguez-Pareja","given":"Antonia","non-dropping-particle":"","parse-names":false,"suffix":""},{"dropping-particle":"","family":"Perdomo","given":"Germán","non-dropping-particle":"","parse-names":false,"suffix":""},{"dropping-particle":"","family":"Lechuga-Sancho","given":"Alfonso M.","non-dropping-particle":"","parse-names":false,"suffix":""}],"container-title":"BioMed Research International","id":"ITEM-1","issued":{"date-parts":[["2018","10","9"]]},"page":"1-11","publisher":"Hindawi","title":"Excess Hydrocortisone Hampers Placental Nutrient Uptake Disrupting Cellular Metabolism","type":"article-journal","volume":"2018"},"uris":["http://www.mendeley.com/documents/?uuid=cc17851b-4659-3870-98fe-7a76748bec91"]}],"mendeley":{"formattedCitation":"(Mateos &lt;i&gt;et al.&lt;/i&gt;, 2018)","plainTextFormattedCitation":"(Mateos et al., 2018)","previouslyFormattedCitation":"(Mateo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te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obtained from healthy women who delivered at term.  Placental explants cultured with or without GC hydrocortisone 1mg/ml (2.75 </w:t>
            </w:r>
            <w:proofErr w:type="spellStart"/>
            <w:r w:rsidRPr="00087A95">
              <w:rPr>
                <w:rFonts w:asciiTheme="minorHAnsi" w:hAnsiTheme="minorHAnsi" w:cstheme="minorHAnsi"/>
                <w:sz w:val="22"/>
                <w:szCs w:val="22"/>
              </w:rPr>
              <w:t>mM</w:t>
            </w:r>
            <w:proofErr w:type="spellEnd"/>
            <w:r w:rsidRPr="00087A95">
              <w:rPr>
                <w:rFonts w:asciiTheme="minorHAnsi" w:hAnsiTheme="minorHAnsi" w:cstheme="minorHAnsi"/>
                <w:sz w:val="22"/>
                <w:szCs w:val="22"/>
              </w:rPr>
              <w:t>)</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centas incubated with 1mg/ml hydrocortisone had unchanged 3H-2DOG uptake, but higher concentrations of 2mg/ml and 20mg/ml showed reduced DOG uptake by 30-40%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xpression of GLUT1 was not changed with all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GLUT3 mRNA expression was increased with 2mg/ml incubation onl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GLUT1 protein expression was increased at 1mg/ml, 2mg/ml and 20mg/ml of hydrocortison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atty acid oxidation was reduced by 25%, 50% and 75% in explants treated with 1, 2 and 20 mg/ml, respective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atty acid esterification (to make TG or to undergo oxidation) was also reduced at all concentrations, consistent with the fact that there was less oxid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ipoprotein lipase activity was reduced significantly by 40% and 80% at 2 and 20 mg/ml doses, respectively (LPL is needed to allow uptake of fatty acids that will then become esterified and undergo oxidation or become TG)</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itochondrial activity in placental explants was significantly reduced at 20mg/ml only, but TUNEL analysis showed no differences in apoptosi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ence, glucose and lipid uptake were reduced in placentas despite available nutrien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00DA3595" w:rsidRPr="00087A95">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a88723f-bdbf-3226-84be-f57ba728515a"]}],"mendeley":{"formattedCitation":"(Baisden &lt;i&gt;et al.&lt;/i&gt;, 2007&lt;i&gt;b&lt;/i&gt;)","plainTextFormattedCitation":"(Baisden et al., 2007b)","previouslyFormattedCitation":"(Baisden &lt;i&gt;et al.&lt;/i&gt;, 2007&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aisde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7</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egnant mice injected with 0.5mg/kg intraperitoneal dexamethasone on E15, E16 and E17 to mimic multiple course of antenatal GC treatment</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t E20,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placentas were pale and weighed les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ment was not associated with fetal death.</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ophoblasts in labyrinth and junctional zones were swollen with loss of TB in junctional zone (marked by empty space in H&amp;E stain)</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ownregulation of 1212 genes and up-regulation of 1382 gen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decreased expression of genes involved in cell division with mixed responses on genes regulating glucose, cholesterol and steroid metabolism</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difference in gene expression of </w:t>
            </w:r>
            <w:r w:rsidRPr="00087A95">
              <w:rPr>
                <w:rFonts w:asciiTheme="minorHAnsi" w:hAnsiTheme="minorHAnsi" w:cstheme="minorHAnsi"/>
                <w:i/>
                <w:sz w:val="22"/>
                <w:szCs w:val="22"/>
              </w:rPr>
              <w:t>Igf1 or 2</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3.02.002","ISSN":"01434004","PMID":"23465880","abstract":"UNLABELLED Betamethasone (BET) is a widely used treatment for women who are at high risk of preterm delivery. In sheep, BET-induced growth restriction was found to be associated with reduced placenta lactogen (PL), a key regulator of fetal growth. We therefore hypothesized that also in humans a single course of BET administration is associated with a reduction of PL, associated with a deceleration in fetal growth. OBJECTIVE To investigate effects of a single course of antenatal BET in humans on birth weight and PL. METHODS Women exposed to BET (2 × 12 mg; n = 44) with normally grown fetuses between 23 + 5 and 34 + 0 wks (weeks + days of gestation) who delivered between 23 + 5 to 42 + 0 wks were compared to gestational age-matched controls (n = 49). Maternal gestational blood samples were obtained before, during and after BET treatment and at the time of birth. MAIN OUTCOME MEASURES BET effects on fetal anthropometrics, placental morphometry and placental PL-protein and maternal plasma levels. RESULTS The mean duration of days between BET administration and birth was 52 days. BET treatment was associated with decreased birth weight (-18.2%), head circumference (-8.6%), body length (-6.0%), and placental width (-5.5%), as compared to controls. These changes were irrespective of possible maternal confounders (gestational age at birth, maternal age, maternal BMI gain during pregnancy, smoking etc.). However, neither PL-plasma levels within 48 h after BET treatment nor placental PL-protein levels and maternal plasma levels at birth were changed after BET treatment. In central regions of the placenta, BET treatment increased the circumference of syncytiotrophoblast nuclei by +4.7% and nucleus surface area by +9.4% compared to controls, but these changes were not related to placental PL-protein or maternal PL-plasma levels at birth. CONCLUSION A single course of BET treatment was accompanied with reduced fetal growth, but this growth restricting effect was not associated with altered placental or maternal plasma PL levels. Altered expression of PL appears not to be causal for BET-induced fetal growth restriction in the human.","author":[{"dropping-particle":"","family":"Braun","given":"T.","non-dropping-particle":"","parse-names":false,"suffix":""},{"dropping-particle":"","family":"Husar","given":"A.","non-dropping-particle":"","parse-names":false,"suffix":""},{"dropping-particle":"","family":"Challis","given":"J.R.G.","non-dropping-particle":"","parse-names":false,"suffix":""},{"dropping-particle":"","family":"Dudenhausen","given":"J.W.","non-dropping-particle":"","parse-names":false,"suffix":""},{"dropping-particle":"","family":"Henrich","given":"W.","non-dropping-particle":"","parse-names":false,"suffix":""},{"dropping-particle":"","family":"Plagemann","given":"A.","non-dropping-particle":"","parse-names":false,"suffix":""},{"dropping-particle":"","family":"Sloboda","given":"D.M.","non-dropping-particle":"","parse-names":false,"suffix":""}],"container-title":"Placenta","id":"ITEM-1","issue":"5","issued":{"date-parts":[["2013","5"]]},"page":"407-415","title":"Growth restricting effects of a single course of antenatal betamethasone treatment and the role of human placental lactogen","type":"article-journal","volume":"34"},"uris":["http://www.mendeley.com/documents/?uuid=31ebcad1-dd64-3723-9ef5-5d773f6b3452"]}],"mendeley":{"formattedCitation":"(Braun &lt;i&gt;et al.&lt;/i&gt;, 2013&lt;i&gt;b&lt;/i&gt;)","plainTextFormattedCitation":"(Braun et al., 2013b)","previouslyFormattedCitation":"(Braun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Brau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3</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others who received a single course of betamethasone treatment during pregnanc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ingle course is 2 x 12 mg betamethasone in 2 consecutive days given intramuscular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Collected maternal plasma at 4 timepoints: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1.prior to first GC administration</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2. 24 hours after first GC administration and right before the second dose of 12mg betamethasone</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3. 48 hours after the first GC </w:t>
            </w:r>
            <w:proofErr w:type="spellStart"/>
            <w:r w:rsidRPr="00087A95">
              <w:rPr>
                <w:rFonts w:asciiTheme="minorHAnsi" w:hAnsiTheme="minorHAnsi" w:cstheme="minorHAnsi"/>
                <w:sz w:val="22"/>
                <w:szCs w:val="22"/>
              </w:rPr>
              <w:t>tx</w:t>
            </w:r>
            <w:proofErr w:type="spellEnd"/>
            <w:r w:rsidRPr="00087A95">
              <w:rPr>
                <w:rFonts w:asciiTheme="minorHAnsi" w:hAnsiTheme="minorHAnsi" w:cstheme="minorHAnsi"/>
                <w:sz w:val="22"/>
                <w:szCs w:val="22"/>
              </w:rPr>
              <w:t xml:space="preserve"> (24h after second dose)</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4. Finally, one sample collected during delivery at 4-5cm cervical dilation </w:t>
            </w:r>
          </w:p>
          <w:p w:rsidR="003E213C" w:rsidRPr="00087A95" w:rsidRDefault="003E213C" w:rsidP="00042732">
            <w:pPr>
              <w:rPr>
                <w:rFonts w:asciiTheme="minorHAnsi" w:hAnsiTheme="minorHAnsi" w:cstheme="minorHAnsi"/>
                <w:sz w:val="22"/>
                <w:szCs w:val="22"/>
              </w:rPr>
            </w:pP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ingle Betamethasone treatment was associated with reduced fetal growth and reduced head circumference.</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Birth weight was reduced by 18.2% after betamethason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width was reduced by 5.5% with insignificant but reduced surface area by 14.7%</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Birth weight was positively associated with placental surface area.</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Betamethasone increased STB cell circumference and cell surface.</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16/S0303-7207(01)00629-3","ISSN":"0303-7207","abstract":"Intrauterine growth retardation (IUGR) increases the risk of developing glucose intolerance and cardiovascular disease in adulthood. Fetal exposure to excess glucocorticoids may contribute to IUGR. Despite the importance of glucose supply for fetal growth, studies on glucose transporter expression in IUGR are few. Two glucose transporters, GLUT1 and GLUT3, are expressed in placenta. In rodent placenta, GLUT1 is replaced by GLUT3 during late gestation. We examined placental GLUT protein expression in 21-day pregnant rats administered dexamethasone (DEX) from day 15 of gestation via osmotic minipump (at doses of 100 or 200 μg/kg body wt. per day). A dose-dependent decline in placental and fetal weight occurred in the DEX groups at day 21. Placental GLUT3 protein expression increased dose-dependently in the DEX groups (by 1.3-fold (n.s) and 2.3-fold (P&lt;0.01), respectively). GLUT1 protein expression also increased dose-dependently in the DEX groups (by 1.6-fold (P&lt;0.05) and 1.9-fold (P&lt;0.01), respectively). In the DEX-treated groups, altered GLUT protein expression occurred in the absence of altered peroxisome proliferator-activated receptor-γ (PPAR-γ) protein expression in day 21 placenta; however, PPAR-γ protein expression in day 21 fetal hearts was greatly suppressed. We conclude that increased placental GLUT1 protein expression may reflect an attempt to increase placental or fetal glucose supply to attenuate the effect of excessive exposure to glucocorticoids to diminish fetal growth, whereas suppression of cardiac PPAR-γ expression during cardiac development may contribute to the increased risk of developing heart disease found in people of below average birthweight.","author":[{"dropping-particle":"","family":"Langdown","given":"Maria L.","non-dropping-particle":"","parse-names":false,"suffix":""},{"dropping-particle":"","family":"Sugden","given":"Mary C.","non-dropping-particle":"","parse-names":false,"suffix":""}],"container-title":"Molecular and Cellular Endocrinology","id":"ITEM-1","issue":"1-2","issued":{"date-parts":[["2001","12","20"]]},"page":"109-117","publisher":"Elsevier","title":"Enhanced placental GLUT1 and GLUT3 expression in dexamethasone-induced fetal growth retardation","type":"article-journal","volume":"185"},"uris":["http://www.mendeley.com/documents/?uuid=c686b047-3478-3e53-b6c6-fddcd90a9e34"]}],"mendeley":{"formattedCitation":"(Langdown &amp; Sugden, 2001)","plainTextFormattedCitation":"(Langdown &amp; Sugden, 2001)","previouslyFormattedCitation":"(Langdown &amp; Sugden,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Langdown &amp; Sugden, 2001)</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egnant rats given dexamethasone by subcutaneous infusion at E15 via a pump at a dose of 100 or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 body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da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at E21</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educed fetal and placental weights that was dose-dependent, the 200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 had a larger impact on weight reduc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o effect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on gestation length or offspring number or viabil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aternal blood showed higher but insignificant blood glucose when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ed at 200 </w:t>
            </w:r>
            <w:proofErr w:type="gramStart"/>
            <w:r w:rsidRPr="00087A95">
              <w:rPr>
                <w:rFonts w:asciiTheme="minorHAnsi" w:hAnsiTheme="minorHAnsi" w:cstheme="minorHAnsi"/>
                <w:sz w:val="22"/>
                <w:szCs w:val="22"/>
              </w:rPr>
              <w:t>dose</w:t>
            </w:r>
            <w:proofErr w:type="gramEnd"/>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hypoglycemia was evident and showed 36% and 49% reduction in fetal plasma glucose at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respectivel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crease in placental GLUT1 protein expression by 1.6 and </w:t>
            </w:r>
            <w:proofErr w:type="gramStart"/>
            <w:r w:rsidRPr="00087A95">
              <w:rPr>
                <w:rFonts w:asciiTheme="minorHAnsi" w:hAnsiTheme="minorHAnsi" w:cstheme="minorHAnsi"/>
                <w:sz w:val="22"/>
                <w:szCs w:val="22"/>
              </w:rPr>
              <w:t>1.9 fold</w:t>
            </w:r>
            <w:proofErr w:type="gramEnd"/>
            <w:r w:rsidRPr="00087A95">
              <w:rPr>
                <w:rFonts w:asciiTheme="minorHAnsi" w:hAnsiTheme="minorHAnsi" w:cstheme="minorHAnsi"/>
                <w:sz w:val="22"/>
                <w:szCs w:val="22"/>
              </w:rPr>
              <w:t xml:space="preserve"> at 100 and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kg/day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s, respectivel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creased GLUT3 protein expression by </w:t>
            </w:r>
            <w:proofErr w:type="gramStart"/>
            <w:r w:rsidRPr="00087A95">
              <w:rPr>
                <w:rFonts w:asciiTheme="minorHAnsi" w:hAnsiTheme="minorHAnsi" w:cstheme="minorHAnsi"/>
                <w:sz w:val="22"/>
                <w:szCs w:val="22"/>
              </w:rPr>
              <w:t>2.3 fold</w:t>
            </w:r>
            <w:proofErr w:type="gramEnd"/>
            <w:r w:rsidRPr="00087A95">
              <w:rPr>
                <w:rFonts w:asciiTheme="minorHAnsi" w:hAnsiTheme="minorHAnsi" w:cstheme="minorHAnsi"/>
                <w:sz w:val="22"/>
                <w:szCs w:val="22"/>
              </w:rPr>
              <w:t xml:space="preserve"> only with the 200 </w:t>
            </w:r>
            <w:proofErr w:type="spellStart"/>
            <w:r w:rsidRPr="00087A95">
              <w:rPr>
                <w:rFonts w:asciiTheme="minorHAnsi" w:hAnsiTheme="minorHAnsi" w:cstheme="minorHAnsi"/>
                <w:sz w:val="22"/>
                <w:szCs w:val="22"/>
              </w:rPr>
              <w:t>ug</w:t>
            </w:r>
            <w:proofErr w:type="spellEnd"/>
            <w:r w:rsidRPr="00087A95">
              <w:rPr>
                <w:rFonts w:asciiTheme="minorHAnsi" w:hAnsiTheme="minorHAnsi" w:cstheme="minorHAnsi"/>
                <w:sz w:val="22"/>
                <w:szCs w:val="22"/>
              </w:rPr>
              <w:t xml:space="preserve">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ose. </w:t>
            </w: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9/000242712","ISSN":"1661-7800","PMID":"2823915","abstract":"Different hormones of the hypothalamo-pituitary-adrenal axis (corticotropin-releasing factor, adrenocorticotropic hormone, corticosterone) were measured in brain pieces (stalk, median eminence, hypothalamus), hypophyses, adrenals and plasma of 21-day-old rat fetuses from mothers which were given either plain tap water or water containing dexamethasone acetate (10 micrograms/ml) from day 15 to 21 of gestation. Dexamethasone induced drastic reduction of body weight (-66% vs. controls), severe atrophy of the adrenals (-83%) and a sharp drop in their corticosterone content (-74%). Fetal plasma corticosterone levels were below the lower limit of detection of the competitive corticosteroid-binding globulin (CBG) radioassay (less than 0.01 microgram/ml). Both atrophy and severe reduction of the adrenal activity in fetuses from dexamethasone-treated females were in good correlation with a drastic decrease in plasma adrenocorticotropic hormone (ACTH) levels which were below the lower limit of detection of the radioimmunoassay (RIA) used (less than 10 pg/ml) and a significant reduction in pituitary ACTH content (-93%). The low corticostimulating activity of the fetal hypophyses was associated with a drop in both corticotropin-releasing factor (CRF) hypothalamic content (-57%) and concentration (-67%). The effects of dexamethasone on plasma and pituitary ACTH concentrations in 21-day-old fetuses were compared to those, previously reported, of encephalectomy and decapitation performed on day 16 of gestation. The reported data were consistent with the present results, suggesting both pituitary and hypothalamic sites for the in vivo inhibiting action of dexamethasone on the rat hypothalamic-pituitary-adrenal axis in late gestation.","author":[{"dropping-particle":"","family":"Dupouy","given":"Jean-Paul","non-dropping-particle":"","parse-names":false,"suffix":""},{"dropping-particle":"","family":"Chatelain","given":"Alain","non-dropping-particle":"","parse-names":false,"suffix":""},{"dropping-particle":"","family":"Boudouresque","given":"Françoise","non-dropping-particle":"","parse-names":false,"suffix":""},{"dropping-particle":"","family":"Conte-Devolx","given":"Bernard","non-dropping-particle":"","parse-names":false,"suffix":""},{"dropping-particle":"","family":"Oliver","given":"Charles","non-dropping-particle":"","parse-names":false,"suffix":""}],"container-title":"Neonatology","id":"ITEM-1","issue":"4","issued":{"date-parts":[["1987"]]},"page":"216-222","title":"Effects of Chronic Maternal Dexamethasone Treatment on the Hormones of the Hypothalamo-Pituitary-Adrenal Axis in the Rat Fetus","type":"article-journal","volume":"52"},"uris":["http://www.mendeley.com/documents/?uuid=9802452e-acf3-3523-b2ff-7f64d45985de"]}],"mendeley":{"formattedCitation":"(Dupouy &lt;i&gt;et al.&lt;/i&gt;, 1987)","plainTextFormattedCitation":"(Dupouy et al., 1987)","previouslyFormattedCitation":"(Dupouy &lt;i&gt;et al.&lt;/i&gt;, 198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pou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87)</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treated rats at E15 till E21 with dexamethasone acetate in drinking water at 10ug/ml dose</w:t>
            </w:r>
          </w:p>
        </w:tc>
        <w:tc>
          <w:tcPr>
            <w:tcW w:w="6120" w:type="dxa"/>
          </w:tcPr>
          <w:p w:rsidR="003E213C" w:rsidRPr="00087A95" w:rsidRDefault="003E213C" w:rsidP="00042732">
            <w:pPr>
              <w:rPr>
                <w:rFonts w:asciiTheme="minorHAnsi" w:hAnsiTheme="minorHAnsi" w:cstheme="minorHAnsi"/>
                <w:sz w:val="22"/>
                <w:szCs w:val="22"/>
              </w:rPr>
            </w:pPr>
            <w:proofErr w:type="gramStart"/>
            <w:r w:rsidRPr="00087A95">
              <w:rPr>
                <w:rFonts w:asciiTheme="minorHAnsi" w:hAnsiTheme="minorHAnsi" w:cstheme="minorHAnsi"/>
                <w:sz w:val="22"/>
                <w:szCs w:val="22"/>
              </w:rPr>
              <w:t>21 day</w:t>
            </w:r>
            <w:proofErr w:type="gramEnd"/>
            <w:r w:rsidRPr="00087A95">
              <w:rPr>
                <w:rFonts w:asciiTheme="minorHAnsi" w:hAnsiTheme="minorHAnsi" w:cstheme="minorHAnsi"/>
                <w:sz w:val="22"/>
                <w:szCs w:val="22"/>
              </w:rPr>
              <w:t xml:space="preserve"> old rats offspring from stressed dams showed reduced headless body weight (- 66%)</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Lower offspring hypothalamic Corticotropin releasing factor content and concentration from 21-day old rats of stressed dams (-57 and -67%, </w:t>
            </w:r>
            <w:proofErr w:type="gramStart"/>
            <w:r w:rsidRPr="00087A95">
              <w:rPr>
                <w:rFonts w:asciiTheme="minorHAnsi" w:hAnsiTheme="minorHAnsi" w:cstheme="minorHAnsi"/>
                <w:sz w:val="22"/>
                <w:szCs w:val="22"/>
              </w:rPr>
              <w:t>respectively )</w:t>
            </w:r>
            <w:proofErr w:type="gramEnd"/>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pituitary ACTH content (-93 %) and lower plasma ACTH level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Lower adrenal corticosterone concentrations (-74%) and lower plasma corticosterone level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evere atrophy of adrenals with reduced absolute adrenal weight (- 83%) and reduced relative adrenal to body weight </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677/joe.1.06039","ISSN":"0022-0795","PMID":"15845918","abstract":"&lt;p&g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lt;/p&gt;","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2","issued":{"date-parts":[["2005","5"]]},"page":"253-263","title":"Dexamethasone-induced intrauterine growth restriction impacts the placental prolactin family, insulin-like growth factor-II and the Akt signaling pathway","type":"article-journal","volume":"185"},"uris":["http://www.mendeley.com/documents/?uuid=1f8ea335-56ff-3c12-a30c-29aee68e8724"]}],"mendeley":{"formattedCitation":"(Ain &lt;i&gt;et al.&lt;/i&gt;, 2005&lt;i&gt;b&lt;/i&gt;)","plainTextFormattedCitation":"(Ain et al., 2005b)","previouslyFormattedCitation":"(Ain &lt;i&gt;et al.&lt;/i&gt;, 2005&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Ai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5</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ts injected subcutaneously with 100ug dexamethasone acetate in 0.1% ethanol at E13.</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ump was then implanted to release 200ug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acetate/kg body </w:t>
            </w:r>
            <w:proofErr w:type="spellStart"/>
            <w:r w:rsidRPr="00087A95">
              <w:rPr>
                <w:rFonts w:asciiTheme="minorHAnsi" w:hAnsiTheme="minorHAnsi" w:cstheme="minorHAnsi"/>
                <w:sz w:val="22"/>
                <w:szCs w:val="22"/>
              </w:rPr>
              <w:t>wt</w:t>
            </w:r>
            <w:proofErr w:type="spellEnd"/>
            <w:r w:rsidRPr="00087A95">
              <w:rPr>
                <w:rFonts w:asciiTheme="minorHAnsi" w:hAnsiTheme="minorHAnsi" w:cstheme="minorHAnsi"/>
                <w:sz w:val="22"/>
                <w:szCs w:val="22"/>
              </w:rPr>
              <w:t xml:space="preserve">/day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on E20</w:t>
            </w:r>
          </w:p>
        </w:tc>
        <w:tc>
          <w:tcPr>
            <w:tcW w:w="612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xml:space="preserve"> did not affect litter size or fetal viabilit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ignificant reduction of fetal and placental weigh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ecrease of junctional zone.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mRNA expression but no effect on it in labyrinth zon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can be a contributor to placental growth restric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ecrease protein expression of phosphorylated/active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but no effect on total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attenuated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signaling</w:t>
            </w:r>
          </w:p>
          <w:p w:rsidR="003E213C" w:rsidRPr="00087A95" w:rsidRDefault="003E213C" w:rsidP="00042732">
            <w:pPr>
              <w:rPr>
                <w:rFonts w:asciiTheme="minorHAnsi" w:hAnsiTheme="minorHAnsi" w:cstheme="minorHAnsi"/>
                <w:sz w:val="22"/>
                <w:szCs w:val="22"/>
              </w:rPr>
            </w:pPr>
          </w:p>
        </w:tc>
      </w:tr>
      <w:tr w:rsidR="003E213C" w:rsidRPr="00087A95" w:rsidTr="00042732">
        <w:tc>
          <w:tcPr>
            <w:tcW w:w="144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677/joe.0.1810291","ISSN":"0022-0795","PMID":"15128277","abstract":"&lt;p&gt;There is growing evidence that prenatal adversities could be implicated in foetal programming of adult chronic diseases. Since maternal stress is known to disturb the foetal glucocorticoid environment, we examined the consequences of prenatal stress on foetal growth, on glucose-insulin metabolism and on feeding behaviour in the aged male rat. In foetuses at term, maternal stress reduced body, adrenal and pancreas weight as well as plasma corticosterone and glucose levels. In aged male rats (24 months of age), prenatal stress induced hyperglycaemia and glucose intolerance and decreased basal leptin levels. Moreover, after a fasting period, they showed an increased food intake. These data suggest that maternal stress induces a long-lasting disturbance in feeding behaviour and dysfunctions related to type 2 diabetes mellitus. This programming could be linked to the early restricted foetal growth and to the adverse glucocorticoid environment in utero.&lt;/p&gt;","author":[{"dropping-particle":"","family":"Lesage","given":"J","non-dropping-particle":"","parse-names":false,"suffix":""},{"dropping-particle":"","family":"Del-Favero","given":"F","non-dropping-particle":"","parse-names":false,"suffix":""},{"dropping-particle":"","family":"Leonhardt","given":"M","non-dropping-particle":"","parse-names":false,"suffix":""},{"dropping-particle":"","family":"Louvart","given":"H","non-dropping-particle":"","parse-names":false,"suffix":""},{"dropping-particle":"","family":"Maccari","given":"S","non-dropping-particle":"","parse-names":false,"suffix":""},{"dropping-particle":"","family":"Vieau","given":"D","non-dropping-particle":"","parse-names":false,"suffix":""},{"dropping-particle":"","family":"Darnaudery","given":"M","non-dropping-particle":"","parse-names":false,"suffix":""}],"container-title":"Journal of Endocrinology","id":"ITEM-1","issue":"2","issued":{"date-parts":[["2004","5","1"]]},"page":"291-296","title":"Prenatal stress induces intrauterine growth restriction and programmes glucose intolerance and feeding behaviour disturbances in the aged rat","type":"article-journal","volume":"181"},"uris":["http://www.mendeley.com/documents/?uuid=b92ccc01-a35c-3533-a224-e45414b0156b"]}],"mendeley":{"formattedCitation":"(Lesage &lt;i&gt;et al.&lt;/i&gt;, 2004)","plainTextFormattedCitation":"(Lesage et al., 2004)","previouslyFormattedCitation":"(Lesage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sag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p>
        </w:tc>
        <w:tc>
          <w:tcPr>
            <w:tcW w:w="369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ts exposed to stress by being in a plastic cylinder in a lighted environment 3x/day for 45 minutes each during last week of gestation.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Sac at E20</w:t>
            </w:r>
          </w:p>
        </w:tc>
        <w:tc>
          <w:tcPr>
            <w:tcW w:w="612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uses of stressed dams had reduced body weights in males and females </w:t>
            </w:r>
            <w:r w:rsidRPr="00087A95">
              <w:rPr>
                <w:rFonts w:asciiTheme="minorHAnsi" w:hAnsiTheme="minorHAnsi" w:cstheme="minorHAnsi"/>
                <w:sz w:val="22"/>
                <w:szCs w:val="22"/>
              </w:rPr>
              <w:sym w:font="Wingdings" w:char="F0E0"/>
            </w:r>
            <w:r w:rsidRPr="00087A95">
              <w:rPr>
                <w:rFonts w:asciiTheme="minorHAnsi" w:hAnsiTheme="minorHAnsi" w:cstheme="minorHAnsi"/>
                <w:sz w:val="22"/>
                <w:szCs w:val="22"/>
              </w:rPr>
              <w:t xml:space="preserve"> IUGR</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Fetal plasma glucose and corticosterone levels were reduced but leptin was unchanged.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Effect of antenatal stress on offspring: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24-month old male rats had unchanged weights after antenatal exposure of stress</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Basal plasma corticosterone levels were higher but not significant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lasma leptin was reduced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GTT showed higher plasma glucose levels in antenatally stressed rats at all timepoints (0, 60 and 120 minutes tested), but insulin secretion was similar.</w:t>
            </w:r>
          </w:p>
          <w:p w:rsidR="003E213C" w:rsidRPr="00087A95" w:rsidRDefault="003E213C" w:rsidP="00042732">
            <w:pPr>
              <w:rPr>
                <w:rFonts w:asciiTheme="minorHAnsi" w:hAnsiTheme="minorHAnsi" w:cstheme="minorHAnsi"/>
                <w:sz w:val="22"/>
                <w:szCs w:val="22"/>
              </w:rPr>
            </w:pPr>
          </w:p>
        </w:tc>
      </w:tr>
    </w:tbl>
    <w:p w:rsidR="003E213C" w:rsidRPr="00087A95" w:rsidRDefault="003E213C" w:rsidP="003E213C">
      <w:pPr>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rsidP="003E213C">
      <w:pPr>
        <w:widowControl w:val="0"/>
        <w:autoSpaceDE w:val="0"/>
        <w:autoSpaceDN w:val="0"/>
        <w:adjustRightInd w:val="0"/>
        <w:ind w:left="480" w:hanging="480"/>
        <w:rPr>
          <w:rFonts w:asciiTheme="minorHAnsi" w:hAnsiTheme="minorHAnsi" w:cstheme="minorHAnsi"/>
        </w:rPr>
      </w:pP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84" w:name="_Toc17059116"/>
      <w:bookmarkStart w:id="85" w:name="_Toc17062346"/>
      <w:r w:rsidRPr="00087A95">
        <w:rPr>
          <w:rFonts w:asciiTheme="minorHAnsi" w:hAnsiTheme="minorHAnsi" w:cstheme="minorHAnsi"/>
        </w:rPr>
        <w:lastRenderedPageBreak/>
        <w:t>Specific Aim 2</w:t>
      </w:r>
      <w:bookmarkEnd w:id="84"/>
      <w:bookmarkEnd w:id="8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Identify the relationship between glucocorticoid exposure during lactation and mammary gland function. </w:t>
      </w:r>
      <w:r w:rsidRPr="00087A95">
        <w:rPr>
          <w:rFonts w:asciiTheme="minorHAnsi" w:hAnsiTheme="minorHAnsi" w:cstheme="minorHAnsi"/>
          <w:sz w:val="22"/>
          <w:szCs w:val="22"/>
        </w:rPr>
        <w:t xml:space="preserve"> Postpartum corticosteroid prescription proportion was recorded at 2.4 per 1000 women in a Danish cohort from 1991-1996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2280050608","ISSN":"0031-6970","author":[{"dropping-particle":"","family":"Olesen","given":"C.","non-dropping-particle":"","parse-names":false,"suffix":""},{"dropping-particle":"","family":"Hald Steffensen","given":"F.","non-dropping-particle":"","parse-names":false,"suffix":""},{"dropping-particle":"","family":"Lauge Nielsen","given":"G.","non-dropping-particle":"","parse-names":false,"suffix":""},{"dropping-particle":"","family":"Jong-van den Berg","given":"L.","non-dropping-particle":"","parse-names":false,"suffix":""},{"dropping-particle":"","family":"Olsen","given":"J.","non-dropping-particle":"","parse-names":false,"suffix":""},{"dropping-particle":"","family":"Toft Sørensen","given":"H.","non-dropping-particle":"","parse-names":false,"suffix":""},{"dropping-particle":"","family":"group","given":"The Euromap","non-dropping-particle":"","parse-names":false,"suffix":""}],"container-title":"European Journal of Clinical Pharmacology","id":"ITEM-1","issue":"2","issued":{"date-parts":[["1999","4","13"]]},"page":"139-144","publisher":"Springer-Verlag","title":"Drug use in first pregnancy and lactation: a population-based survey among Danish women","type":"article-journal","volume":"55"},"uris":["http://www.mendeley.com/documents/?uuid=356456ba-eb7b-3e2e-baec-7c6372f14fa9"]}],"mendeley":{"formattedCitation":"(Olesen &lt;i&gt;et al.&lt;/i&gt;, 1999)","plainTextFormattedCitation":"(Olesen et al., 1999)","previouslyFormattedCitation":"(Olesen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le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reported that postpartum corticosteroid use is low since late pregnancy use is linked with delayed lactation initiation depending on the course and timing of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136","abstract":"Amounts of prednisone in breastmilk are very low. No adverse effect have been reported in breastfed infants with maternal use of any corticosteroid during breastfeeding. With high maternal doses, the use of prednisolone instead of prednisone and avoiding breastfeeding for 4 hours after a dose theoretically should decrease the dose received by the infant. However, these maneuvers are not necessary with short-term use. High doses might occasionally cause temporary loss of milk supply.","container-title":"Drugs and Lactation Database (LactMed)","id":"ITEM-1","issued":{"date-parts":[["2006","10","31"]]},"publisher":"National Library of Medicine (US)","title":"Prednisone","type":"book"},"uris":["http://www.mendeley.com/documents/?uuid=3fdf6085-64c9-39a1-b39b-b3b4fbe9679b"]}],"mendeley":{"formattedCitation":"(Anon, 2006&lt;i&gt;a&lt;/i&gt;)","plainTextFormattedCitation":"(Anon, 2006a)","previouslyFormattedCitation":"(Anon, 2006&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specific mechanisms by which glucocorticoid exposure at preconception, during pregnancy, or during lactation affects mammary gland function remain unclear. Current studies have not thoroughly assessed the effects of glucocorticoid exposure on the development and function of mammary glands. Many of the studies are conducted with ovine models and much less data is available on rodent models or humans. For humans, there are no contraindications to taking glucocorticoids during lactation or pregnancy. Data regarding potential side effects is lacking, and medical consensus is that the treatment benefits of critical conditions like asthma or irritable bowel syndrome outweigh potential harms. </w:t>
      </w:r>
      <w:r w:rsidRPr="00087A95">
        <w:rPr>
          <w:rFonts w:asciiTheme="minorHAnsi" w:hAnsiTheme="minorHAnsi" w:cstheme="minorHAnsi"/>
          <w:sz w:val="22"/>
          <w:szCs w:val="22"/>
          <w:u w:val="single"/>
        </w:rPr>
        <w:t>My hypothesis is that maternal glucocorticoid exposure will impair mammary gland development, reduce milk output and macronutrient composition ultimately leading to reduced offspring growth prior to weaning and impaired adult metabolic health.</w:t>
      </w:r>
      <w:r w:rsidRPr="00087A95">
        <w:rPr>
          <w:rFonts w:asciiTheme="minorHAnsi" w:hAnsiTheme="minorHAnsi" w:cstheme="minorHAnsi"/>
          <w:sz w:val="22"/>
          <w:szCs w:val="22"/>
        </w:rPr>
        <w:t xml:space="preserve"> To test this, we will examine a) how dexamethasone exposure affects mammary gland size and development, b) how dexamethasone exposure affects milk output volume and carbohydrate, protein and fat composition, and c) the effect of the exposure on offspring health via assessing body composition and glucose tolerance.</w:t>
      </w:r>
    </w:p>
    <w:p w:rsidR="003E213C" w:rsidRPr="00087A95" w:rsidRDefault="003E213C" w:rsidP="003E213C">
      <w:pPr>
        <w:pStyle w:val="Heading1"/>
        <w:rPr>
          <w:rFonts w:asciiTheme="minorHAnsi" w:hAnsiTheme="minorHAnsi" w:cstheme="minorHAnsi"/>
        </w:rPr>
      </w:pPr>
      <w:bookmarkStart w:id="86" w:name="_Toc17059117"/>
      <w:bookmarkStart w:id="87" w:name="_Toc17062347"/>
      <w:r w:rsidRPr="00087A95">
        <w:rPr>
          <w:rFonts w:asciiTheme="minorHAnsi" w:hAnsiTheme="minorHAnsi" w:cstheme="minorHAnsi"/>
        </w:rPr>
        <w:t>Rationale and Background</w:t>
      </w:r>
      <w:bookmarkEnd w:id="86"/>
      <w:bookmarkEnd w:id="87"/>
    </w:p>
    <w:p w:rsidR="003E213C" w:rsidRPr="00087A95" w:rsidRDefault="003E213C" w:rsidP="003E213C">
      <w:pPr>
        <w:pStyle w:val="Heading2"/>
        <w:rPr>
          <w:rFonts w:asciiTheme="minorHAnsi" w:hAnsiTheme="minorHAnsi" w:cstheme="minorHAnsi"/>
        </w:rPr>
      </w:pPr>
      <w:bookmarkStart w:id="88" w:name="_Toc17059118"/>
      <w:bookmarkStart w:id="89" w:name="_Toc17062348"/>
      <w:r w:rsidRPr="00087A95">
        <w:rPr>
          <w:rFonts w:asciiTheme="minorHAnsi" w:hAnsiTheme="minorHAnsi" w:cstheme="minorHAnsi"/>
        </w:rPr>
        <w:t>Mammary Gland Development</w:t>
      </w:r>
      <w:bookmarkEnd w:id="88"/>
      <w:bookmarkEnd w:id="8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are important for proper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imarily, prolactin is the main hormone that promotes the transcriptional activity of STAT5 and mediates </w:t>
      </w:r>
      <w:proofErr w:type="spellStart"/>
      <w:r w:rsidRPr="00087A95">
        <w:rPr>
          <w:rFonts w:asciiTheme="minorHAnsi" w:hAnsiTheme="minorHAnsi" w:cstheme="minorHAnsi"/>
          <w:sz w:val="22"/>
          <w:szCs w:val="22"/>
        </w:rPr>
        <w:t>mammogenesis</w:t>
      </w:r>
      <w:proofErr w:type="spellEnd"/>
      <w:r w:rsidRPr="00087A95">
        <w:rPr>
          <w:rFonts w:asciiTheme="minorHAnsi" w:hAnsiTheme="minorHAnsi" w:cstheme="minorHAnsi"/>
          <w:sz w:val="22"/>
          <w:szCs w:val="22"/>
        </w:rPr>
        <w:t xml:space="preserve">- the development of the alveolar duct in preparation for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07/978-3-319-12114-7_12","ISSN":"0065-2598","PMID":"25472543","abstract":"The signal transduction events that orchestrate cellular activities required for angiogenesis remain incompletely understood. We and others recently described that proangiogenic mediators such as fibroblast growth factors can activate members of the signal transducers and activators of transcription (STAT) family. STAT5 activation is necessary and sufficient to induce migration, invasion and tube formation of endothelial cells. STAT5 effects on endothelial cells require the secretion of the prolactin (PRL) family member proliferin-1 (PLF1) in mice and PRL in humans. In human endothelial cells, PRL activates the PRL receptor (PRLR) resulting in MAPK and STAT5 activation, thus closing a positive feedback loop. In vivo, endothelial cell-derived PRL is expected to combine with PRL of tumor cell and pituitary origin to raise the concentration of this polypeptide hormone in the tumor microenvironment. Thus, PRL may stimulate tumor angiogenesis via autocrine, paracrine, and endocrine pathways. The disruption of tumor angiogenesis by interfering with PRL signaling may offer an attractive target for therapeutic intervention.","author":[{"dropping-particle":"","family":"Yang","given":"Xinhai","non-dropping-particle":"","parse-names":false,"suffix":""},{"dropping-particle":"","family":"Friedl","given":"Andreas","non-dropping-particle":"","parse-names":false,"suffix":""}],"container-title":"Advances in experimental medicine and biology","id":"ITEM-2","issued":{"date-parts":[["2015"]]},"page":"265-280","title":"A Positive Feedback Loop Between Prolactin and Stat5 Promotes Angiogenesis","type":"chapter","volume":"846"},"uris":["http://www.mendeley.com/documents/?uuid=3cbb5475-d442-371f-81b5-f4282d8b44d0"]}],"mendeley":{"formattedCitation":"(Feng &lt;i&gt;et al.&lt;/i&gt;, 1995; Yang &amp; Friedl, 2015)","plainTextFormattedCitation":"(Feng et al., 1995; Yang &amp; Friedl, 2015)","previouslyFormattedCitation":"(Feng &lt;i&gt;et al.&lt;/i&gt;, 1995; Yang &amp; Friedl,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 Yang &amp; Friedl,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Currently, there are no contraindications to using glucocorticoids during lactation for asthma, allergies, irritable bowel syndrome and other symptoms. Nevertheless, lactating women are advised to breastfeed 4 hours after treatment to minimize transfer of glucocorticoids to the newborn via milk</w:t>
      </w:r>
      <w:r w:rsidRPr="00087A95">
        <w:rPr>
          <w:rStyle w:val="FootnoteReference"/>
          <w:rFonts w:asciiTheme="minorHAnsi" w:eastAsiaTheme="majorEastAsia" w:hAnsiTheme="minorHAnsi" w:cstheme="minorHAnsi"/>
        </w:rPr>
        <w:footnoteReference w:id="6"/>
      </w:r>
      <w:r w:rsidRPr="00087A95">
        <w:rPr>
          <w:rFonts w:asciiTheme="minorHAnsi" w:hAnsiTheme="minorHAnsi" w:cstheme="minorHAnsi"/>
          <w:sz w:val="22"/>
          <w:szCs w:val="22"/>
        </w:rPr>
        <w:t xml:space="preserve">. Evidence regarding the effects of glucocorticoids on mammary gland development in preparation for lactogenesis II and during lactation remains very scar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PMID":"30000722","abstract":"Cortisone is a normal component of breastmilk that passes from the mother's bloodstream into milk and might have a role in intestinal maturation, the intestinal microbiome, growth, body composition or neurodevelopment, but adequate studies are lacking.[1] Concentrations follow a diurnal rhythm, with the highest concentrations in the morning at about 7:00 am and the lowest concentrations in the late afternoon and evening.[2][3] Cortisone has not been studied in breastmilk after exogenous administration in pharmacologic amounts. Although it is unlikely that dangerous amounts of cortisone would reach the infant, a better studied alternate drug might be preferred. Local injections, such as for tendinitis, would not be expected to cause any adverse effects in breastfed infants, but might occasionally cause temporary loss of milk supply. Cortisone concentrations in breastmilk are not affected by storage for 36 hours at room temperature, during multiple freeze-thaw cycles, nor Holder pasteurization (62.5 degrees C for 30 minutes).[4][5]","container-title":"Drugs and Lactation Database (LactMed)","id":"ITEM-1","issued":{"date-parts":[["2006","10","31"]]},"publisher":"National Library of Medicine (US)","title":"Cortisone","type":"book"},"uris":["http://www.mendeley.com/documents/?uuid=27da1f31-ed48-3f67-b2c8-d16663f3be2c"]}],"mendeley":{"formattedCitation":"(Anon, 2006&lt;i&gt;b&lt;/i&gt;)","plainTextFormattedCitation":"(Anon, 2006b)","previouslyFormattedCitation":"(Anon, 2006&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6</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0" w:name="_Toc17059119"/>
      <w:bookmarkStart w:id="91" w:name="_Toc17062349"/>
      <w:r w:rsidRPr="00087A95">
        <w:rPr>
          <w:rFonts w:asciiTheme="minorHAnsi" w:hAnsiTheme="minorHAnsi" w:cstheme="minorHAnsi"/>
        </w:rPr>
        <w:t>Role of Glucocorticoids in Mammary Gland Development</w:t>
      </w:r>
      <w:bookmarkEnd w:id="90"/>
      <w:bookmarkEnd w:id="9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appears that the effects of glucocorticoids may be more essential for normal growth at low doses during early pregnancy when the alveolar ducts are still developing with a negative effect at high doses. At midgestation, alveolar development seems to be almost complete as their capacity to produce milk seemed intact despite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9/bfm.2008.0136","ISSN":"1556-8253","abstract":"Abstract Background: Antenatal corticosteroids are given to most women at risk of preterm delivery, although many do not eventually deliver preterm. Profound disruptions of lactation have been show...","author":[{"dropping-particle":"","family":"Henderson","given":"Jennifer J.","non-dropping-particle":"","parse-names":false,"suffix":""},{"dropping-particle":"","family":"Newnham","given":"John P.","non-dropping-particle":"","parse-names":false,"suffix":""},{"dropping-particle":"","family":"Simmer","given":"Karen","non-dropping-particle":"","parse-names":false,"suffix":""},{"dropping-particle":"","family":"Hartmann","given":"Peter E.","non-dropping-particle":"","parse-names":false,"suffix":""}],"container-title":"Breastfeeding Medicine","id":"ITEM-1","issue":"4","issued":{"date-parts":[["2009","12","16"]]},"page":"201-206","publisher":" Mary Ann Liebert, Inc.  140 Huguenot Street, 3rd Floor New Rochelle, NY 10801 USA  ","title":"Effects of Antenatal Corticosteroids on Urinary Markers of the Initiation of Lactation in Pregnant Women","type":"article-journal","volume":"4"},"uris":["http://www.mendeley.com/documents/?uuid=47f0b89a-1836-351e-9041-ac6bf911039a"]}],"mendeley":{"formattedCitation":"(Henderson &lt;i&gt;et al.&lt;/i&gt;, 2009)","plainTextFormattedCitation":"(Henderson et al., 2009)","previouslyFormattedCitation":"(Henderson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near preterm delivery had time-dependent effects on lactogenesis II initi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corticoid exposure at weaning prolongs lactogenesis and inhibit mammary gland apopto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mendeley":{"formattedCitation":"(Feng &lt;i&gt;et al.&lt;/i&gt;, 1995)","plainTextFormattedCitation":"(Feng et al., 1995)","previouslyFormattedCitation":"(Feng &lt;i&gt;et al.&lt;/i&gt;, 199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glucocorticoids mediate their effect on mammary gland </w:t>
      </w:r>
      <w:r w:rsidRPr="00087A95">
        <w:rPr>
          <w:rFonts w:asciiTheme="minorHAnsi" w:hAnsiTheme="minorHAnsi" w:cstheme="minorHAnsi"/>
          <w:sz w:val="22"/>
          <w:szCs w:val="22"/>
        </w:rPr>
        <w:lastRenderedPageBreak/>
        <w:t xml:space="preserve">development remain poorly understood. Furthermore, milk output and macronutrient composition after glucocorticoid exposure during pregnancy and/or lactation is insufficient in rodents and humans. Prolactin is also responsible for milk synthesis, while oxytocin promotes milk ejection by alveolar contra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d":"ITEM-1","issued":{"date-parts":[["2009"]]},"publisher":"World Health Organization","title":"The physiological basis of breastfeeding","type":"article-journal"},"uris":["http://www.mendeley.com/documents/?uuid=73d01ba4-67cf-37a2-a802-58fd8669dc02"]}],"mendeley":{"formattedCitation":"(Anon, 2009)","plainTextFormattedCitation":"(Anon, 2009)","previouslyFormattedCitation":"(Ano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o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was found to work in collaboration with prolactin to coactivate the prolactin/STAT5 and GC/GR pathways that drive milk production in a synergistic mann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xamethasone alone was not found to promote milk synthesis but instead augmented prolactin-induced casein secre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BAMCR.2016.04.023","ISSN":"0167-4889","abstract":"Alveolar mammary epithelial cells (MECs) in mammary glands are highly specialized cells that produce milk for suckling infants. Alveolar MECs also form less permeable tight junctions (TJs) to prevent the leakage of milk components after parturition. In the formation process of less permeable TJs, MECs show a selective downregulation of Cldn4 and a localization change of Cldn3. To investigate what induces less permeable TJs through these compositional changes in Cldns, we focused on two lactogenesis-related hormones: prolactin (Prl) and glucocorticoids. Prl caused a downregulation of Cldn3 and Cldn4 with the formation of leaky TJs in MECs in vitro. Prl-treated MECs also showed low β-casein expression with the activation of STAT5 signaling. By contrast, dexamethasone (Dex), a glucocorticoid analogue, upregulated Cldn3 and Cldn4, concurrent with the formation of less permeable TJs and the activation of glucocorticoid signaling without the expression of β-casein. Cotreatment with Prl and Dex induced the selective downregulation of Cldn4 and the concentration of Cldn3 in the region of TJs concurrent with less permeable TJ formation and high β-casein expression. The inhibition of Prl secretion by bromocriptine in lactating mice induced the upregulation of Cldn3 and Cldn4 concurrent with the downregulation of milk production. These results indicate that the coactivation of Prl and glucocorticoid signaling induces lactation-specific less permeable TJs concurrent with lactogenesis.","author":[{"dropping-particle":"","family":"Kobayashi","given":"Ken","non-dropping-particle":"","parse-names":false,"suffix":""},{"dropping-particle":"","family":"Tsugami","given":"Yusaku","non-dropping-particle":"","parse-names":false,"suffix":""},{"dropping-particle":"","family":"Matsunaga","given":"Kota","non-dropping-particle":"","parse-names":false,"suffix":""},{"dropping-particle":"","family":"Oyama","given":"Shoko","non-dropping-particle":"","parse-names":false,"suffix":""},{"dropping-particle":"","family":"Kuki","given":"Chinatsu","non-dropping-particle":"","parse-names":false,"suffix":""},{"dropping-particle":"","family":"Kumura","given":"Haruto","non-dropping-particle":"","parse-names":false,"suffix":""}],"container-title":"Biochimica et Biophysica Acta (BBA) - Molecular Cell Research","id":"ITEM-1","issue":"8","issued":{"date-parts":[["2016","8","1"]]},"page":"2006-2016","publisher":"Elsevier","title":"Prolactin and glucocorticoid signaling induces lactation-specific tight junctions concurrent with β-casein expression in mammary epithelial cells","type":"article-journal","volume":"1863"},"uris":["http://www.mendeley.com/documents/?uuid=e9a03755-9d7d-3a56-9255-e43cc78717aa"]}],"mendeley":{"formattedCitation":"(Kobayashi &lt;i&gt;et al.&lt;/i&gt;, 2016)","plainTextFormattedCitation":"(Kobayashi et al., 2016)","previouslyFormattedCitation":"(Kobayash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bayash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renalectomized rats, mammary gland size was reduced, suggesting the importance of glucocorticoid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Upon injection of prednisone to adrenalectomized-ovariectomized rats, mammary gland development was normalized to the size in ovariectomized ra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Anderson","given":"Ralph R","non-dropping-particle":"","parse-names":false,"suffix":""},{"dropping-particle":"","family":"Turner","given":"C W","non-dropping-particle":"","parse-names":false,"suffix":""}],"container-title":"PROC. SOC. EXP. BIOL. AND MED","id":"ITEM-1","issue":"9","issued":{"date-parts":[["1956"]]},"number-of-pages":"109","title":"Progress in Medical Virology","type":"report","volume":"6"},"uris":["http://www.mendeley.com/documents/?uuid=fdbeed73-78b8-39bc-b0b0-3a10a88e19c9"]}],"mendeley":{"formattedCitation":"(Anderson &amp; Turner, 1956)","plainTextFormattedCitation":"(Anderson &amp; Turner, 1956)","previouslyFormattedCitation":"(Anderson &amp; Turner, 195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Anderson &amp; Turner, 195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w:t>
      </w:r>
      <w:proofErr w:type="spellStart"/>
      <w:r w:rsidRPr="00087A95">
        <w:rPr>
          <w:rFonts w:asciiTheme="minorHAnsi" w:hAnsiTheme="minorHAnsi" w:cstheme="minorHAnsi"/>
          <w:sz w:val="22"/>
          <w:szCs w:val="22"/>
        </w:rPr>
        <w:t>hypophysectomized</w:t>
      </w:r>
      <w:proofErr w:type="spellEnd"/>
      <w:r w:rsidRPr="00087A95">
        <w:rPr>
          <w:rFonts w:asciiTheme="minorHAnsi" w:hAnsiTheme="minorHAnsi" w:cstheme="minorHAnsi"/>
          <w:sz w:val="22"/>
          <w:szCs w:val="22"/>
        </w:rPr>
        <w:t xml:space="preserve">-ovariectomized-adrenalectomized mice, cortisol acetate treatment improved mammary gland ductal branch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2" w:name="_Toc17059120"/>
      <w:bookmarkStart w:id="93" w:name="_Toc17062350"/>
      <w:r w:rsidRPr="00087A95">
        <w:rPr>
          <w:rFonts w:asciiTheme="minorHAnsi" w:hAnsiTheme="minorHAnsi" w:cstheme="minorHAnsi"/>
        </w:rPr>
        <w:t>Glucocorticoid Excess Reduces Mammary Gland Development and Function</w:t>
      </w:r>
      <w:bookmarkEnd w:id="92"/>
      <w:bookmarkEnd w:id="9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reatment with deoxycorticosterone acetate at lower doses improved ductal branching but caused mammary gland regression at higher dos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espite the need of both prolactin and glucocorticoids for normal development of mammary glands, the effects of glucocorticoids on lactation remain conflicting and scarce. Dexamethasone administration in lactating rats after a short and prolonged period of pup separation showed inhibition of suckling-induced prolactin release that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a potential direct inhibitory effect of cortisol on pituitary prolactin production. In concordance with this, adrenalectomized and dexamethasone-treated male rodents had reductions in prolact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do-129-2-635","ISSN":"0013-7227","PMID":"1855462","abstract":"The effect of dexamethasone (DEX) treatment (400 and 200 micrograms/kg BW 21 and 2 h before suckling stimulus, respectively) on suckling- and domperidone (DOMP)-induced PRL release was investigated in freely moving, primiparous lactating rats. DEX completely blocked suckling-induced plasma PRL release without affecting DOMP-induced release of the hormone suggesting a central action of DEX. The effect was transient because it could not be detected on the second day of testing. The effect of DEX implanted in three different brain areas on suckling- and DOMP-induced PRL release was also tested. Implants surrounding the hypothalamic paraventricular nuclei and dorsal hippocampus failed to affect PRL release induced by suckling stimulus. Surprisingly, DEX suppressed PRL release induced by suckling stimulus when it was implanted into the medial basal hypothalamus. These findings demonstrate that DEX is a potent inhibitor of the suckling-induced PRL release. They also indicate that the site of action of DEX is not at the anterior pituitary gland or the paraventricular nuclei and hippocampus because DEX treatment and DEX implants had no effect on plasma PRL levels induced by DOMP and suckling stimulus, respectively. Our data suggest that the effect of DEX is mediated through a region of the medial basal hypothalamus. The observed transient block in suckling-induced PRL release may be physiologically relevant during stress in lactating mothers for conserving pituitary stores of the hormone needed for milk production or being able to adapt to a rapid change in osmoregulation.","author":[{"dropping-particle":"","family":"BARTHA","given":"LEVENTE","non-dropping-particle":"","parse-names":false,"suffix":""},{"dropping-particle":"","family":"NAGY","given":"GYÖRGY M.","non-dropping-particle":"","parse-names":false,"suffix":""},{"dropping-particle":"","family":"KIEM","given":"DO T.","non-dropping-particle":"","parse-names":false,"suffix":""},{"dropping-particle":"","family":"FEKETE","given":"MÁRTON I. K.","non-dropping-particle":"","parse-names":false,"suffix":""},{"dropping-particle":"","family":"MAKARA","given":"GÁBOR B.","non-dropping-particle":"","parse-names":false,"suffix":""}],"container-title":"Endocrinology","id":"ITEM-1","issue":"2","issued":{"date-parts":[["1991","8"]]},"page":"635-640","title":"Inhibition of Suckling-Induced Prolactin Release by Dexamethasone","type":"article-journal","volume":"129"},"uris":["http://www.mendeley.com/documents/?uuid=bf1ed8c1-7126-39be-ab59-696493058ab4"]}],"mendeley":{"formattedCitation":"(BARTHA &lt;i&gt;et al.&lt;/i&gt;, 1991)","plainTextFormattedCitation":"(BARTHA et al., 1991)","previouslyFormattedCitation":"(BARTHA &lt;i&gt;et al.&lt;/i&gt;, 199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RTH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a drop in glucocorticoid level is necessary to promote involution, exogenous glucocorticoid exposure after suckling cessation has been shown to prevent mammary gland involution and was shown to preserve alveolar structure and increase alveolar size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131.4.1095","ISSN":"0021-9525","PMID":"7490285","abstract":"Milk production during lactation is a consequence of the suckling stimulus and the presence of glucocorticoids, prolactin, and insulin. After weaning the glucocorticoid hormone level drops, secretory mammary epithelial cells die by programmed cell death and the gland is prepared for a new pregnancy. We studied the role of steroid hormones and prolactin on the mammary gland structure, milk protein synthesis, and on programmed cell death. Slow-release plastic pellets containing individual hormones were implanted into a single mammary gland at lactation. At the same time the pups were removed and the consequences of the release of hormones were investigated histologically and biochemically. We found a local inhibition of involution in the vicinity of deoxycorticosterone- and progesterone-release pellets while prolactin-release pellets were ineffective. Dexamethasone, a very stable and potent glucocorticoid hormone analogue, inhibited involution and programmed cell death in all the mammary glands. It led to an accumulation of milk in the glands and was accompanied by an induction of protein kinase A, AP-1 DNA binding activity and elevated c-fos, junB, and junD mRNA levels. Several potential target genes of AP-1 such as stromelysin-1, c-jun, and SGP-2 that are induced during normal involution were strongly inhibited in dexamethasone-treated animals. Our results suggest that the cross-talk between steroid hormone receptors and AP-1 previously described in cells in culture leads to an impairment of AP-1 activity and to an inhibition of involution in the mammary gland implying that programmed cell death in the postlactational mammary gland depends on functional AP-1.","author":[{"dropping-particle":"","family":"Feng","given":"Z.","non-dropping-particle":"","parse-names":false,"suffix":""},{"dropping-particle":"","family":"Marti","given":"A","non-dropping-particle":"","parse-names":false,"suffix":""},{"dropping-particle":"","family":"Jehn","given":"B","non-dropping-particle":"","parse-names":false,"suffix":""},{"dropping-particle":"","family":"Altermatt","given":"H J","non-dropping-particle":"","parse-names":false,"suffix":""},{"dropping-particle":"","family":"Chicaiza","given":"G","non-dropping-particle":"","parse-names":false,"suffix":""},{"dropping-particle":"","family":"Jaggi","given":"R","non-dropping-particle":"","parse-names":false,"suffix":""}],"container-title":"The Journal of Cell Biology","id":"ITEM-1","issue":"4","issued":{"date-parts":[["1995","11","1"]]},"page":"1095-1103","title":"Glucocorticoid and progesterone inhibit involution and programmed cell death in the mouse mammary gland","type":"article-journal","volume":"131"},"uris":["http://www.mendeley.com/documents/?uuid=513a706c-24f4-3fe6-a9d7-93cb88832229"]},{"id":"ITEM-2","itemData":{"DOI":"10.1073/PNAS.94.7.3425","ISSN":"0027-8424","PMID":"9096410","abstract":"Programmed cell death (PCD) of mammary alveolar cells during involution commences within hours of the end of suckling. Locally, milk accumulates within alveolar lumens; systemically, levels of lactogenic hormones fall. Four experimental models were used to define the role of local factors as compared with systemic hormones during the first and second stages of involution. In three models, milk release was disrupted in the presence of systemic lactogenic hormones: (i) sealing of the teats, (ii) mammary gland transplants that cannot release milk due to the absence of a teat connection, and (iii) inactivation of the oxytocin gene. The ability of systemic hormones to preserve lobular-alveolar structure without blocking PCD was illustrated using a fourth transgenic model of lactation failure. During the first stage of involution, local signals were sufficient to induce alveolar PCD even in the presence of systemic lactogenic hormones. PCD coincided with bax induction, decreased expression of milk proteins, block of prolactin signal transduction through Stat5a and 5b, and activation of Stat3. The two stages of mammary gland involution are regulated by progressive gain of death signals and loss of survival factors. This study demonstrates that genetic events that occur during the first reversible stage are controlled by local factors. These mammary-derived death signals are dominant over protective effects related to systemic hormone stimulation.","author":[{"dropping-particle":"","family":"Li","given":"Minglin","non-dropping-particle":"","parse-names":false,"suffix":""},{"dropping-particle":"","family":"Liu","given":"Xiuwen","non-dropping-particle":"","parse-names":false,"suffix":""},{"dropping-particle":"","family":"Robinson","given":"Gertraud","non-dropping-particle":"","parse-names":false,"suffix":""},{"dropping-particle":"","family":"Bar-Peled","given":"Ud","non-dropping-particle":"","parse-names":false,"suffix":""},{"dropping-particle":"","family":"Wagner","given":"Kay-Uwe","non-dropping-particle":"","parse-names":false,"suffix":""},{"dropping-particle":"","family":"Young","given":"W. Scott","non-dropping-particle":"","parse-names":false,"suffix":""},{"dropping-particle":"","family":"Hennighausen","given":"Lothar","non-dropping-particle":"","parse-names":false,"suffix":""},{"dropping-particle":"","family":"Furth","given":"Priscilla A.","non-dropping-particle":"","parse-names":false,"suffix":""}],"container-title":"Proceedings of the National Academy of Sciences of the United States of America","id":"ITEM-2","issue":"7","issued":{"date-parts":[["1997","4","1"]]},"page":"3425","publisher":"National Academy of Sciences","title":"Mammary-derived signals activate programmed cell death during the first stage of mammary gland involution","type":"article-journal","volume":"94"},"uris":["http://www.mendeley.com/documents/?uuid=5c50bc0a-9643-37b2-a9eb-e367c32100f0"]}],"mendeley":{"formattedCitation":"(Feng &lt;i&gt;et al.&lt;/i&gt;, 1995; Li &lt;i&gt;et al.&lt;/i&gt;, 1997)","plainTextFormattedCitation":"(Feng et al., 1995; Li et al., 1997)","previouslyFormattedCitation":"(Feng &lt;i&gt;et al.&lt;/i&gt;, 1995; Li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e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5; 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ating PND6 rats that received dexamethasone just prior to nursing had impaired suck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dexamethasone group, oxytocin and prolactin levels were lower than the control groups that received saline. Furthermore, pups of dexamethasone-treated rats gained less weight after nursing, suggesting that milk volume was impai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mendeley":{"formattedCitation":"(Vilela &amp; Giusti-Paiva, 2011)","plainTextFormattedCitation":"(Vilela &amp; Giusti-Paiva, 2011)","previouslyFormattedCitation":"(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uman studies conflict as to the effects of glucocorticoids on milk production. In a case study, a lactating woman who received local corticosteroid injection reported cessation of milk production 30 hours post injection with a spontaneous resumption of lactation within another d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09/13814788.2013.805198","ISSN":"1751-1402","abstract":"Introduction : Intra-lesional glucocorticosteroid (GCS) injections are used widely for painful musculoskeletal conditions in general practice. Case : A 26 year old female, was given an intra-lesional injection of 24 mg methyl prednisolone acetate (MPA) with 15 mg lidocaine for treatment of DeQuervain ' s tenosynovitis. She was six weeks postpartum and predominantly breast feeding. Lactation was suppressed at approximately 30 h post injection and this persisted for a period of approximately 36 h before spontaneous resumption of milk production. Lactation returned to normal 90 h after the injection. Discussion: Studies done in lactating animals have shown that injected GCS have led to a reduction of milk production, but there is limited data on these injections in lactating humans. The dose of GCS administered and the site of the GCS injection appear to contribute to this phenomenon. Very large doses of GCS have caused suppression of lactation in humans as opposed to low doses of GCS. Injections of GCS into areas of the body subjected to high activity level like the knee or wrist could lead to greater systemic absorption of GCS than GSC administered to body sites with lower physical activity like the shoulder. Conclusion : Local injection of MPA reversibly suppressed lactation in a young woman for a period of 24-48 h. Doctors using inject-able GCS in lactating women should apprise patients of this possibility. Mothers can take precautions like expressing and storing enough breast milk to cover this period prior to receiving these injections.","author":[{"dropping-particle":"","family":"Babwah","given":"Terence J","non-dropping-particle":"","parse-names":false,"suffix":""},{"dropping-particle":"","family":"Nunes","given":"Paula","non-dropping-particle":"","parse-names":false,"suffix":""},{"dropping-particle":"","family":"Maharaj","given":"Rohan G","non-dropping-particle":"","parse-names":false,"suffix":""}],"id":"ITEM-1","issued":{"date-parts":[["2013"]]},"title":"The European Journal of General Practice An unexpected temporary suppression of lactation after a local corticosteroid injection for tenosynovitis Clinical Lesson An unexpected temporary suppression of lactation after a local corticosteroid injection for tenosynovitis","type":"article-journal"},"uris":["http://www.mendeley.com/documents/?uuid=512ac365-a260-32a5-89b0-55f0f2bfdb9c"]}],"mendeley":{"formattedCitation":"(Babwah &lt;i&gt;et al.&lt;/i&gt;, 2013)","plainTextFormattedCitation":"(Babwah et al., 2013)","previouslyFormattedCitation":"(Babwah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bwa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n the contrary, in preterm deliveries, maternal betamethasone treatment had a time-dependent effect on milk volume but not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7-1107","abstract":"OBJECTIVE. The onset of copious milk secretion after birth is known as lactogenesis II. The objective of this study was to investigate the effect of preterm birth and antenatal corticosteroids on the timing of lactogenesis II after birth. METHODS. Women who had received antenatal betamethasone treatment and were expressing for a preterm infant whose gestational age was 34 weeks (N 50) were included. On days 1 to 10 postpartum, participants measured the volume of milk expressed in 24-hour periods and collected milk samples. Lactose and citrate levels were analyzed in the milk. RESULTS. The gestational age at delivery was 31 weeks (range: 24.2-33.7). Milk volume was recorded by 46 women on 320 expression days and was positively associated with gestational age. Gestational age modified the effect of interval between beta-methasone administration and delivery on milk volume. At gestational age 28 to 34 weeks, women who delivered 0 to 2 days after betamethasone treatment obtained significantly greater volumes than women who delivered 3 to 9 days after treatment. Milk samples (N 324) were collected by 42 mothers. Mean SD lactose and citrate levels were 156.800 36.217 and 3.458 1.442 mM, respectively. There was a significant positive effect of gestational age on milk lactose levels but not citrate levels. Betamethasone treatment did not alter lactose or citrate levels in milk. CONCLUSIONS. Delivery at extremely preterm gestational ages caused a significant delay in the onset of lactogenesis II. The volume of milk was reduced further when antenatal corticosteroids were administered between 28 and 34 weeks' gestation and delivery occurred 3 to 9 days later. In view of the advantages of mothers' own milk, additional support with lactation is recommended for mothers of preterm infants, particularly those who have been treated with corticosteroids before the delivery. M OTHERS' OWN MILK is the optimum form of nutrition for preterm infants when fortified and has been shown to prevent or reduce a wide range of morbidities that are associated with preterm birth. 1 Despite the advantages of breast milk, fewer mothers of preterm infants initiate lactation and the duration of breastfeeding is shorter compared with mothers of healthy term infants. 2-6 The initiation of copious milk secretion is known as lactogenesis II 7 and is accompanied by increased synthesis by mammary lactocytes of a number of milk components, including lactose and citrate. 8,9 Once lactation is esta…","author":[{"dropping-particle":"","family":"Henderson","given":"Jennifer J","non-dropping-particle":"","parse-names":false,"suffix":""},{"dropping-particle":"","family":"Hartmann","given":"Peter E","non-dropping-particle":"","parse-names":false,"suffix":""},{"dropping-particle":"","family":"Newnham","given":"John P","non-dropping-particle":"","parse-names":false,"suffix":""},{"dropping-particle":"","family":"Simmer","given":"Karen","non-dropping-particle":"","parse-names":false,"suffix":""}],"id":"ITEM-1","issued":{"date-parts":[["2007"]]},"title":"Effect of Preterm Birth and Antenatal Corticosteroid Treatment on Lactogenesis II in Women","type":"article-journal"},"uris":["http://www.mendeley.com/documents/?uuid=e55530d5-e98b-355f-bea3-6103c01073c2"]}],"mendeley":{"formattedCitation":"(Henderson &lt;i&gt;et al.&lt;/i&gt;, 2007)","plainTextFormattedCitation":"(Henderson et al., 2007)","previouslyFormattedCitation":"(Henderso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omen who delivered within 0-2 days of the treatment had increased milk volume, while women who delivered 3-9 days post-treatment had a reduced milk volume. This indicates an immediate postpartum effect of glucocorticoids on mammary gland funct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4" w:name="_Toc17059121"/>
      <w:bookmarkStart w:id="95" w:name="_Toc17062351"/>
      <w:r w:rsidRPr="00087A95">
        <w:rPr>
          <w:rFonts w:asciiTheme="minorHAnsi" w:hAnsiTheme="minorHAnsi" w:cstheme="minorHAnsi"/>
        </w:rPr>
        <w:t>Glucocorticoid-Dependent Effects on Milk Composition</w:t>
      </w:r>
      <w:bookmarkEnd w:id="94"/>
      <w:bookmarkEnd w:id="9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corticoids can also have an impact on milk composition. In most tissues, glucocorticoids reduce protein synthesis by inhibiting mTORC1 and activating FOXO1/3 </w:t>
      </w:r>
      <w:r w:rsidRPr="00087A95">
        <w:rPr>
          <w:rFonts w:asciiTheme="minorHAnsi" w:hAnsiTheme="minorHAnsi" w:cstheme="minorHAnsi"/>
          <w:i/>
          <w:sz w:val="22"/>
          <w:szCs w:val="22"/>
        </w:rPr>
        <w:fldChar w:fldCharType="begin" w:fldLock="1"/>
      </w:r>
      <w:r w:rsidRPr="00087A95">
        <w:rPr>
          <w:rFonts w:asciiTheme="minorHAnsi" w:hAnsiTheme="minorHAnsi" w:cstheme="minorHAnsi"/>
          <w:i/>
          <w:sz w:val="22"/>
          <w:szCs w:val="22"/>
        </w:rPr>
        <w:instrText>ADDIN CSL_CITATION {"citationItems":[{"id":"ITEM-1","itemData":{"DOI":"10.1074/jbc.M610023200","ISSN":"0021-9258","PMID":"17074751","abstract":"The mammalian target of rapamycin (mTOR), a critical modulator of cell growth, acts to integrate signals from hormones, nutrients, and growth-promoting stimuli to downstream effector mechanisms involved in the regulation of protein synthesis. Dexamethasone, a synthetic glucocorticoid that represses protein synthesis, acts to inhibit mTOR signaling as assessed by reduced phosphorylation of the downstream targets S6K1 and 4E-BP1. Dexamethasone has also been shown in one study to up-regulate the expression of REDD1 (also referred to RTP801, a novel stress-induced gene linked to repression of mTOR signaling) in lymphoid, but not nonlymphoid, cells. In contrast to the findings of that study, here we demonstrate that REDD1, but not REDD2, mRNA expression is dramatically induced following acute dexamethasone treatment both in rat skeletal muscle in vivo and in L6 myoblasts in culture. In L6 myoblasts, the effect of the drug on mTOR signaling is efficiently blunted in the presence of REDD1 RNA interference oligonucleotides. Moreover, the dexamethasone-induced assembly of the mTOR regulatory complex Tuberin. Hamartin is disrupted in L6 myoblasts following small interfering RNA-mediated repression of REDD1 expression. Finally, overexpression of Rheb, a downstream target of Tuberin function and a positive upstream effector of mTOR, reverses the effect of dexamethasone on phosphorylation of mTOR substrates. Overall, the data support the conclusion that REDD1 functions upstream of Tuberin and Rheb to down-regulate mTOR signaling in response to dexamethasone.","author":[{"dropping-particle":"","family":"Wang","given":"Hongmei","non-dropping-particle":"","parse-names":false,"suffix":""},{"dropping-particle":"","family":"Kubica","given":"Neil","non-dropping-particle":"","parse-names":false,"suffix":""},{"dropping-particle":"","family":"Ellisen","given":"Leif W","non-dropping-particle":"","parse-names":false,"suffix":""},{"dropping-particle":"","family":"Jefferson","given":"Leonard S","non-dropping-particle":"","parse-names":false,"suffix":""},{"dropping-particle":"","family":"Kimball","given":"Scot R","non-dropping-particle":"","parse-names":false,"suffix":""}],"container-title":"The Journal of biological chemistry","id":"ITEM-1","issue":"51","issued":{"date-parts":[["2006","12","22"]]},"page":"39128-34","publisher":"American Society for Biochemistry and Molecular Biology","title":"Dexamethasone represses signaling through the mammalian target of rapamycin in muscle cells by enhancing expression of REDD1.","type":"article-journal","volume":"281"},"uris":["http://www.mendeley.com/documents/?uuid=ff08d52d-a9d1-3dde-91e0-8f768c0a2918"]},{"id":"ITEM-2","itemData":{"DOI":"10.1158/1541-7786.MCR-13-0625","ISSN":"1541-7786","PMID":"24615339","abstract":"UNLABELLED Glucocorticoids induce apoptosis in lymphocytes and are commonly used to treat hematologic malignancies. However, they are also associated with significant adverse effects and their molecular mechanism of action is not fully understood. Glucocorticoid treatment induces expression of the mTORC1 inhibitor Regulated in Development and DNA Damage Response 1 (REDD1), also known as DNA-Damage Inducible Transcript 4 (DDIT4), and mTORC1 inhibition may distinguish glucocorticoid-sensitive from glucocorticoid-resistant acute lymphoblastic leukemia (ALL). Interestingly, REDD1 induction was impaired in glucocorticoid-resistant ALL cells and inhibition of mTORC1 using rapamycin restored glucocorticoid sensitivity. These data suggest that REDD1 may be essential for the response of ALL cells to glucocorticoids. To further investigate the role of REDD1, we evaluated the effects of glucocorticoids on primary thymocytes from wild-type and REDD1-deficient mice. Glucocorticoid-mediated apoptosis was blocked by a glucocorticoid receptor antagonist and by an inhibitor of transcription, which interfered with REDD1 induction and mTORC1 inhibition. However, REDD1 ablation had no effect on glucocorticoid-induced mTORC1 inhibition and apoptosis in thymocytes ex vivo. Overall, these data not only demonstrate the contextual differences of downstream signaling following glucocorticoid treatment but also provide a better mechanistic understanding of the role of REDD1. IMPLICATIONS These molecular findings underlying glucocorticoid action and the role of REDD1 are fundamental for the design of novel, more efficacious, and less toxic analogs. Mol Cancer Res; 12(6); 867-77. ©2014 AACR.","author":[{"dropping-particle":"","family":"Wolff","given":"Nicholas C.","non-dropping-particle":"","parse-names":false,"suffix":""},{"dropping-particle":"","family":"McKay","given":"Renée M.","non-dropping-particle":"","parse-names":false,"suffix":""},{"dropping-particle":"","family":"Brugarolas","given":"James","non-dropping-particle":"","parse-names":false,"suffix":""}],"container-title":"Molecular Cancer Research","id":"ITEM-2","issue":"6","issued":{"date-parts":[["2014","6","1"]]},"page":"867-877","publisher":"American Association for Cancer Research","title":"REDD1/DDIT4-Independent mTORC1 Inhibition and Apoptosis by Glucocorticoids in Thymocytes","type":"article-journal","volume":"12"},"uris":["http://www.mendeley.com/documents/?uuid=f133b0a5-a8f8-35bc-86b4-d11483fa531f"]},{"id":"ITEM-3","itemData":{"DOI":"10.1152/ajpendo.00646.2007","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avid S.","non-dropping-particle":"","parse-names":false,"suffix":""},{"dropping-particle":"","family":"Baehr","given":"Leslie M.","non-dropping-particle":"","parse-names":false,"suffix":""},{"dropping-particle":"","family":"Brandt","given":"Jens","non-dropping-particle":"van den","parse-names":false,"suffix":""},{"dropping-particle":"","family":"Johnsen","given":"Steven A.","non-dropping-particle":"","parse-names":false,"suffix":""},{"dropping-particle":"","family":"Reichardt","given":"Holger M.","non-dropping-particle":"","parse-names":false,"suffix":""},{"dropping-particle":"","family":"Furlow","given":"J. David","non-dropping-particle":"","parse-names":false,"suffix":""},{"dropping-particle":"","family":"Bodine","given":"Sue C.","non-dropping-particle":"","parse-names":false,"suffix":""}],"container-title":"American Journal of Physiology-Endocrinology and Metabolism","id":"ITEM-3","issue":"4","issued":{"date-parts":[["2008","10"]]},"page":"E785-E797","title":"The glucocorticoid receptor and FOXO1 synergistically activate the skeletal muscle atrophy-associated MuRF1 gene","type":"article-journal","volume":"295"},"uris":["http://www.mendeley.com/documents/?uuid=3308eeac-3d94-3292-8ef0-52bff027c907"]},{"id":"ITEM-4","itemData":{"DOI":"10.1016/s0092-8674(04)00400-3","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4","issue":"3","issued":{"date-parts":[["2004","4","30"]]},"page":"399-412","title":"Foxo transcription factors induce the atrophy-related ubiquitin ligase atrogin-1 and cause skeletal muscle atrophy.","type":"article-journal","volume":"117"},"uris":["http://www.mendeley.com/documents/?uuid=96757c74-f718-3053-aa8e-7eb6e83df61c"]}],"mendeley":{"formattedCitation":"(Sandri &lt;i&gt;et al.&lt;/i&gt;, 2004; Wang &lt;i&gt;et al.&lt;/i&gt;, 2006; Waddell &lt;i&gt;et al.&lt;/i&gt;, 2008; Wolff &lt;i&gt;et al.&lt;/i&gt;, 2014)","plainTextFormattedCitation":"(Sandri et al., 2004; Wang et al., 2006; Waddell et al., 2008; Wolff et al., 2014)","previouslyFormattedCitation":"(Sandri &lt;i&gt;et al.&lt;/i&gt;, 2004; Wang &lt;i&gt;et al.&lt;/i&gt;, 2006; Waddell &lt;i&gt;et al.&lt;/i&gt;, 2008; Wolff &lt;i&gt;et al.&lt;/i&gt;, 2014)"},"properties":{"noteIndex":0},"schema":"https://github.com/citation-style-language/schema/raw/master/csl-citation.json"}</w:instrText>
      </w:r>
      <w:r w:rsidRPr="00087A95">
        <w:rPr>
          <w:rFonts w:asciiTheme="minorHAnsi" w:hAnsiTheme="minorHAnsi" w:cstheme="minorHAnsi"/>
          <w:i/>
          <w:sz w:val="22"/>
          <w:szCs w:val="22"/>
        </w:rPr>
        <w:fldChar w:fldCharType="separate"/>
      </w:r>
      <w:r w:rsidRPr="00087A95">
        <w:rPr>
          <w:rFonts w:asciiTheme="minorHAnsi" w:hAnsiTheme="minorHAnsi" w:cstheme="minorHAnsi"/>
          <w:noProof/>
          <w:sz w:val="22"/>
          <w:szCs w:val="22"/>
        </w:rPr>
        <w:t xml:space="preserve">(Sandr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6; Wadd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Wol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i/>
          <w:sz w:val="22"/>
          <w:szCs w:val="22"/>
        </w:rPr>
        <w:fldChar w:fldCharType="end"/>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Dexamethasone exposure in cows reduced milk output volume to its lowest after one day of treatment, then gradually increased afterwar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levels in milk were unaltered, while milk protein and fat percentages increased reaching a maximum after one day of treatment then gradually decreased to normal within 3 days with a prolonged reduced concentration of whey prote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1","issue":"4","issued":{"date-parts":[["2000"]]},"title":"Effect of dexamethasone on milk yield and composition in dairy cows","type":"article-journal","volume":"49"},"uris":["http://www.mendeley.com/documents/?uuid=82506096-33bb-3591-8494-c313db33ac20"]}],"mendeley":{"formattedCitation":"(Shamay &lt;i&gt;et al.&lt;/i&gt;, 2000)","plainTextFormattedCitation":"(Shamay et al., 2000)","previouslyFormattedCitation":"(Shamay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wing to the reductions in total volume, the total protein and fat yield were reduced. Similarly, </w:t>
      </w:r>
      <w:proofErr w:type="spellStart"/>
      <w:r w:rsidRPr="00087A95">
        <w:rPr>
          <w:rFonts w:asciiTheme="minorHAnsi" w:hAnsiTheme="minorHAnsi" w:cstheme="minorHAnsi"/>
          <w:sz w:val="22"/>
          <w:szCs w:val="22"/>
        </w:rPr>
        <w:t>adrenocorticotropin</w:t>
      </w:r>
      <w:proofErr w:type="spellEnd"/>
      <w:r w:rsidRPr="00087A95">
        <w:rPr>
          <w:rFonts w:asciiTheme="minorHAnsi" w:hAnsiTheme="minorHAnsi" w:cstheme="minorHAnsi"/>
          <w:sz w:val="22"/>
          <w:szCs w:val="22"/>
        </w:rPr>
        <w:t xml:space="preserve"> injection in lactating cows reduced milk yield and protein yield after inje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w:t>
      </w:r>
      <w:r w:rsidRPr="00087A95">
        <w:rPr>
          <w:rFonts w:asciiTheme="minorHAnsi" w:hAnsiTheme="minorHAnsi" w:cstheme="minorHAnsi"/>
          <w:sz w:val="22"/>
          <w:szCs w:val="22"/>
        </w:rPr>
        <w:lastRenderedPageBreak/>
        <w:t xml:space="preserve">thought to be the main regulator of milk outpu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73)85275-0","ISSN":"0022-0302","abstract":"Tracer doses of glucose uniformly labeled carbon 14 were given to three lactating cows before and after dexamethasone administration. A series of blood samples was collected for 6h for radiochemical assay of glucose. Plasma glucose concentration rose from a mean of 61 mg/l00ml to 107 mg/l00ml. The tracer data were analyzed in terms of a three-compartment model. Compartments 1 and 2 represent the glucose pool while compartment 3 acts to partition the total glucose transport through the pool into net glucose transport (irreversible disposal) and recycling. Mean total glucose transport rates were .90 and .91 g/min before and after dexamethasone. Corresponding recycling flows were .13 and .21 g/min. There were significant changes in rate constants representing flows between compartments 1 and 2; rate from 2 to 1 was decreased, while rate from 1 to 2 was increased. These were associated with an increase in the mean mass of compartment 1 from 31 to 61g. The plasma equivalent space of compartment 1 averaged 13 and 14% before and after dexamethasone; this suggests that compartment 1 represents plasma glucose together with approximately the same amount of extravascular glucose. Thus, changes in rates between 1 and 2 suggest that dexamethasone influences glucose transport across some cell membranes and, perhaps, capillary walls. These kinetic studies indicate that the hyperglycemic effect of dexamethasone in lactating cows is attributable to redistribution of glucose rather than an altered overall production or utilization.","author":[{"dropping-particle":"","family":"Kronfeld","given":"D.S.","non-dropping-particle":"","parse-names":false,"suffix":""},{"dropping-particle":"","family":"Hartmann","given":"P.E.","non-dropping-particle":"","parse-names":false,"suffix":""}],"container-title":"Journal of Dairy Science","id":"ITEM-1","issue":"7","issued":{"date-parts":[["1973","7","1"]]},"page":"903-908","publisher":"Elsevier","title":"Glucose Redistribution in Lactating Cows Given Dexamethasone","type":"article-journal","volume":"56"},"uris":["http://www.mendeley.com/documents/?uuid=60c6756a-2e4d-3ed7-a4e9-62e7fb450abb"]}],"mendeley":{"formattedCitation":"(Kronfeld &amp; Hartmann, 1973)","plainTextFormattedCitation":"(Kronfeld &amp; Hartmann, 1973)","previouslyFormattedCitation":"(Kronfeld &amp; Hartmann, 197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Kronfeld &amp; Hartmann, 197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the reduced milk macronutrient yield was suggested to be due to mammary gland’s reduced ability to utilize glucose for lactose synthesis after glucocorticoid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96" w:name="_Toc17059122"/>
      <w:bookmarkStart w:id="97" w:name="_Toc17062352"/>
      <w:r w:rsidRPr="00087A95">
        <w:rPr>
          <w:rFonts w:asciiTheme="minorHAnsi" w:hAnsiTheme="minorHAnsi" w:cstheme="minorHAnsi"/>
        </w:rPr>
        <w:t>Effects of Lactational Glucocorticoid Exposure on Offspring Health</w:t>
      </w:r>
      <w:bookmarkEnd w:id="96"/>
      <w:bookmarkEnd w:id="9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long-term effects of lactational glucocorticoid exposure on the offspring remain largely unknown. Children of mothers who used glucocorticoids during pregnancy had an elevated stress response and impaired neuro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1471-2393-14-272","ISSN":"1471-2393","PMID":"25123162","abstract":"BACKGROUND The Multiple Courses of Antenatal Corticosteroids for Preterm Birth Study (MACS) showed no benefit in the reduction of major neonatal mortality/morbidity or neurodevelopment at 2 and 5 years of age. Using the data from the randomized controlled trial and its follow-up, the aim of this study was to evaluate the association between gestational ages at birth in children exposed to single versus multiple courses of antenatal corticosteroid (ACS) therapy in utero and outcomes at 5 years of age. METHOD A total of 1719 children, with the breakdown into groupings of &lt;30, 30-36, and ≥ 37 weeks gestation at birth, contributed to the primary outcome: death or survival with a disability in one of the following domains: neuromotor, neurosensory, and neurobehavioral/emotional disability and were included in this analysis. RESULTS Gestational age at birth was strongly associated with the primary outcome, p &lt; 0.001. Overall, the interaction between ACS groups and gestational age at birth was not significant, p = 0.064. Specifically, in the 2 preterm categories, there was no difference in the primary outcome between single vs. multiple ACS therapy. However, for infants born ≥37 weeks gestation, there was a statistically significant increase in the risk of the primary outcome in multiple ACS therapy, 48/213 (22.5%) compared to 38/249 (15.3%) in the single ACS therapy; OR = 1.69 [95% CI: 1.04, 2.77]; p = 0.037. CONCLUSION Preterm birth (&lt;37 weeks gestation) remained the primary factor contributing to an adverse outcome regardless of the number of courses of ACS therapy. Children born ≥ 37 weeks and exposed to multiple ACS therapy may have an increased risk of neurodevelopmental/neurosensory impairment by 5 years of age. To optimize outcomes for infants/children, efforts in reducing the incidence of preterm birth should remain the primary focus in perinatal research. TRIAL REGISTRATION This study has been registered at (identifier NCT00187382).","author":[{"dropping-particle":"","family":"Asztalos","given":"Elizabeth","non-dropping-particle":"","parse-names":false,"suffix":""},{"dropping-particle":"","family":"Willan","given":"Andrew","non-dropping-particle":"","parse-names":false,"suffix":""},{"dropping-particle":"","family":"Murphy","given":"Kellie","non-dropping-particle":"","parse-names":false,"suffix":""},{"dropping-particle":"","family":"Matthews","given":"Stephen","non-dropping-particle":"","parse-names":false,"suffix":""},{"dropping-particle":"","family":"Ohlsson","given":"Arne","non-dropping-particle":"","parse-names":false,"suffix":""},{"dropping-particle":"","family":"Saigal","given":"Saroj","non-dropping-particle":"","parse-names":false,"suffix":""},{"dropping-particle":"","family":"Armson","given":"Anthony","non-dropping-particle":"","parse-names":false,"suffix":""},{"dropping-particle":"","family":"Kelly","given":"Edmond","non-dropping-particle":"","parse-names":false,"suffix":""},{"dropping-particle":"","family":"Delisle","given":"Marie-France","non-dropping-particle":"","parse-names":false,"suffix":""},{"dropping-particle":"","family":"Gafni","given":"Amiram","non-dropping-particle":"","parse-names":false,"suffix":""},{"dropping-particle":"","family":"Lee","given":"Shoo","non-dropping-particle":"","parse-names":false,"suffix":""},{"dropping-particle":"","family":"Sananes","given":"Renee","non-dropping-particle":"","parse-names":false,"suffix":""},{"dropping-particle":"","family":"Rovet","given":"Joanne","non-dropping-particle":"","parse-names":false,"suffix":""},{"dropping-particle":"","family":"Guselle","given":"Patricia","non-dropping-particle":"","parse-names":false,"suffix":""},{"dropping-particle":"","family":"Amankwah","given":"Kofi","non-dropping-particle":"","parse-names":false,"suffix":""},{"dropping-particle":"","family":"MACS-5 Collaborative Group","given":"","non-dropping-particle":"","parse-names":false,"suffix":""}],"container-title":"BMC Pregnancy and Childbirth","id":"ITEM-1","issue":"1","issued":{"date-parts":[["2014","12","13"]]},"page":"272","title":"Association between gestational age at birth, antenatal corticosteroids, and outcomes at 5 years: multiple courses of antenatal corticosteroids for preterm birth study at 5 years of age (MACS-5)","type":"article-journal","volume":"14"},"uris":["http://www.mendeley.com/documents/?uuid=eb889387-800b-384e-a5af-108963ec7531"]},{"id":"ITEM-2","itemData":{"DOI":"10.1210/jc.2012-1970","ISSN":"0021-972X","PMID":"22869608","abstract":"CONTEXT Antenatal glucocorticoid (GC) exposure has been discussed as a potent programming factor of hypothalamus-pituitary-adrenal (HPA) axis activity, producing sustained alterations in cortisol secretion throughout life. So far, the assessment of HPA-axis activity in offspring of mothers treated with synthetic GC has been limited to a time period shortly after birth, with prematurity being an important confound in most prior studies. OBJECTIVE The present study aimed to investigate HPA-axis reactivity of term-born children with antenatal GC exposure in a larger sample, allowing us to further address sex- and drug-specific effects. DESIGN, SETTING, AND PARTICIPANTS This was a cross-sectional study comprised of 209 term-born children between 6 and 11 yr of age. Cortisol secretion patterns in response to a standardized laboratory stressor (Trier Social Stress Test for Children) were assessed in children with antenatal GC exposure (a single course of either dexamethasone or betamethasone) and compared to different control groups. RESULTS We observed significantly increased cortisol reactivity to acute psychosocial stress in 6- to 11-yr-old, term-born children exposed to antenatal synthetic GC treatment compared to controls (F(3.4,345.9)=5.8; P&lt;0.001). This finding appeared to be independent of the specific synthetic GC used and was found to be more pronounced in females. CONCLUSIONS The present study provides the first evidence for long-lasting effects of antenatal synthetic GC exposure on HPA-axis reactivity in term-born children. These findings may bear important implications regarding the vulnerability for stress-related physical and psychiatric disorders, for which dysregulation of the HPA-axis has been discussed as a potential causal factor.","author":[{"dropping-particle":"","family":"Alexander","given":"Nina","non-dropping-particle":"","parse-names":false,"suffix":""},{"dropping-particle":"","family":"Rosenlöcher","given":"Franziska","non-dropping-particle":"","parse-names":false,"suffix":""},{"dropping-particle":"","family":"Stalder","given":"Tobias","non-dropping-particle":"","parse-names":false,"suffix":""},{"dropping-particle":"","family":"Linke","given":"Julia","non-dropping-particle":"","parse-names":false,"suffix":""},{"dropping-particle":"","family":"Distler","given":"Wolfgang","non-dropping-particle":"","parse-names":false,"suffix":""},{"dropping-particle":"","family":"Morgner","given":"Joachim","non-dropping-particle":"","parse-names":false,"suffix":""},{"dropping-particle":"","family":"Kirschbaum","given":"Clemens","non-dropping-particle":"","parse-names":false,"suffix":""}],"container-title":"The Journal of Clinical Endocrinology &amp; Metabolism","id":"ITEM-2","issue":"10","issued":{"date-parts":[["2012","10"]]},"page":"3538-3544","title":"Impact of Antenatal Synthetic Glucocorticoid Exposure on Endocrine Stress Reactivity in Term-Born Children","type":"article-journal","volume":"97"},"uris":["http://www.mendeley.com/documents/?uuid=452599b2-b20d-3d05-ad5f-19a622b4a27d"]}],"mendeley":{"formattedCitation":"(Alexander &lt;i&gt;et al.&lt;/i&gt;, 2012; Asztalos &lt;i&gt;et al.&lt;/i&gt;, 2014)","plainTextFormattedCitation":"(Alexander et al., 2012; Asztalos et al., 2014)","previouslyFormattedCitation":"(Alexander &lt;i&gt;et al.&lt;/i&gt;, 2012; Asztalos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lexand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2; Asztal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s of corticosteroid use further manifest in childhood where maternal third trimester cortisol levels were shown to influence childhood adipo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ntrin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mice, studies have shown reduced placental weights after a short period preterm exposure to dexamethasone and potential fetal growth restriction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lt;i&gt;a&lt;/i&gt;)","plainTextFormattedCitation":"(Cuffe et al., 2011a)","previouslyFormattedCitation":"(Cuffe &lt;i&gt;et al.&lt;/i&gt;, 2011&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Cuff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1</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one study on lactating rats, the investigators used prolonged maternal dexamethasone exposure at a dose of 100ug/kg/day on PND1-7, 1-14, and 1-2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ND14 and 21 and at 12 weeks of age, offspring of dams exposed to maternal glucocorticoids at PND1-7, 1-14, and 1-21 had significantly reduced body weights. Offspring lipid profile at 12 weeks of age showed increased liver cholesterol, low-density lipoproteins, and triglycerides with reduced liver high-density lipoprotein levels along with elevated fasting blood gluc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ffect of this exposure on offspring kidneys at 12 weeks of age, showed signs of necrosis and increased oxidative stre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309-3913","PMID":"29462528","abstract":"BACKGROUND The effects of maternal exposure to glucocorticoids during gestation on various organs in the offspring have been reported in literature. There is paucity of information on the effects of maternal glucocorticoids treatment during lactation on organ functions in the offspring. The present study was designed to investigate the changes in kidney function and oxidative stress biomarkers in offspring of dams treated with dexamethasone during lactation in Wistar rats METHODS: Twenty pregnant rats (180-200g) were divided into 4 groups (n=5). Group I was administered 0.02ml/100g/day of normal saline (subcutaneously, s.c) at lactation days 1-21 (control). Groups 2,3, and 4 were administered 100 μ/kg/day dexamethasone (Dex) (s.c) at lactation days 1-7 (Dexl-7),1-14(Dexl-14), and 1-21(Dexl-21) respectively. Evaluation of serum creatinine, urea and markers of oxidative stress in the kidney and histopathology of the kidney were carried out at 12 weeks of postnatal life. RESULTS Serum creatinine and urea levels were. significantly (p&lt;0.05) higher in the Dexl-7, DexI-14and Dexl-21 when compared with the control. Kidney MDA level was also significantly (p&lt;O.05) increased in the Dexl-7, Dexl-14 and Dexl-2lgroups when compared with the control. Kidney SOD activities, catalase activities and protein in the treatment groups Dexl-7, Dexl-14 and Dexl-21 were all significantly (p&lt;0.05) lower than the control. Histology of the kidney showed mild, moderate and severe tubular necrosis in the Dexl-7, Dexl-14 and Dexl-21 groups respectively. CONCLUSION Results suggest that maternal exposure to dexamethasone during lactation may lead to increase oxidative stress in the kidney and increase renal necrosis.","author":[{"dropping-particle":"","family":"Jeje","given":"S O","non-dropping-particle":"","parse-names":false,"suffix":""},{"dropping-particle":"","family":"Akindele","given":"O O","non-dropping-particle":"","parse-names":false,"suffix":""},{"dropping-particle":"","family":"Ushie","given":"G","non-dropping-particle":"","parse-names":false,"suffix":""},{"dropping-particle":"","family":"Rajil","given":"Y","non-dropping-particle":"","parse-names":false,"suffix":""}],"container-title":"African journal of medicine and medical sciences","id":"ITEM-1","issue":"3","issued":{"date-parts":[["2016","9"]]},"page":"237-242","title":"Changes in kidney function and oxidative stress biomarkers in offspring from dams treated with dexamethasone during lactation in Wistar rats.","type":"article-journal","volume":"45"},"uris":["http://www.mendeley.com/documents/?uuid=854aa971-c22e-3ce4-9cc0-78802ce506a1"]}],"mendeley":{"formattedCitation":"(Jeje &lt;i&gt;et al.&lt;/i&gt;, 2016)","plainTextFormattedCitation":"(Jeje et al., 2016)","previouslyFormattedCitation":"(Jeje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ej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n this chapter, we will investigate the effects of lactational dexamethasone exposure in mice with the following three aims.</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1:</w:t>
      </w:r>
      <w:r w:rsidRPr="00087A95">
        <w:rPr>
          <w:rFonts w:asciiTheme="minorHAnsi" w:hAnsiTheme="minorHAnsi" w:cstheme="minorHAnsi"/>
          <w:sz w:val="22"/>
          <w:szCs w:val="22"/>
        </w:rPr>
        <w:t xml:space="preserve"> Is mammary gland development altered after maternal glucocorticoid exposure during lacta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2:</w:t>
      </w:r>
      <w:r w:rsidRPr="00087A95">
        <w:rPr>
          <w:rFonts w:asciiTheme="minorHAnsi" w:hAnsiTheme="minorHAnsi" w:cstheme="minorHAnsi"/>
          <w:sz w:val="22"/>
          <w:szCs w:val="22"/>
        </w:rPr>
        <w:t xml:space="preserve"> How does maternal glucocorticoid exposure during lactation affect milk output and macronutrient composition?</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Aim 2.3:</w:t>
      </w:r>
      <w:r w:rsidRPr="00087A95">
        <w:rPr>
          <w:rFonts w:asciiTheme="minorHAnsi" w:hAnsiTheme="minorHAnsi" w:cstheme="minorHAnsi"/>
          <w:sz w:val="22"/>
          <w:szCs w:val="22"/>
        </w:rPr>
        <w:t xml:space="preserve"> Is offspring metabolic health altered after maternal glucocorticoid exposure during lactation?</w:t>
      </w:r>
    </w:p>
    <w:p w:rsidR="003E213C" w:rsidRPr="00087A95" w:rsidRDefault="003E213C" w:rsidP="003E213C">
      <w:pPr>
        <w:pStyle w:val="Heading1"/>
        <w:rPr>
          <w:rFonts w:asciiTheme="minorHAnsi" w:hAnsiTheme="minorHAnsi" w:cstheme="minorHAnsi"/>
        </w:rPr>
      </w:pPr>
      <w:bookmarkStart w:id="98" w:name="_Toc17059123"/>
      <w:bookmarkStart w:id="99" w:name="_Toc17062353"/>
      <w:r w:rsidRPr="00087A95">
        <w:rPr>
          <w:rFonts w:asciiTheme="minorHAnsi" w:hAnsiTheme="minorHAnsi" w:cstheme="minorHAnsi"/>
        </w:rPr>
        <w:t>Experimental Design</w:t>
      </w:r>
      <w:bookmarkEnd w:id="98"/>
      <w:bookmarkEnd w:id="9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assess the effects of glucocorticoids on milk production and milk volume, we will obtain a total of 56 female and 56 male mice (n=14 females and 14 males per group- 4 groups total)</w:t>
      </w:r>
      <w:r w:rsidRPr="00087A95">
        <w:rPr>
          <w:rStyle w:val="FootnoteReference"/>
          <w:rFonts w:asciiTheme="minorHAnsi" w:eastAsiaTheme="majorEastAsia" w:hAnsiTheme="minorHAnsi" w:cstheme="minorHAnsi"/>
          <w:sz w:val="22"/>
          <w:szCs w:val="22"/>
        </w:rPr>
        <w:footnoteReference w:id="7"/>
      </w:r>
      <w:r w:rsidRPr="00087A95">
        <w:rPr>
          <w:rFonts w:asciiTheme="minorHAnsi" w:hAnsiTheme="minorHAnsi" w:cstheme="minorHAnsi"/>
          <w:sz w:val="22"/>
          <w:szCs w:val="22"/>
        </w:rPr>
        <w:t xml:space="preserve"> that are 8-week old virgin C57BL6/J female and male mice from The Jackson Laboratory. Mice will be given two weeks to acclimatize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After acclimatization, dams will be assigned to one group of the following: control PND0.5-16.5, experimental PND0.5-16.5, control PND0.5-21.5, or experimental PND0.5-21.5 (See Figure 1). After being assigned a group, the dams will be mated with age-matched males and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normal chow diet and water. Male breeders from both cohorts will be removed from the cage after 18 days of mating to avoid the occurrence of a second pregnancy.</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and water intake weekly. We will check for litters on a daily basis after 2.5 weeks of mating. After delivery (PND0.5), the dams will either receive water (controls) or dexamethasone (experimental) at a dose of 1mg/kg/day. Pups will be sexed then culled to four animals (2 females and 2 males, if possible) per litter at PND2.5. The offspring will be weighed at PND0.5, PND7.5, 14.5, 16.5 (for PND0.5-16.5 groups only), and at 21.5 (for PND0.5-21.5 groups only). Control and experimental groups of PND0.5-16.5 will receive water or dexamethasone throughout lactation and until PND16.5, where the </w:t>
      </w:r>
      <w:r w:rsidRPr="00087A95">
        <w:rPr>
          <w:rFonts w:asciiTheme="minorHAnsi" w:hAnsiTheme="minorHAnsi" w:cstheme="minorHAnsi"/>
          <w:sz w:val="22"/>
          <w:szCs w:val="22"/>
        </w:rPr>
        <w:lastRenderedPageBreak/>
        <w:t xml:space="preserve">dams and the pups will be sacrificed and maternal mammary glands will be weighed and collected for </w:t>
      </w:r>
      <w:proofErr w:type="spellStart"/>
      <w:r w:rsidRPr="00087A95">
        <w:rPr>
          <w:rFonts w:asciiTheme="minorHAnsi" w:hAnsiTheme="minorHAnsi" w:cstheme="minorHAnsi"/>
          <w:sz w:val="22"/>
          <w:szCs w:val="22"/>
        </w:rPr>
        <w:t>cryosectioning</w:t>
      </w:r>
      <w:proofErr w:type="spellEnd"/>
      <w:r w:rsidRPr="00087A95">
        <w:rPr>
          <w:rFonts w:asciiTheme="minorHAnsi" w:hAnsiTheme="minorHAnsi" w:cstheme="minorHAnsi"/>
          <w:sz w:val="22"/>
          <w:szCs w:val="22"/>
        </w:rPr>
        <w:t xml:space="preserve"> and molecular studies. Control and experimental groups of PND0.5-21.5 will be allowed to complete nursing fully and the pups will be weaned to evaluate effects on the offspring.</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ups of groups PND0.5-21.5 will be weaned into new cages based on sex and treatment group.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o assess glucose homeostasis, a glucose tolerance test (GTT) will be done at 6 weeks of age followed by sacrifice and tissue collection of fat pads 3 days later. Their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pStyle w:val="Heading3"/>
        <w:rPr>
          <w:rFonts w:asciiTheme="minorHAnsi" w:hAnsiTheme="minorHAnsi" w:cstheme="minorHAnsi"/>
        </w:rPr>
      </w:pPr>
      <w:bookmarkStart w:id="100" w:name="_Toc17059124"/>
      <w:bookmarkStart w:id="101" w:name="_Toc17062354"/>
      <w:r w:rsidRPr="00087A95">
        <w:rPr>
          <w:rFonts w:asciiTheme="minorHAnsi" w:hAnsiTheme="minorHAnsi" w:cstheme="minorHAnsi"/>
        </w:rPr>
        <w:t>Figure 1: Diagram representing the experimental design and respective timeline</w:t>
      </w:r>
      <w:bookmarkEnd w:id="100"/>
      <w:bookmarkEnd w:id="101"/>
    </w:p>
    <w:p w:rsidR="003E213C" w:rsidRPr="00087A95" w:rsidRDefault="003E213C" w:rsidP="003E213C">
      <w:pPr>
        <w:rPr>
          <w:rFonts w:asciiTheme="minorHAnsi" w:hAnsiTheme="minorHAnsi" w:cstheme="minorHAnsi"/>
        </w:rPr>
      </w:pPr>
      <w:r w:rsidRPr="00087A95">
        <w:rPr>
          <w:rFonts w:asciiTheme="minorHAnsi" w:eastAsiaTheme="minorHAnsi" w:hAnsiTheme="minorHAnsi" w:cstheme="minorHAnsi"/>
          <w:noProof/>
          <w:sz w:val="16"/>
          <w:szCs w:val="16"/>
        </w:rPr>
        <w:drawing>
          <wp:inline distT="0" distB="0" distL="0" distR="0" wp14:anchorId="627727EA" wp14:editId="10433073">
            <wp:extent cx="6058328" cy="221135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2 Cohort Figure 1.pdf"/>
                    <pic:cNvPicPr/>
                  </pic:nvPicPr>
                  <pic:blipFill rotWithShape="1">
                    <a:blip r:embed="rId13">
                      <a:extLst>
                        <a:ext uri="{28A0092B-C50C-407E-A947-70E740481C1C}">
                          <a14:useLocalDpi xmlns:a14="http://schemas.microsoft.com/office/drawing/2010/main" val="0"/>
                        </a:ext>
                      </a:extLst>
                    </a:blip>
                    <a:srcRect r="27315" b="52807"/>
                    <a:stretch/>
                  </pic:blipFill>
                  <pic:spPr bwMode="auto">
                    <a:xfrm>
                      <a:off x="0" y="0"/>
                      <a:ext cx="6078451" cy="221870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bookmarkStart w:id="102" w:name="_Toc17059125"/>
      <w:bookmarkStart w:id="103" w:name="_Toc17062355"/>
      <w:r w:rsidRPr="00087A95">
        <w:rPr>
          <w:rFonts w:asciiTheme="minorHAnsi" w:hAnsiTheme="minorHAnsi" w:cstheme="minorHAnsi"/>
        </w:rPr>
        <w:t>Methods</w:t>
      </w:r>
      <w:bookmarkEnd w:id="102"/>
      <w:bookmarkEnd w:id="103"/>
    </w:p>
    <w:p w:rsidR="003E213C" w:rsidRPr="00087A95" w:rsidRDefault="003E213C" w:rsidP="003E213C">
      <w:pPr>
        <w:pStyle w:val="Heading2"/>
        <w:rPr>
          <w:rFonts w:asciiTheme="minorHAnsi" w:hAnsiTheme="minorHAnsi" w:cstheme="minorHAnsi"/>
        </w:rPr>
      </w:pPr>
      <w:bookmarkStart w:id="104" w:name="_Toc17059126"/>
      <w:bookmarkStart w:id="105" w:name="_Toc17062356"/>
      <w:r w:rsidRPr="00087A95">
        <w:rPr>
          <w:rFonts w:asciiTheme="minorHAnsi" w:hAnsiTheme="minorHAnsi" w:cstheme="minorHAnsi"/>
        </w:rPr>
        <w:t>Dexamethasone Exposure</w:t>
      </w:r>
      <w:bookmarkEnd w:id="104"/>
      <w:bookmarkEnd w:id="10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water/dexamethasone- the last measurement’s water/dexamethasone)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6" w:name="_Toc17059127"/>
      <w:bookmarkStart w:id="107" w:name="_Toc17062357"/>
      <w:r w:rsidRPr="00087A95">
        <w:rPr>
          <w:rFonts w:asciiTheme="minorHAnsi" w:hAnsiTheme="minorHAnsi" w:cstheme="minorHAnsi"/>
        </w:rPr>
        <w:t>Food Intake</w:t>
      </w:r>
      <w:bookmarkEnd w:id="106"/>
      <w:bookmarkEnd w:id="10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08" w:name="_Toc17059128"/>
      <w:bookmarkStart w:id="109" w:name="_Toc17062358"/>
      <w:r w:rsidRPr="00087A95">
        <w:rPr>
          <w:rFonts w:asciiTheme="minorHAnsi" w:hAnsiTheme="minorHAnsi" w:cstheme="minorHAnsi"/>
        </w:rPr>
        <w:t>Body Composition</w:t>
      </w:r>
      <w:bookmarkEnd w:id="108"/>
      <w:bookmarkEnd w:id="10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10" w:name="_Toc17059129"/>
      <w:bookmarkStart w:id="111" w:name="_Toc17062359"/>
      <w:r w:rsidRPr="00087A95">
        <w:rPr>
          <w:rFonts w:asciiTheme="minorHAnsi" w:hAnsiTheme="minorHAnsi" w:cstheme="minorHAnsi"/>
        </w:rPr>
        <w:t>Sacrifice and Tissue Collection</w:t>
      </w:r>
      <w:bookmarkEnd w:id="110"/>
      <w:bookmarkEnd w:id="11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from the mouse right side first by pulling the peritoneum away from the skin. Inguinal fat will be carefully extracted and weighed. Right gonadal white adipose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then will be weighed. Fat pads will be snap frozen in liquid nitrogen in 2ml tubes and will be stored at a temperature of -80C for later molecular studies.</w:t>
      </w:r>
    </w:p>
    <w:p w:rsidR="003E213C" w:rsidRPr="00087A95" w:rsidRDefault="003E213C" w:rsidP="003E213C">
      <w:pPr>
        <w:pStyle w:val="Heading2"/>
        <w:rPr>
          <w:rFonts w:asciiTheme="minorHAnsi" w:hAnsiTheme="minorHAnsi" w:cstheme="minorHAnsi"/>
        </w:rPr>
      </w:pPr>
      <w:bookmarkStart w:id="112" w:name="_Toc17059130"/>
      <w:bookmarkStart w:id="113" w:name="_Toc17062360"/>
      <w:r w:rsidRPr="00087A95">
        <w:rPr>
          <w:rFonts w:asciiTheme="minorHAnsi" w:hAnsiTheme="minorHAnsi" w:cstheme="minorHAnsi"/>
        </w:rPr>
        <w:t>Determining Milk Output Volume</w:t>
      </w:r>
      <w:bookmarkEnd w:id="112"/>
      <w:bookmarkEnd w:id="11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control and experimental groups PND0.5-16.5.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114" w:name="_Toc17059131"/>
      <w:bookmarkStart w:id="115" w:name="_Toc17062361"/>
      <w:r w:rsidRPr="00087A95">
        <w:rPr>
          <w:rFonts w:asciiTheme="minorHAnsi" w:hAnsiTheme="minorHAnsi" w:cstheme="minorHAnsi"/>
        </w:rPr>
        <w:t>Determining Milk Composition</w:t>
      </w:r>
      <w:bookmarkEnd w:id="114"/>
      <w:bookmarkEnd w:id="11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in groups control and experimental PND0.5-16.5. Briefly, we will separate the dam and pups for 2 hours. The pups will be weighed and will undergo body composition assessment using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w:t>
      </w:r>
      <w:r w:rsidRPr="00087A95">
        <w:rPr>
          <w:rFonts w:asciiTheme="minorHAnsi" w:hAnsiTheme="minorHAnsi" w:cstheme="minorHAnsi"/>
          <w:sz w:val="22"/>
          <w:szCs w:val="22"/>
        </w:rPr>
        <w:lastRenderedPageBreak/>
        <w:t>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w:t>
      </w:r>
    </w:p>
    <w:p w:rsidR="003E213C" w:rsidRPr="00087A95" w:rsidRDefault="003E213C" w:rsidP="003E213C">
      <w:pPr>
        <w:pStyle w:val="Heading2"/>
        <w:rPr>
          <w:rFonts w:asciiTheme="minorHAnsi" w:hAnsiTheme="minorHAnsi" w:cstheme="minorHAnsi"/>
          <w:highlight w:val="red"/>
        </w:rPr>
      </w:pPr>
      <w:bookmarkStart w:id="116" w:name="_Toc17059132"/>
      <w:bookmarkStart w:id="117" w:name="_Toc17062362"/>
      <w:r w:rsidRPr="00087A95">
        <w:rPr>
          <w:rFonts w:asciiTheme="minorHAnsi" w:hAnsiTheme="minorHAnsi" w:cstheme="minorHAnsi"/>
        </w:rPr>
        <w:t>Determining Milk Protein Concentrations</w:t>
      </w:r>
      <w:bookmarkEnd w:id="116"/>
      <w:bookmarkEnd w:id="11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control and experimental groups of PND0.5-16.5 will be assessed for protein content. Milk will be diluted to a factor of 4 (1:3 in PBS+EDTA). Skimmed milk will be collected after centrifuging. Samples will be heated to ~95C and loading cocktail will be added onto the plastic plate with the gel along with a ladder. Gels will be stained by Coomassie blue and quantified by near-infra-red imaging.  Imaging will be done using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Odyssey to determine levels protein of whey acidic protein, alpha casein, beta casein, lactose, and serum albumin identified based on known molecular weights. </w:t>
      </w:r>
    </w:p>
    <w:p w:rsidR="003E213C" w:rsidRPr="00087A95" w:rsidRDefault="003E213C" w:rsidP="003E213C">
      <w:pPr>
        <w:pStyle w:val="Heading2"/>
        <w:rPr>
          <w:rFonts w:asciiTheme="minorHAnsi" w:hAnsiTheme="minorHAnsi" w:cstheme="minorHAnsi"/>
        </w:rPr>
      </w:pPr>
      <w:bookmarkStart w:id="118" w:name="_Toc17059133"/>
      <w:bookmarkStart w:id="119" w:name="_Toc17062363"/>
      <w:r w:rsidRPr="00087A95">
        <w:rPr>
          <w:rFonts w:asciiTheme="minorHAnsi" w:hAnsiTheme="minorHAnsi" w:cstheme="minorHAnsi"/>
        </w:rPr>
        <w:t>Determining Milk Fat Content</w:t>
      </w:r>
      <w:bookmarkEnd w:id="118"/>
      <w:bookmarkEnd w:id="11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will be assessed for fat content by the </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087A95">
        <w:rPr>
          <w:rFonts w:asciiTheme="minorHAnsi" w:hAnsiTheme="minorHAnsi" w:cstheme="minorHAnsi"/>
          <w:sz w:val="22"/>
          <w:szCs w:val="22"/>
        </w:rPr>
        <w:t>CritSpin</w:t>
      </w:r>
      <w:proofErr w:type="spellEnd"/>
      <w:r w:rsidRPr="00087A95">
        <w:rPr>
          <w:rFonts w:asciiTheme="minorHAnsi" w:hAnsiTheme="minorHAnsi" w:cstheme="minorHAnsi"/>
          <w:sz w:val="22"/>
          <w:szCs w:val="22"/>
        </w:rPr>
        <w:t xml:space="preserve"> mini-</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120" w:name="_Toc17059134"/>
      <w:bookmarkStart w:id="121" w:name="_Toc17062364"/>
      <w:r w:rsidRPr="00087A95">
        <w:rPr>
          <w:rFonts w:asciiTheme="minorHAnsi" w:hAnsiTheme="minorHAnsi" w:cstheme="minorHAnsi"/>
        </w:rPr>
        <w:t>Glucose Tolerance Test</w:t>
      </w:r>
      <w:bookmarkEnd w:id="120"/>
      <w:bookmarkEnd w:id="12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control and experimental PND0.5-21.5 will undergo a glucose tolerance test (GTT) being challenged with 1g/kg of lean body mass (determined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maternal glucocorticoid exposure during lactation on offspring adolescent glucose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glucose dosage. The timer will be set as to allow for blood collection every 15 minutes. Blood will be collected at </w:t>
      </w:r>
      <w:r w:rsidRPr="00087A95">
        <w:rPr>
          <w:rFonts w:asciiTheme="minorHAnsi" w:hAnsiTheme="minorHAnsi" w:cstheme="minorHAnsi"/>
          <w:color w:val="252525"/>
          <w:sz w:val="22"/>
          <w:szCs w:val="22"/>
          <w:shd w:val="clear" w:color="auto" w:fill="FFFFFF"/>
        </w:rPr>
        <w:t>5, 30, 45, 60, 75, 90 and 120 minutes after injection</w:t>
      </w:r>
      <w:r w:rsidRPr="00087A95">
        <w:rPr>
          <w:rFonts w:asciiTheme="minorHAnsi" w:hAnsiTheme="minorHAnsi" w:cstheme="minorHAnsi"/>
          <w:sz w:val="22"/>
          <w:szCs w:val="22"/>
        </w:rPr>
        <w:t xml:space="preserve">. After the G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22" w:name="_Toc17059135"/>
      <w:bookmarkStart w:id="123" w:name="_Toc17062365"/>
      <w:r w:rsidRPr="00087A95">
        <w:rPr>
          <w:rFonts w:asciiTheme="minorHAnsi" w:hAnsiTheme="minorHAnsi" w:cstheme="minorHAnsi"/>
        </w:rPr>
        <w:t>Real time qPCR</w:t>
      </w:r>
      <w:bookmarkEnd w:id="122"/>
      <w:bookmarkEnd w:id="12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RNA expression of lipogenic genes. RNA samples will be prepared from the mouse tissues using the </w:t>
      </w:r>
      <w:proofErr w:type="spellStart"/>
      <w:r w:rsidRPr="00087A95">
        <w:rPr>
          <w:rFonts w:asciiTheme="minorHAnsi" w:hAnsiTheme="minorHAnsi" w:cstheme="minorHAnsi"/>
          <w:sz w:val="22"/>
          <w:szCs w:val="22"/>
        </w:rPr>
        <w:t>PureLink</w:t>
      </w:r>
      <w:proofErr w:type="spellEnd"/>
      <w:r w:rsidRPr="00087A95">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and FASN using primer pairs (forward and reverse). This will allow us to assess lipogenic activity of the mammary glands of KO and WT dams. </w:t>
      </w:r>
    </w:p>
    <w:p w:rsidR="003E213C" w:rsidRPr="00087A95" w:rsidRDefault="003E213C" w:rsidP="003E213C">
      <w:pPr>
        <w:pStyle w:val="Heading2"/>
        <w:rPr>
          <w:rFonts w:asciiTheme="minorHAnsi" w:hAnsiTheme="minorHAnsi" w:cstheme="minorHAnsi"/>
        </w:rPr>
      </w:pPr>
      <w:bookmarkStart w:id="124" w:name="_Toc17059136"/>
      <w:bookmarkStart w:id="125" w:name="_Toc17062366"/>
      <w:r w:rsidRPr="00087A95">
        <w:rPr>
          <w:rFonts w:asciiTheme="minorHAnsi" w:hAnsiTheme="minorHAnsi" w:cstheme="minorHAnsi"/>
        </w:rPr>
        <w:t>Western Blotting</w:t>
      </w:r>
      <w:bookmarkEnd w:id="124"/>
      <w:bookmarkEnd w:id="12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Using the mammary gland tissues collected from dams of groups PND0.5-16.</w:t>
      </w:r>
      <w:proofErr w:type="gramStart"/>
      <w:r w:rsidRPr="00087A95">
        <w:rPr>
          <w:rFonts w:asciiTheme="minorHAnsi" w:hAnsiTheme="minorHAnsi" w:cstheme="minorHAnsi"/>
          <w:sz w:val="22"/>
          <w:szCs w:val="22"/>
        </w:rPr>
        <w:t>5,mammary</w:t>
      </w:r>
      <w:proofErr w:type="gramEnd"/>
      <w:r w:rsidRPr="00087A95">
        <w:rPr>
          <w:rFonts w:asciiTheme="minorHAnsi" w:hAnsiTheme="minorHAnsi" w:cstheme="minorHAnsi"/>
          <w:sz w:val="22"/>
          <w:szCs w:val="22"/>
        </w:rPr>
        <w:t xml:space="preserve"> glands</w:t>
      </w:r>
      <w:r w:rsidRPr="00087A95">
        <w:rPr>
          <w:rStyle w:val="CommentReference"/>
          <w:rFonts w:asciiTheme="minorHAnsi" w:eastAsiaTheme="minorHAnsi" w:hAnsiTheme="minorHAnsi" w:cstheme="minorHAnsi"/>
        </w:rPr>
        <w:t xml:space="preserve"> </w:t>
      </w:r>
      <w:r w:rsidRPr="00087A95">
        <w:rPr>
          <w:rStyle w:val="CommentReference"/>
          <w:rFonts w:asciiTheme="minorHAnsi" w:eastAsiaTheme="minorHAnsi" w:hAnsiTheme="minorHAnsi" w:cstheme="minorHAnsi"/>
          <w:sz w:val="22"/>
          <w:szCs w:val="22"/>
        </w:rPr>
        <w:t>w</w:t>
      </w:r>
      <w:r w:rsidRPr="00087A95">
        <w:rPr>
          <w:rFonts w:asciiTheme="minorHAnsi" w:hAnsiTheme="minorHAnsi" w:cstheme="minorHAnsi"/>
          <w:sz w:val="22"/>
          <w:szCs w:val="22"/>
        </w:rPr>
        <w:t xml:space="preserve">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lastRenderedPageBreak/>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will be used.</w:t>
      </w:r>
    </w:p>
    <w:p w:rsidR="003E213C" w:rsidRPr="00087A95" w:rsidRDefault="003E213C" w:rsidP="003E213C">
      <w:pPr>
        <w:pStyle w:val="Heading2"/>
        <w:rPr>
          <w:rFonts w:asciiTheme="minorHAnsi" w:hAnsiTheme="minorHAnsi" w:cstheme="minorHAnsi"/>
        </w:rPr>
      </w:pPr>
      <w:bookmarkStart w:id="126" w:name="_Toc17059137"/>
      <w:bookmarkStart w:id="127" w:name="_Toc17062367"/>
      <w:r w:rsidRPr="00087A95">
        <w:rPr>
          <w:rFonts w:asciiTheme="minorHAnsi" w:hAnsiTheme="minorHAnsi" w:cstheme="minorHAnsi"/>
        </w:rPr>
        <w:t>Histology</w:t>
      </w:r>
      <w:bookmarkEnd w:id="126"/>
      <w:bookmarkEnd w:id="12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alveolar count and adipocyte size.</w:t>
      </w:r>
    </w:p>
    <w:p w:rsidR="003E213C" w:rsidRPr="00087A95" w:rsidRDefault="003E213C" w:rsidP="003E213C">
      <w:pPr>
        <w:pStyle w:val="Heading1"/>
        <w:rPr>
          <w:rFonts w:asciiTheme="minorHAnsi" w:hAnsiTheme="minorHAnsi" w:cstheme="minorHAnsi"/>
          <w:sz w:val="22"/>
          <w:szCs w:val="22"/>
        </w:rPr>
      </w:pPr>
      <w:bookmarkStart w:id="128" w:name="_Toc17059138"/>
      <w:bookmarkStart w:id="129" w:name="_Toc17062368"/>
      <w:r w:rsidRPr="00087A95">
        <w:rPr>
          <w:rFonts w:asciiTheme="minorHAnsi" w:hAnsiTheme="minorHAnsi" w:cstheme="minorHAnsi"/>
        </w:rPr>
        <w:t>Expected Results</w:t>
      </w:r>
      <w:bookmarkEnd w:id="128"/>
      <w:bookmarkEnd w:id="129"/>
    </w:p>
    <w:p w:rsidR="003E213C" w:rsidRPr="00087A95" w:rsidRDefault="003E213C" w:rsidP="003E213C">
      <w:pPr>
        <w:pStyle w:val="Heading2"/>
        <w:rPr>
          <w:rFonts w:asciiTheme="minorHAnsi" w:hAnsiTheme="minorHAnsi" w:cstheme="minorHAnsi"/>
          <w:i/>
          <w:sz w:val="22"/>
          <w:szCs w:val="22"/>
        </w:rPr>
      </w:pPr>
      <w:bookmarkStart w:id="130" w:name="_Toc17059139"/>
      <w:bookmarkStart w:id="131" w:name="_Toc17062369"/>
      <w:r w:rsidRPr="00087A95">
        <w:rPr>
          <w:rFonts w:asciiTheme="minorHAnsi" w:hAnsiTheme="minorHAnsi" w:cstheme="minorHAnsi"/>
        </w:rPr>
        <w:t>Aim 2.1: Is mammary gland development altered after maternal glucocorticoid exposure during lactation?</w:t>
      </w:r>
      <w:bookmarkEnd w:id="130"/>
      <w:bookmarkEnd w:id="13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glucocorticoid treatments show reductions in mammary gland development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93/carcin/19.12.2101","ISSN":"14602180","PMID":"9886563","abstract":"The inhibitory activity against mammary carcinogenesis mediated by energy restriction is accompanied by a reduction in the degree of mammary ductal branching, and an increase in adrenal cortical activity. Levels of p27/kip1 protein, a gene product associated with cell cycle growth arrest, have also been shown to be elevated in mammary epithelium and in mammary lesions of energy-restricted animals. Based on these data we have proposed that increased secretion of adrenal cortical steroids accounts, in part, for the effects of energy restriction. In this experiment the hypothesis tested was that corticosterone administration would mimic the effects of energy restriction, both on mammary gland development and on levels of p27 protein in mammary ductal epithelium. To test this hypothesis corticosterone was fed to female rats for 4 weeks. Dietary corticosterone increased serum and urinary corticosterone levels in a dose-dependent manner (P &lt; 0.01). The effects of corticosterone treatment on mammary gland development were analyzed digitally; p27 protein was detected immunohistochemically. The ductal extension and branching of the mammary gland were reduced in a dose-dependent manner by corticosterone treatment (P &lt; 0.05); however, the magnitude of the effect was greater on ductal branching. Overall, increasing dietary corticosterone reduced the total volume of mammary epithelium in a dose-dependent manner, an effect that remained even after adjustments for differences among animals in body mass. Consistent with this effect, the amount of p27 protein present in ductal mammary epithelial cells increased dose-dependently in response to increasing corticosterone administration (P &lt; 0.01). The hypothesis is proposed that dietary administration of corticosterone may imitate the effects of energy restriction on mammary carcinogenesis by regulation of mammary tissue size homeostasis via p27/kip1 mediated arrest of cell cycle progression.","author":[{"dropping-particle":"","family":"Zhu","given":"Z","non-dropping-particle":"","parse-names":false,"suffix":""},{"dropping-particle":"","family":"Jiang","given":"W","non-dropping-particle":"","parse-names":false,"suffix":""},{"dropping-particle":"","family":"Thompson","given":"H J","non-dropping-particle":"","parse-names":false,"suffix":""}],"container-title":"Carcinogenesis","id":"ITEM-1","issue":"12","issued":{"date-parts":[["1998","12","1"]]},"page":"2101-2106","title":"Effect of corticosterone administration on mammary gland development and p27 expression and their relationship to the effects of energy restriction on mammary carcinogenesis","type":"article-journal","volume":"19"},"uris":["http://www.mendeley.com/documents/?uuid=57fbfb58-b649-3bd8-9a93-30ce31c8a460"]}],"mendeley":{"formattedCitation":"(Zhu &lt;i&gt;et al.&lt;/i&gt;, 1998)","plainTextFormattedCitation":"(Zhu et al., 1998)","previouslyFormattedCitation":"(Zhu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high doses ultimately reduce mammary gland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dexamethasone exposure will cause reductions in mammary gland development at PND16.5. This will be evident in the reduced count of alveolar cells and reduced adipocyte size. Despite the need of low doses of glucocorticoids for normal development of mammary glands, administration of deoxycorticosterone acetate at high doses caused mammary gland regression in mi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27-8874","PMID":"13611531","author":[{"dropping-particle":"","family":"NANDI","given":"S","non-dropping-particle":"","parse-names":false,"suffix":""}],"container-title":"Journal of the National Cancer Institute","id":"ITEM-1","issue":"6","issued":{"date-parts":[["1958","12"]]},"page":"1039-63","title":"Endocrine control of mammarygland development and function in the C3H/ He Crgl mouse.","type":"article-journal","volume":"21"},"uris":["http://www.mendeley.com/documents/?uuid=3f1ca241-e5e7-3ace-8d53-3ea7787a4407"]}],"mendeley":{"formattedCitation":"(NANDI, 1958)","plainTextFormattedCitation":"(NANDI, 1958)","previouslyFormattedCitation":"(NANDI,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ANDI,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Style w:val="Heading2Char"/>
          <w:rFonts w:asciiTheme="minorHAnsi" w:hAnsiTheme="minorHAnsi" w:cstheme="minorHAnsi"/>
          <w:i/>
          <w:sz w:val="22"/>
          <w:szCs w:val="22"/>
        </w:rPr>
      </w:pPr>
    </w:p>
    <w:p w:rsidR="003E213C" w:rsidRPr="00087A95" w:rsidRDefault="003E213C" w:rsidP="003E213C">
      <w:pPr>
        <w:pStyle w:val="Heading2"/>
        <w:rPr>
          <w:rFonts w:asciiTheme="minorHAnsi" w:hAnsiTheme="minorHAnsi" w:cstheme="minorHAnsi"/>
        </w:rPr>
      </w:pPr>
      <w:bookmarkStart w:id="132" w:name="_Toc17059140"/>
      <w:bookmarkStart w:id="133" w:name="_Toc17062370"/>
      <w:r w:rsidRPr="00087A95">
        <w:rPr>
          <w:rFonts w:asciiTheme="minorHAnsi" w:hAnsiTheme="minorHAnsi" w:cstheme="minorHAnsi"/>
        </w:rPr>
        <w:t>Aim 2.2: How does maternal glucocorticoid exposure during lactation affect milk output and macronutrient composition?</w:t>
      </w:r>
      <w:bookmarkEnd w:id="132"/>
      <w:bookmarkEnd w:id="13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prior studies show that a short-term glucocorticoid exposure reduced macronutrient yield but increased percent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en.2011-1096","ISSN":"0013-7227","author":[{"dropping-particle":"","family":"Vilela","given":"Fabiana C.","non-dropping-particle":"","parse-names":false,"suffix":""},{"dropping-particle":"","family":"Giusti-Paiva","given":"Alexandre","non-dropping-particle":"","parse-names":false,"suffix":""}],"container-title":"Endocrinology","id":"ITEM-1","issue":"12","issued":{"date-parts":[["2011","12","1"]]},"page":"4838-4845","publisher":"Narnia","title":"Glucocorticoids Disrupt Neuroendocrine and Behavioral Responses during Lactation","type":"article-journal","volume":"152"},"uris":["http://www.mendeley.com/documents/?uuid=6e24e03a-a3e8-37e3-9e3a-407989e737a0"]},{"id":"ITEM-2","itemData":{"DOI":"10.1051/animres:2000125ï","abstract":"Israel Bruckental, Nissim Silanikove. Effect of dexametha-sone on milk yield and composition in dairy cows. Abstract-Dexamethasone was injected in dairy cows in order to get a better insight into the effects of corticosteroids on milk secretion and composition. A single intramuscular dose of 40 mg dexamethasone caused a 45% reduction in milk yield after 24 h; full recovery took 5 d. The secretion of fat, casein and magnesium was not affected by the treatment. Consequently, the concentration of fat, total protein, total casein, magnesium and phosphorus increased then decreased in direct proportion to the changes in milk yield. The secretion of total protein, calcium and phosphorus decreased as a result of the treatment. The concentration of lactose and the monovalent ions (sodium, potassium, and chlorine) was unaffected, and as a result their secretion decreased and returned to pretreatment level in direct inverse proportion to the changes in milk yield. Whey protein secretion decreased for 48 h and was responsible for the decrease in total protein secretion for 48 h. The most profound effect of dexamethasone is the reduction in the secretion of the osmotic components. milk yield / dairy cows / stress / corticosteroids Résumé-Effet de la dexaméthasone sur la production et la composition du lait chez les vaches laitières. La dexaméthasone a été injectée à des vaches laitières afin de mieux comprendre les effets des corticostéroïdes sur la sécrétion et la composition du lait. Une dose unique intramusculaire de 40 mg de dexaméthasone a réduit de 45 % la production de lait après 24 h ; le retour total à la production antérieure a pris 5 jours. La sécrétion des lipides, des caséines et du magnésium n'a pas été affectée par le traitement. En conséquence, la concentration des lipides, des protéines totales, des caséines totales, du magnésium et du phosphore a augmenté puis a diminué proportionnellement aux changements de production laitière. La sécrétion des protéines totales, du calcium et du phosphore a diminué à la suite du traitement. La concentration du lactose et des ions monovalents (sodium, potassium et chlore) est restée inchangée ; leur sécrétion a diminué et est revenue au niveau initial dans une proportion inverse aux modifications de la production laitière. La sécrétion des protéines du lactoserum a diminué pendant 48 h et a été responsable de la diminution de la sécrétion des protéines totales Ann","author":[{"dropping-particle":"","family":"Shamay","given":"Avi","non-dropping-particle":"","parse-names":false,"suffix":""},{"dropping-particle":"","family":"Shapiro","given":"Fira","non-dropping-particle":"","parse-names":false,"suffix":""},{"dropping-particle":"","family":"Barash","given":"Hanina","non-dropping-particle":"","parse-names":false,"suffix":""},{"dropping-particle":"","family":"Bruckental","given":"Israel","non-dropping-particle":"","parse-names":false,"suffix":""},{"dropping-particle":"","family":"Silanikove","given":"Nissim","non-dropping-particle":"","parse-names":false,"suffix":""},{"dropping-particle":"","family":"Shamay","given":"A","non-dropping-particle":"","parse-names":false,"suffix":""}],"container-title":"INRA/EDP Sciences","id":"ITEM-2","issue":"4","issued":{"date-parts":[["2000"]]},"title":"Effect of dexamethasone on milk yield and composition in dairy cows","type":"article-journal","volume":"49"},"uris":["http://www.mendeley.com/documents/?uuid=82506096-33bb-3591-8494-c313db33ac20"]}],"mendeley":{"formattedCitation":"(Shamay &lt;i&gt;et al.&lt;/i&gt;, 2000; Vilela &amp; Giusti-Paiva, 2011)","plainTextFormattedCitation":"(Shamay et al., 2000; Vilela &amp; Giusti-Paiva, 2011)","previouslyFormattedCitation":"(Shamay &lt;i&gt;et al.&lt;/i&gt;, 2000; Vilela &amp; Giusti-Paiva,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ham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Vilela &amp; Giusti-Paiva,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hypothesize that our prolonged exposure will increase milk protein and fat macronutrient percentage. As lactose is the regulator of milk output, reductions in milk and lactose yield will be simultaneou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83)81814-1","ISSN":"0022-0302","abstract":"Ten lactating Holstein cows were injected intramuscularly with either 200 IU of adrenocorticotropin or saline every 6h for 42h. Blood concentrations of corticosteroids, glucose, sodium, and potassium, and milk yield and constituents were measured before, during, and after the injection period. Mean corticosteroid increased eightfold for adrenocorticotropin 1h after first injection, remained significantly higher than controls during the injection period, and then decreased to preinjection concentrations 13h after last injection. Mean milk yields were similar at 8h after first injection, then decreased for adrenocorticotropin during the injection period. Increases in glucose concentrations accompanied suppression of milk yield for adrenocorticotropin. After injections glucose concentrations returned to preinjection concentrations at 13h after last injection whereas milk yield for adrenocorticotropin remained suppressed for several milkings. Milk protein yields decreased for adrenocorticotropin during and after the injection period. Fat percentage for adrenocorticotropin increased though fat yield was unaffected. Concentrations of somatic cells in milk were unchanged by adrenocorticotropin treatment, but sodium was increased and potassium decreased during injection. Mammary gland function in lactating dairy cows may be affected adversely by exaggerated increases of concentrations of corticosteroids in blood.","author":[{"dropping-particle":"","family":"Varner","given":"M.A.","non-dropping-particle":"","parse-names":false,"suffix":""},{"dropping-particle":"","family":"Johnson","given":"B.H.","non-dropping-particle":"","parse-names":false,"suffix":""}],"container-title":"Journal of Dairy Science","id":"ITEM-1","issue":"3","issued":{"date-parts":[["1983","3","1"]]},"page":"458-465","publisher":"Elsevier","title":"Influence of Adrenocorticotropin upon Milk Production, Milk Constituents, and Endocrine Measures of Dairy Cows","type":"article-journal","volume":"66"},"uris":["http://www.mendeley.com/documents/?uuid=0d2a1c24-641a-3917-9890-954ae4e4f308"]}],"mendeley":{"formattedCitation":"(Varner &amp; Johnson, 1983)","plainTextFormattedCitation":"(Varner &amp; Johnson, 1983)","previouslyFormattedCitation":"(Varner &amp; Johnson, 198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Varner &amp; Johnson, 198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I hypothesize that dexamethasone exposure will have unaltered lactose percentage despite the reductions in the milk output volume. The hypothesized results </w:t>
      </w:r>
      <w:proofErr w:type="gramStart"/>
      <w:r w:rsidRPr="00087A95">
        <w:rPr>
          <w:rFonts w:asciiTheme="minorHAnsi" w:hAnsiTheme="minorHAnsi" w:cstheme="minorHAnsi"/>
          <w:sz w:val="22"/>
          <w:szCs w:val="22"/>
        </w:rPr>
        <w:t>are in agreement</w:t>
      </w:r>
      <w:proofErr w:type="gramEnd"/>
      <w:r w:rsidRPr="00087A95">
        <w:rPr>
          <w:rFonts w:asciiTheme="minorHAnsi" w:hAnsiTheme="minorHAnsi" w:cstheme="minorHAnsi"/>
          <w:sz w:val="22"/>
          <w:szCs w:val="22"/>
        </w:rPr>
        <w:t xml:space="preserve"> with the previous hypothesis suggesting reduced mammary gland development in Aim 2.1, as a less developed mammary gland will yield less milk with altered macronutrient composition.</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i/>
          <w:sz w:val="22"/>
          <w:szCs w:val="22"/>
        </w:rPr>
      </w:pPr>
      <w:bookmarkStart w:id="134" w:name="_Toc17059141"/>
      <w:bookmarkStart w:id="135" w:name="_Toc17062371"/>
      <w:r w:rsidRPr="00087A95">
        <w:rPr>
          <w:rFonts w:asciiTheme="minorHAnsi" w:hAnsiTheme="minorHAnsi" w:cstheme="minorHAnsi"/>
        </w:rPr>
        <w:t>Aim 2.3: Is offspring metabolic health altered after maternal glucocorticoid exposure during lactation?</w:t>
      </w:r>
      <w:bookmarkEnd w:id="134"/>
      <w:bookmarkEnd w:id="13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Based on prior results showing that offspring of dams treated with dexamethasone at PND1-7, 1-14, and 1-21 showed reduced weights, had higher fasting blood glucose, and impaired lipid profil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794-859X","PMID":"27506178","abstract":"It has been reported in human and animal studies that early exposure to glucocorticoids could retard growth and subsequent development of cardio metabolic diseases. Chronic exposure to glucocorticoids induced oxidative stress. Therefore, the role of oxidative stress in some of the observed metabolic imbalance needs to be elucidated. This study examined the effects of lactational dexamethasone exposure on metabolic imbalance and oxidative stress marker in the liver of male offspring of exposed mother. Twenty lactating dams were divided into 4 groups of 5 animals each. Group 1 was administered 0.02 ml/100gbwt/day normal saline through lactation days 1-21. Group 2, 3, and 4 were administered 100 µg/kgbwt/day dexamethasone for lactation days 1-7, 1-14, and 1-21 respectively. The male offspring were thereafter separated and sacrificed at 12weeks of age for evaluation of lipid profile and oxidative stress marker in the liver. Results from this study indicate that Total Cholesterol (TC), Triglycerides (TAG) and LDL- cholesterol (LDL-C) were significantly  higher in the Dex 1-7, Dex 1-14 and Dex 1-21 groups when compared with the control. HDL-Cholesterol (HDL-C) was significantly reduced in the Dex 1-7, Dex 1-14 and Dex 1-21 groups relative to the control. Basal Fasting Blood Sugar (FBS) was also significantly higher in the Dex 1-14 and Dex 1-21 groups when compared with the control. Liver malondialdehyde was significantly higher in the Dex1-14 and Dex1-21 group compared to the control. However, liver catalase and SOD activity were all significantly lower in Dex 1-7, Dex 1-14 and Dex 1-21 groups relative to control. Liver protein was significantly lower in the Dex1-14 and Dex1-21 treatment groups when compared with the control. Findings from this study suggest that there is possible increase in metabolic imbalance in the offspring of mother exposed to dexamethasone during lactation and these effects may be secondary to increase oxidative stress in the liver.","author":[{"dropping-particle":"","family":"Jeje","given":"S O","non-dropping-particle":"","parse-names":false,"suffix":""},{"dropping-particle":"","family":"Raji","given":"Yinusa","non-dropping-particle":"","parse-names":false,"suffix":""}],"container-title":"Nigerian journal of physiological sciences : official publication of the Physiological Society of Nigeria","id":"ITEM-1","issue":"1-2","issued":{"date-parts":[["2015","12","20"]]},"page":"131-7","title":"Effects of Maternal Dexamethasone Exposure During Lactation on Metabolic Imbalance and Oxidative Stress in the Liver of Male Offsprings of Wistar Rats.","type":"article-journal","volume":"30"},"uris":["http://www.mendeley.com/documents/?uuid=b63bb6d2-9f2c-336c-89ad-346fa61f6086"]}],"mendeley":{"formattedCitation":"(Jeje &amp; Raji, 2015)","plainTextFormattedCitation":"(Jeje &amp; Raji, 2015)","previouslyFormattedCitation":"(Jeje &amp; Raji,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Jeje &amp; Raji,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predict that offspring will have lower body weights at PND14.5, 16.5 (from groups of PND0.5-16.5 only), 21.5 (for groups PND0.5-21.5 only), and weekly afterwards until week 6 of age when the offspring will be sacrificed (for groups PND0.5-21.5 only). Additionally, I hypothesize that fat mass in experimental offspring will be higher despite an overall reduced body weight. When offspring undergo the GTT at 6 weeks of age, I expect that experimental offspring to have higher fasting blood glucose</w:t>
      </w:r>
      <w:r w:rsidRPr="00087A95">
        <w:rPr>
          <w:rStyle w:val="CommentReference"/>
          <w:rFonts w:asciiTheme="minorHAnsi" w:hAnsiTheme="minorHAnsi" w:cstheme="minorHAnsi"/>
        </w:rPr>
        <w:t xml:space="preserve"> </w:t>
      </w:r>
      <w:r w:rsidRPr="00087A95">
        <w:rPr>
          <w:rFonts w:asciiTheme="minorHAnsi" w:hAnsiTheme="minorHAnsi" w:cstheme="minorHAnsi"/>
          <w:sz w:val="22"/>
          <w:szCs w:val="22"/>
        </w:rPr>
        <w:t xml:space="preserve">with impaired glucose tolerance. Since glucocorticoids pass through the milk to the offspr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BEEM.2017.10.001","ISSN":"1521-690X","abstract":"Vertical transmission of glucocorticoids via breast milk might pose a mechanism through which lactating women could prepare their infants for the postnatal environment. The primary source of breast-milk glucocorticoids is probably the systemic circulation. Research from our group showed that milk cortisol and cortisone concentrations follow the diurnal rhythm of maternal hypothalamus–pituitary–adrenal axis activity, with a higher abundance of cortisone compared to cortisol. Measurement of breast-milk glucocorticoid concentrations is challenging due to possible cross-reactivity with progestagens and sex steroids, which are severely elevated during pregnancy and after parturition. This requires precise methods that are not hindered by cross reactivity, such as LC–MS/MS. There are some data suggesting that breast-milk glucocorticoids could promote intestinal maturation, either locally or after absorption into the systemic circulation. Breast-milk glucocorticoids might also have an effect on the intestinal microbiome, although this has not been studied thus far. Findings from studies investigating the systemic effects of breast-milk glucocorticoids are difficult to interpret, since none took the diurnal rhythm of glucocorticoids in breast milk into consideration, and various analytical methods were used. Nevertheless, glucocorticoids in breast milk might offer a novel potential pathway for signal transmission from mothers to their infants.","author":[{"dropping-particle":"","family":"Hollanders","given":"Jonneke J.","non-dropping-particle":"","parse-names":false,"suffix":""},{"dropping-particle":"","family":"Heijboer","given":"Annemieke C.","non-dropping-particle":"","parse-names":false,"suffix":""},{"dropping-particle":"","family":"Voorn","given":"Bibian","non-dropping-particle":"van der","parse-names":false,"suffix":""},{"dropping-particle":"","family":"Rotteveel","given":"Joost","non-dropping-particle":"","parse-names":false,"suffix":""},{"dropping-particle":"","family":"Finken","given":"Martijn J.J.","non-dropping-particle":"","parse-names":false,"suffix":""}],"container-title":"Best Practice &amp; Research Clinical Endocrinology &amp; Metabolism","id":"ITEM-1","issue":"4","issued":{"date-parts":[["2017","8","1"]]},"page":"397-408","publisher":"Baillière Tindall","title":"Nutritional programming by glucocorticoids in breast milk: Targets, mechanisms and possible implications","type":"article-journal","volume":"31"},"uris":["http://www.mendeley.com/documents/?uuid=22e51acb-56a4-3607-a80e-46051ecc8cf0"]}],"mendeley":{"formattedCitation":"(Hollanders &lt;i&gt;et al.&lt;/i&gt;, 2017)","plainTextFormattedCitation":"(Hollanders et al., 2017)","previouslyFormattedCitation":"(Hollanders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llande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they promote adipogen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14-1062","ISSN":"0888-8809","author":[{"dropping-particle":"","family":"Patel","given":"Rucha","non-dropping-particle":"","parse-names":false,"suffix":""},{"dropping-particle":"","family":"Williams-Dautovich","given":"Jasmine","non-dropping-particle":"","parse-names":false,"suffix":""},{"dropping-particle":"","family":"Cummins","given":"Carolyn L.","non-dropping-particle":"","parse-names":false,"suffix":""}],"container-title":"Molecular Endocrinology","id":"ITEM-1","issue":"7","issued":{"date-parts":[["2014","7","1"]]},"page":"999-1011","publisher":"Narnia","title":"Minireview: New Molecular Mediators of Glucocorticoid Receptor Activity in Metabolic Tissues","type":"article-journal","volume":"28"},"uris":["http://www.mendeley.com/documents/?uuid=758d9db1-cd39-3cdf-af31-b9ce7590ce6e"]}],"mendeley":{"formattedCitation":"(Patel &lt;i&gt;et al.&lt;/i&gt;, 2014)","plainTextFormattedCitation":"(Patel et al., 2014)","previouslyFormattedCitation":"(Patel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te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I hypothesize that fat pads collected from offspring of experimental group PND0.5-21.5 will have higher mass than controls. Future studies will explore the molecular underpinnings of these phenotypes.</w:t>
      </w:r>
    </w:p>
    <w:p w:rsidR="003E213C" w:rsidRPr="00087A95" w:rsidRDefault="003E213C" w:rsidP="003E213C">
      <w:pPr>
        <w:rPr>
          <w:rStyle w:val="Heading1Cha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bookmarkStart w:id="136" w:name="_Toc17059142"/>
      <w:bookmarkStart w:id="137" w:name="_Toc17062372"/>
      <w:r w:rsidRPr="00087A95">
        <w:rPr>
          <w:rStyle w:val="Heading1Char"/>
          <w:rFonts w:asciiTheme="minorHAnsi" w:hAnsiTheme="minorHAnsi" w:cstheme="minorHAnsi"/>
        </w:rPr>
        <w:t>Potential Pitfalls and Alternate Approaches (Aims 2.1-2.3)</w:t>
      </w:r>
      <w:bookmarkEnd w:id="136"/>
      <w:bookmarkEnd w:id="13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chronic dexamethasone exposure will drastically reduce mammary gland capacity to produce milk, making it impossible to nurse pups and ultimately leading to pup death. In that case, </w:t>
      </w:r>
      <w:r w:rsidRPr="00087A95">
        <w:rPr>
          <w:rFonts w:asciiTheme="minorHAnsi" w:hAnsiTheme="minorHAnsi" w:cstheme="minorHAnsi"/>
          <w:sz w:val="22"/>
          <w:szCs w:val="22"/>
        </w:rPr>
        <w:lastRenderedPageBreak/>
        <w:t>we will alter dexamethasone exposures in new cohorts with treatment windows as follows: PND1-7, PND7-14, and PND14-21. This will allow us to determine more accurately when the effects of dexamethasone are most critical on the offspring.</w:t>
      </w:r>
    </w:p>
    <w:p w:rsidR="003E213C" w:rsidRPr="00087A95" w:rsidRDefault="003E213C" w:rsidP="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138" w:name="_Toc17059083"/>
      <w:bookmarkStart w:id="139" w:name="_Toc17062373"/>
      <w:r w:rsidRPr="00087A95">
        <w:rPr>
          <w:rFonts w:asciiTheme="minorHAnsi" w:hAnsiTheme="minorHAnsi" w:cstheme="minorHAnsi"/>
        </w:rPr>
        <w:lastRenderedPageBreak/>
        <w:t>Specific Aim 3</w:t>
      </w:r>
      <w:bookmarkEnd w:id="138"/>
      <w:bookmarkEnd w:id="139"/>
    </w:p>
    <w:p w:rsidR="003E213C" w:rsidRPr="00087A95" w:rsidRDefault="003E213C" w:rsidP="003E213C">
      <w:pPr>
        <w:rPr>
          <w:rFonts w:asciiTheme="minorHAnsi" w:hAnsiTheme="minorHAnsi" w:cstheme="minorHAnsi"/>
          <w:b/>
          <w:sz w:val="22"/>
          <w:szCs w:val="22"/>
        </w:rPr>
      </w:pPr>
      <w:r w:rsidRPr="00087A95">
        <w:rPr>
          <w:rFonts w:asciiTheme="minorHAnsi" w:hAnsiTheme="minorHAnsi" w:cstheme="minorHAnsi"/>
          <w:b/>
          <w:sz w:val="22"/>
          <w:szCs w:val="22"/>
        </w:rPr>
        <w:t xml:space="preserve">Elucidate the consequences of placental nutritional stress driven by mTORC1 hyperactivation on placental rol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placenta is the direct and only site of communication between mother and fetus during </w:t>
      </w:r>
      <w:r w:rsidRPr="00087A95">
        <w:rPr>
          <w:rFonts w:asciiTheme="minorHAnsi" w:hAnsiTheme="minorHAnsi" w:cstheme="minorHAnsi"/>
          <w:i/>
          <w:sz w:val="22"/>
          <w:szCs w:val="22"/>
        </w:rPr>
        <w:t>in utero</w:t>
      </w:r>
      <w:r w:rsidRPr="00087A95">
        <w:rPr>
          <w:rFonts w:asciiTheme="minorHAnsi" w:hAnsiTheme="minorHAnsi" w:cstheme="minorHAnsi"/>
          <w:sz w:val="22"/>
          <w:szCs w:val="22"/>
        </w:rPr>
        <w:t xml:space="preserve">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the rate-limiting step for fetal nutrient and gas acqui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the placenta plays an important endocrine role to promote fetal growth and nutrient supp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is highly regulated to ensure adequate growth of the fetus in normal pregnancie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lt;i&gt;a&lt;/i&gt;)","plainTextFormattedCitation":"(Napso et al., 2018a)","previouslyFormattedCitation":"(Napso &lt;i&gt;et al.&lt;/i&gt;, 2018&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cases of maternal nutritional stress by obesity, placental nutrient transport and endocrine function are believed to be suboptimal leading to unhealthy fetal growth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2","issue":"2","issued":{"date-parts":[["2013","4"]]},"page":"101-15","publisher":"NIH Public Access","title":"Placental transport in response to altered maternal nutrition.","type":"article-journal","volume":"4"},"uris":["http://www.mendeley.com/documents/?uuid=5a5e7ed3-0124-3a00-bd7f-0aa37e64d677"]}],"mendeley":{"formattedCitation":"(Leddy &lt;i&gt;et al.&lt;/i&gt;, 2008; Gaccioli &lt;i&gt;et al.&lt;/i&gt;, 2013&lt;i&gt;a&lt;/i&gt;)","plainTextFormattedCitation":"(Leddy et al., 2008; Gaccioli et al., 2013a)","previouslyFormattedCitation":"(Leddy &lt;i&gt;et al.&lt;/i&gt;, 2008; Gaccioli &lt;i&gt;et al.&lt;/i&gt;, 2013&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from 47 states in the United States show that more than 50% of pregnant women were either obese or overweight in 2014</w:t>
      </w:r>
      <w:r w:rsidRPr="00087A95">
        <w:rPr>
          <w:rStyle w:val="FootnoteReference"/>
          <w:rFonts w:asciiTheme="minorHAnsi" w:hAnsiTheme="minorHAnsi" w:cstheme="minorHAnsi"/>
        </w:rPr>
        <w:footnoteReference w:id="8"/>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maternal obesity has been linked to placental mTORC1 func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 </w:t>
      </w:r>
      <w:r w:rsidRPr="00087A95">
        <w:rPr>
          <w:rFonts w:asciiTheme="minorHAnsi" w:hAnsiTheme="minorHAnsi" w:cstheme="minorHAnsi"/>
          <w:sz w:val="22"/>
          <w:szCs w:val="22"/>
          <w:u w:val="single"/>
        </w:rPr>
        <w:t>My hypothesis is that mTORC1-hyperactivation as a model of obesity will increase placental and fetal development rate through alterations in placental nutrient transport and endocrine function and will cause impaired offspring health.</w:t>
      </w:r>
      <w:r w:rsidRPr="00087A95">
        <w:rPr>
          <w:rFonts w:asciiTheme="minorHAnsi" w:hAnsiTheme="minorHAnsi"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140" w:name="_Toc16190074"/>
      <w:bookmarkStart w:id="141" w:name="_Toc17059084"/>
      <w:bookmarkStart w:id="142" w:name="_Toc17062374"/>
      <w:r w:rsidRPr="00087A95">
        <w:rPr>
          <w:rFonts w:asciiTheme="minorHAnsi" w:hAnsiTheme="minorHAnsi" w:cstheme="minorHAnsi"/>
        </w:rPr>
        <w:t>Rationale and Background</w:t>
      </w:r>
      <w:bookmarkEnd w:id="140"/>
      <w:bookmarkEnd w:id="141"/>
      <w:bookmarkEnd w:id="142"/>
    </w:p>
    <w:p w:rsidR="003E213C" w:rsidRPr="00087A95" w:rsidRDefault="003E213C" w:rsidP="003E213C">
      <w:pPr>
        <w:pStyle w:val="Heading2"/>
        <w:rPr>
          <w:rFonts w:asciiTheme="minorHAnsi" w:hAnsiTheme="minorHAnsi" w:cstheme="minorHAnsi"/>
        </w:rPr>
      </w:pPr>
      <w:bookmarkStart w:id="143" w:name="_Toc16190075"/>
      <w:bookmarkStart w:id="144" w:name="_Toc17059085"/>
      <w:bookmarkStart w:id="145" w:name="_Toc17062375"/>
      <w:r w:rsidRPr="00087A95">
        <w:rPr>
          <w:rFonts w:asciiTheme="minorHAnsi" w:hAnsiTheme="minorHAnsi" w:cstheme="minorHAnsi"/>
        </w:rPr>
        <w:t>Murine Placental Development and Physiology</w:t>
      </w:r>
      <w:bookmarkEnd w:id="143"/>
      <w:bookmarkEnd w:id="144"/>
      <w:bookmarkEnd w:id="14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definitive structure of the mouse placenta 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lacenta encompasses two sides, an arc-shaped surface facing the maternal side and another flat surface facing the fetal sid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the main site for nutrient and gas exchan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ree exchange barriers exist moving inwards from the decidua to the fetal compartment including two syncytiotrophoblast layers (in the labyrinth layer) and one fetal endothelial cell laye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eorgiad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two syncytiotrophoblast barriers comprise the microvillous membrane facing the maternal circulation and the basal membrane facing fet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et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gure 1 represents the mous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Bronson &amp; Bale,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midgestation, placental invasion of the maternal uterine cavity occurs to allow maternal blood flow into the placental ca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lassi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3; Wood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46" w:name="_Toc16512863"/>
      <w:bookmarkStart w:id="147" w:name="_Toc17059086"/>
      <w:bookmarkStart w:id="148" w:name="_Toc17062376"/>
      <w:r w:rsidRPr="00087A95">
        <w:rPr>
          <w:rFonts w:asciiTheme="minorHAnsi" w:hAnsiTheme="minorHAnsi" w:cstheme="minorHAnsi"/>
        </w:rPr>
        <w:t xml:space="preserve">Figure 1: Diagram representing the mouse placental cell types and zones from </w:t>
      </w:r>
      <w:r w:rsidRPr="00087A95">
        <w:rPr>
          <w:rFonts w:asciiTheme="minorHAnsi" w:hAnsiTheme="minorHAnsi" w:cstheme="minorHAnsi"/>
        </w:rPr>
        <w:fldChar w:fldCharType="begin" w:fldLock="1"/>
      </w:r>
      <w:r w:rsidRPr="00087A95">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087A95">
        <w:rPr>
          <w:rFonts w:asciiTheme="minorHAnsi" w:hAnsiTheme="minorHAnsi" w:cstheme="minorHAnsi"/>
        </w:rPr>
        <w:fldChar w:fldCharType="separate"/>
      </w:r>
      <w:r w:rsidRPr="00087A95">
        <w:rPr>
          <w:rFonts w:asciiTheme="minorHAnsi" w:hAnsiTheme="minorHAnsi" w:cstheme="minorHAnsi"/>
          <w:noProof/>
        </w:rPr>
        <w:t>(Bronson &amp; Bale, 2016)</w:t>
      </w:r>
      <w:bookmarkEnd w:id="146"/>
      <w:bookmarkEnd w:id="147"/>
      <w:bookmarkEnd w:id="148"/>
      <w:r w:rsidRPr="00087A95">
        <w:rPr>
          <w:rFonts w:asciiTheme="minorHAnsi" w:hAnsiTheme="minorHAnsi" w:cstheme="minorHAnsi"/>
        </w:rPr>
        <w:fldChar w:fldCharType="end"/>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anchor distT="0" distB="0" distL="114300" distR="114300" simplePos="0" relativeHeight="251661312" behindDoc="1" locked="0" layoutInCell="1" allowOverlap="1" wp14:anchorId="626A5870" wp14:editId="24CFA132">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5"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i/>
          <w:iCs/>
          <w:sz w:val="22"/>
          <w:szCs w:val="22"/>
        </w:rPr>
        <w:t>Neuropsychopharmacology Reviews</w:t>
      </w:r>
      <w:r w:rsidRPr="00087A95">
        <w:rPr>
          <w:rFonts w:asciiTheme="minorHAnsi" w:hAnsiTheme="minorHAnsi" w:cstheme="minorHAnsi"/>
          <w:sz w:val="22"/>
          <w:szCs w:val="22"/>
        </w:rPr>
        <w:t xml:space="preserve"> (2016) </w:t>
      </w:r>
      <w:r w:rsidRPr="00087A95">
        <w:rPr>
          <w:rFonts w:asciiTheme="minorHAnsi" w:hAnsiTheme="minorHAnsi" w:cstheme="minorHAnsi"/>
          <w:b/>
          <w:bCs/>
          <w:sz w:val="22"/>
          <w:szCs w:val="22"/>
        </w:rPr>
        <w:t>41</w:t>
      </w:r>
      <w:r w:rsidRPr="00087A95">
        <w:rPr>
          <w:rFonts w:asciiTheme="minorHAnsi" w:hAnsiTheme="minorHAnsi" w:cstheme="minorHAnsi"/>
          <w:sz w:val="22"/>
          <w:szCs w:val="22"/>
        </w:rPr>
        <w:t>, 207-218;</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doi:10.1038/npp.2015.231</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49" w:name="_Toc17059087"/>
      <w:bookmarkStart w:id="150" w:name="_Toc17062377"/>
      <w:r w:rsidRPr="00087A95">
        <w:rPr>
          <w:rFonts w:asciiTheme="minorHAnsi" w:hAnsiTheme="minorHAnsi" w:cstheme="minorHAnsi"/>
        </w:rPr>
        <w:t>Maternal Obesity Prevalence and Risk</w:t>
      </w:r>
      <w:bookmarkEnd w:id="149"/>
      <w:bookmarkEnd w:id="15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besity in pregnancy is on the rise in the Unites states with an 11.3% increase from 2005 till 2014 in pregnant women, accounting for 7.3% of the global burden of obesity for 20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 large cohort study of 287213 participants, 24.3% of pregnant women were obese and 9.6% had severe obesity at the time of their first antenatal appointment book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ing maternal BMI had higher odds of having gestational diabetes, prolonged hospital postnatal stay, emergency cesarean section, offspring birthweight higher than the 90% percentile, stillbirth, and other antenatal, maternal and fetal complic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nother cohort study of 96801 participants, 18.2% of women were overweight and 10.1% were classified as obese pre-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verweight and obesity were had elevated risk of preeclampsia and eclampsia, gestational diabetes, and delivering preter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pregnancy obesity had significantly increased risk of infant death within the first year of lif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aet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re-pregnancy obesity is positively associated with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151" w:name="_Toc17059088"/>
      <w:bookmarkStart w:id="152" w:name="_Toc17062378"/>
      <w:r w:rsidRPr="00087A95">
        <w:rPr>
          <w:rFonts w:asciiTheme="minorHAnsi" w:hAnsiTheme="minorHAnsi" w:cstheme="minorHAnsi"/>
        </w:rPr>
        <w:t>Role of Placental mTORC1</w:t>
      </w:r>
      <w:bookmarkEnd w:id="151"/>
      <w:bookmarkEnd w:id="15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crucial nutrient sensor that plays a role in integrating maternal and fetal signals to ensure adequate nutrient transport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5; 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parmpaka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 Jansson &amp; Powell,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Expression of mTORC1 was detected in the syncytiotrophoblasts of human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153" w:name="_Toc17059089"/>
      <w:bookmarkStart w:id="154" w:name="_Toc17062379"/>
      <w:r w:rsidRPr="00087A95">
        <w:rPr>
          <w:rFonts w:asciiTheme="minorHAnsi" w:hAnsiTheme="minorHAnsi" w:cstheme="minorHAnsi"/>
        </w:rPr>
        <w:lastRenderedPageBreak/>
        <w:t>mTORC1 and Placental Amino Acid Transport</w:t>
      </w:r>
      <w:bookmarkEnd w:id="153"/>
      <w:bookmarkEnd w:id="15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mino acid concentrations are higher in the fetal umbilical vein than in the mother’s circulation showing a need for active transport of amino acid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eti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087A95">
        <w:rPr>
          <w:rFonts w:asciiTheme="minorHAnsi" w:hAnsiTheme="minorHAnsi" w:cstheme="minorHAnsi"/>
          <w:sz w:val="22"/>
          <w:szCs w:val="22"/>
          <w:shd w:val="clear" w:color="auto" w:fill="FFFFFF"/>
        </w:rPr>
        <w:t xml:space="preserve">β, system y+, and other systems </w:t>
      </w:r>
      <w:r w:rsidRPr="00087A95">
        <w:rPr>
          <w:rFonts w:asciiTheme="minorHAnsi" w:hAnsiTheme="minorHAnsi" w:cstheme="minorHAnsi"/>
          <w:sz w:val="22"/>
          <w:szCs w:val="22"/>
          <w:shd w:val="clear" w:color="auto" w:fill="FFFFFF"/>
        </w:rPr>
        <w:fldChar w:fldCharType="begin" w:fldLock="1"/>
      </w:r>
      <w:r w:rsidRPr="00087A95">
        <w:rPr>
          <w:rFonts w:asciiTheme="minorHAnsi" w:hAnsiTheme="minorHAnsi"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087A95">
        <w:rPr>
          <w:rFonts w:asciiTheme="minorHAnsi" w:hAnsiTheme="minorHAnsi" w:cstheme="minorHAnsi"/>
          <w:sz w:val="22"/>
          <w:szCs w:val="22"/>
          <w:shd w:val="clear" w:color="auto" w:fill="FFFFFF"/>
        </w:rPr>
        <w:fldChar w:fldCharType="separate"/>
      </w:r>
      <w:r w:rsidRPr="00087A95">
        <w:rPr>
          <w:rFonts w:asciiTheme="minorHAnsi" w:hAnsiTheme="minorHAnsi" w:cstheme="minorHAnsi"/>
          <w:noProof/>
          <w:sz w:val="22"/>
          <w:szCs w:val="22"/>
          <w:shd w:val="clear" w:color="auto" w:fill="FFFFFF"/>
        </w:rPr>
        <w:t xml:space="preserve">(Regnault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02; Gaccioli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xml:space="preserve">, 2015; Vaughan </w:t>
      </w:r>
      <w:r w:rsidRPr="00087A95">
        <w:rPr>
          <w:rFonts w:asciiTheme="minorHAnsi" w:hAnsiTheme="minorHAnsi" w:cstheme="minorHAnsi"/>
          <w:i/>
          <w:noProof/>
          <w:sz w:val="22"/>
          <w:szCs w:val="22"/>
          <w:shd w:val="clear" w:color="auto" w:fill="FFFFFF"/>
        </w:rPr>
        <w:t>et al.</w:t>
      </w:r>
      <w:r w:rsidRPr="00087A95">
        <w:rPr>
          <w:rFonts w:asciiTheme="minorHAnsi" w:hAnsiTheme="minorHAnsi" w:cstheme="minorHAnsi"/>
          <w:noProof/>
          <w:sz w:val="22"/>
          <w:szCs w:val="22"/>
          <w:shd w:val="clear" w:color="auto" w:fill="FFFFFF"/>
        </w:rPr>
        <w:t>, 2017)</w:t>
      </w:r>
      <w:r w:rsidRPr="00087A95">
        <w:rPr>
          <w:rFonts w:asciiTheme="minorHAnsi" w:hAnsiTheme="minorHAnsi" w:cstheme="minorHAnsi"/>
          <w:sz w:val="22"/>
          <w:szCs w:val="22"/>
          <w:shd w:val="clear" w:color="auto" w:fill="FFFFFF"/>
        </w:rPr>
        <w:fldChar w:fldCharType="end"/>
      </w:r>
      <w:r w:rsidRPr="00087A95">
        <w:rPr>
          <w:rFonts w:asciiTheme="minorHAnsi" w:hAnsiTheme="minorHAnsi" w:cstheme="minorHAnsi"/>
          <w:sz w:val="22"/>
          <w:szCs w:val="22"/>
          <w:shd w:val="clear" w:color="auto" w:fill="FFFFFF"/>
        </w:rPr>
        <w:t xml:space="preserve">. </w:t>
      </w:r>
      <w:r w:rsidRPr="00087A95">
        <w:rPr>
          <w:rFonts w:asciiTheme="minorHAnsi" w:hAnsiTheme="minorHAnsi" w:cstheme="minorHAnsi"/>
          <w:sz w:val="22"/>
          <w:szCs w:val="22"/>
        </w:rPr>
        <w:t xml:space="preserve">System A is sodium-dependent and allows transport of small non-branched amino acids like alanine and glycin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ts activity is strongly related to fetal growth with evidence suggesting that system A activity being negatively associated with the severity of IUG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lazi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1997; Vaug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Hence, despite the presence of multiple placental amino acid transport systems, system A was the main studied system in most of the currently available research.</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hibition of mTORC1 by rapamycin in human term-placental extracts reduced placental radiolabeled amino acids transported by system A, system L and taurine transport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pamycin caused reductions in mRNA expression of LAT1 and TAUT, transporters of system L and taurine, respectively, despite no changes in transporter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sulin increased system A and system L activity in human placental explants, while rapamycin addition ablated the stimulatory effects of insul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se findings suggest that the changes in transporter activity through mTORC1 is mediated by glucose availability, since system L activity de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5" w:name="_Toc17059090"/>
      <w:bookmarkStart w:id="156" w:name="_Toc17062380"/>
      <w:r w:rsidRPr="00087A95">
        <w:rPr>
          <w:rFonts w:asciiTheme="minorHAnsi" w:hAnsiTheme="minorHAnsi" w:cstheme="minorHAnsi"/>
        </w:rPr>
        <w:t>mTORC1 and Placental Glucose Transport</w:t>
      </w:r>
      <w:bookmarkEnd w:id="155"/>
      <w:bookmarkEnd w:id="15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lucose transport across the mammalian placenta is thought to occur mainly via GLUT1 and is complemented by GLUT3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lt;i&gt;a&lt;/i&gt;)","plainTextFormattedCitation":"(Hahn &amp; Desoye, 1996; Hahn et al., 1999a)","previouslyFormattedCitation":"(Hahn &amp; Desoye, 1996; Hahn &lt;i&gt;et al.&lt;/i&gt;, 199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Hahn &amp; Desoye, 1996; Hah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1999</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GLUT1 and GLUT3 are the most extensively studied transporters in the placenta.</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he role of mTORC1 in placental glucose transport is not yet thoroughly studi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interhager &amp; Gellhaus,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addition to the findings from Xu et 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w:t>
      </w:r>
      <w:r w:rsidRPr="00087A95">
        <w:rPr>
          <w:rFonts w:asciiTheme="minorHAnsi" w:hAnsiTheme="minorHAnsi" w:cstheme="minorHAnsi"/>
          <w:noProof/>
          <w:sz w:val="22"/>
          <w:szCs w:val="22"/>
        </w:rPr>
        <w:lastRenderedPageBreak/>
        <w:t>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esults from Roos et al. demonstrate an effect of glucose concertation on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uggesting a potential feedback mechanism between mTORC1, glucose availability, and placental glucose transport.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7" w:name="_Toc17059091"/>
      <w:bookmarkStart w:id="158" w:name="_Toc17062381"/>
      <w:r w:rsidRPr="00087A95">
        <w:rPr>
          <w:rFonts w:asciiTheme="minorHAnsi" w:hAnsiTheme="minorHAnsi" w:cstheme="minorHAnsi"/>
        </w:rPr>
        <w:t>mTORC1 and Fatty Acid Transport</w:t>
      </w:r>
      <w:bookmarkEnd w:id="157"/>
      <w:bookmarkEnd w:id="15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ipoprotein lipase (LPL) is present on the placental microvillous membrane and plays a crucial role in lipid metabolis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t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fatty acid transporter, FABP4 has been localized in trophoblasts and in the endo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0-2084","ISSN":"0021-972X","PMID":"21525163","abstract":"CONTEXT Maternal obesity, gestational diabetes (GDM), or type 2 diabetes (T2DM) is associated with altered lipid metabolism and fetal overgrowth. OBJECTIVE The objective of the study was to test the hypothesis that hyperlipidemia and hyperinsulinemia regulate lipid content and expression of lipid-trafficking proteins in human placental trophoblasts. STUDY DESIGN Pregnant women were prospectively enrolled for clinical specimens collection, and cultured human trophoblasts were used for experiments. SETTING This was a translational study conducted at an academic biomedical research center. PATIENTS OR OTHER PARTICIPANTS Normal weight, obese, or obese with gestational diabetes or type 2 diabetes pregnant women (n = 10 in each group) undergoing scheduled cesarean delivery at term were enrolled. INTERVENTIONS Cultured primary human trophoblasts, exposed to insulin (10 nM) and/or fatty acids mix (1200 μM) in the absence or presence of an fatty acid binding protein 4 (FABP4) inhibitor or after small interfering RNA-mediated knockdown of FABP4. MAIN OUTCOME MEASURES Serum lipid levels were analyzed in the maternal venous and fetal cord blood. Placental biopsies and cultured trophoblasts were analyzed for FABP expression and lipid accumulation. RESULTS Obese diabetic women and their fetuses had elevated serum triglyceride levels. Nonesterified fatty acids were elevated and triglycerides were reduced in placental villi from obese diabetic women, and this was accompanied by a 2.6-fold increase in FABP4 expression (P &lt; 0.05). In primary human trophoblasts, fatty acids markedly increased the expression of FABP4 (20- to 40-fold, P &lt; 0.05) and cellular triglyceride content (4-fold, P &lt; 0.05), and this effect was attenuated by small interfering RNA-mediated knockdown of FABP4 or the selective FABP4 inhibitor BMS309403. CONCLUSIONS Hyperlipidemia alters lipid content and increases the expression of FABP4 in trophoblasts. The reduced triglyceride content after FABP4 inhibition suggests that FABP4 is essential for trophoblast lipid accumulation.","author":[{"dropping-particle":"","family":"Scifres","given":"Christina M.","non-dropping-particle":"","parse-names":false,"suffix":""},{"dropping-particle":"","family":"Chen","given":"Baosheng","non-dropping-particle":"","parse-names":false,"suffix":""},{"dropping-particle":"","family":"Nelson","given":"D. Michael","non-dropping-particle":"","parse-names":false,"suffix":""},{"dropping-particle":"","family":"Sadovsky","given":"Yoel","non-dropping-particle":"","parse-names":false,"suffix":""}],"container-title":"The Journal of Clinical Endocrinology &amp; Metabolism","id":"ITEM-1","issue":"7","issued":{"date-parts":[["2011","7"]]},"page":"E1083-E1091","title":"Fatty Acid Binding Protein 4 Regulates Intracellular Lipid Accumulation in Human Trophoblasts","type":"article-journal","volume":"96"},"uris":["http://www.mendeley.com/documents/?uuid=626d0557-1055-3b5a-9b5c-d122c1d69338"]}],"mendeley":{"formattedCitation":"(Scifres &lt;i&gt;et al.&lt;/i&gt;, 2011)","plainTextFormattedCitation":"(Scifres et al., 2011)","previouslyFormattedCitation":"(Scifres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ifr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it remains less studied in context of obesity. FATP1 fatty acid transporter protein has also been localized at the microvillous and basal plasma membranes of the placent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3-4004(98)90081-9","ISSN":"0143-4004","abstract":"The aim of this study was to investigate location and the types of membrane-associated and cytoplasmic fatty acid-binding proteins in human placental trophoblasts using monospecific polyclonal antibodies. Western blot analysis demonstrated the presence of multiple membrane and cytoplasmic fatty acid transport/ binding proteins in human placenta. In addition to previously reported placental membrane fatty acid-binding (p-FABPPm, 40 kDa), fatty acid translocase (FAT, 88 kDa) and fatty acid transport protein (FATP, 62 kDa) were detected in both microvillous and basal membranes of the human placenta. Among the cytoplasmic proteins, heart (H) and liver (L) type FABP were detected in the cytosol of the human placental primary trophoblasts as well as in human placental choriocarcinoma (BeWo) cells. The immunoreactivity of epidermal type (E)-FABP was not detected in trophoblasts or BeWo cells despite its presence in human placental cytosol. Location of FAT and FATP on the both sides of the bipolar placental cells may favour transport of free fatty acids (FFA) pool in both directions i.e. from the mother to the fetus and vice versa. However, p-FABPPm, because of its exclusive location on the microvillous membranes, may favour the unidirectional flow of maternal plasma long-chain polyunsaturated fatty acids present in the FFA pool to the fetus, due to binding specificity for these fatty acids. Although the roles of these proteins in placental fatty acid uptake and metabolism are yet to be understood fully, their complex interaction may be involved in the uptake of maternal FFA by the placenta for delivery to the fetus.","author":[{"dropping-particle":"","family":"Campbell","given":"F.M.","non-dropping-particle":"","parse-names":false,"suffix":""},{"dropping-particle":"","family":"Bush","given":"P.G.","non-dropping-particle":"","parse-names":false,"suffix":""},{"dropping-particle":"","family":"Veerkamp","given":"J.H.","non-dropping-particle":"","parse-names":false,"suffix":""},{"dropping-particle":"","family":"Dutta-Roy","given":"A.K.","non-dropping-particle":"","parse-names":false,"suffix":""}],"container-title":"Placenta","id":"ITEM-1","issue":"5-6","issued":{"date-parts":[["1998","7","1"]]},"page":"409-415","publisher":"W.B. Saunders","title":"Detection and cellular localization of plasma membrane-associated and cytoplasmic fatty acid-binding proteins in human placenta","type":"article-journal","volume":"19"},"uris":["http://www.mendeley.com/documents/?uuid=40acabfb-2e6f-3adf-8365-a64e36fba152"]}],"mendeley":{"formattedCitation":"(Campbell &lt;i&gt;et al.&lt;/i&gt;, 1998)","plainTextFormattedCitation":"(Campbell et al., 1998)","previouslyFormattedCitation":"(Campbell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mpbell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but remains less studied in context of obesit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newborns born to mothers with pre-pregnancy obesity had higher total cholesterol and LDL plasma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atty acid-binding proteins, needed for fatty acid storage and metabolism in the placenta, showed reduced mRNA expression of FABP1 and reduced protein expression of FABP1 and FABP3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placental LPL activity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data suggests that placental lipid transport is affected by maternal obesity, but further studies are needed to better assess this phenomenon.</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as mTORC1 has been shown to affect placental amino acid transport, fatty acids have been suggested to differentially influence placental amino acid uptake through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human term-placentas with oleic acid (18:1) showed increase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 along with increased phosphorylated mTORC1 and 6SK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ubation of cells with docosahexaenoic acid (22:6) reduced placental system A and system L amino acid transport and reduced phosphorylated mTORC1 and 4E-BP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e effects of mTORC1 on placental fatty acid transport has not been assessed to my knowledge.</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iven that mTORC1 activity in other tissues is affected by multiple factors including glucose concertation, amino acid availability and fatty acid concentra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presumed that placental mTORC1 is similarly affected by maternal nutrient availabi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Gupta &amp; Jansson,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59" w:name="_Toc17059092"/>
      <w:bookmarkStart w:id="160" w:name="_Toc17062382"/>
      <w:r w:rsidRPr="00087A95">
        <w:rPr>
          <w:rFonts w:asciiTheme="minorHAnsi" w:hAnsiTheme="minorHAnsi" w:cstheme="minorHAnsi"/>
        </w:rPr>
        <w:t>mTORC1 and Fetal Lethality</w:t>
      </w:r>
      <w:bookmarkEnd w:id="159"/>
      <w:bookmarkEnd w:id="16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pregnant mice treated with rapamycin at embryonic day (E) 11.5 every 12 hours had fetal lethality at E16.5 with severe fetal growth restriction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egnant mice treated with rapamycin at E15.5 every 12 hours until delivery, had reduced offspring weight at postnatal day 1 but unaffected fetal lethal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urthermore, homozygous blastocysts that do not express mTORC1 have arrested growth at E5.5 and definite lethality of mTORC1 -null embryos by E11.5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nglof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another study with mTORC1-null blastocysts showed resorption and fetal lethality by E8.5 demonstrating the crucial role of </w:t>
      </w:r>
      <w:r w:rsidRPr="00087A95">
        <w:rPr>
          <w:rFonts w:asciiTheme="minorHAnsi" w:hAnsiTheme="minorHAnsi" w:cstheme="minorHAnsi"/>
          <w:sz w:val="22"/>
          <w:szCs w:val="22"/>
        </w:rPr>
        <w:lastRenderedPageBreak/>
        <w:t xml:space="preserve">mTORC1 in placental and fetal proliferation and surviva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urakam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imilar to mTORC1 inactivation, embryonic mTORC1 hyperactivation in rats using </w:t>
      </w:r>
      <w:r w:rsidRPr="00087A95">
        <w:rPr>
          <w:rFonts w:asciiTheme="minorHAnsi" w:hAnsiTheme="minorHAnsi" w:cstheme="minorHAnsi"/>
          <w:i/>
          <w:sz w:val="22"/>
          <w:szCs w:val="22"/>
        </w:rPr>
        <w:t xml:space="preserve">Tsc2 </w:t>
      </w:r>
      <w:r w:rsidRPr="00087A95">
        <w:rPr>
          <w:rFonts w:asciiTheme="minorHAnsi" w:hAnsiTheme="minorHAnsi" w:cstheme="minorHAnsi"/>
          <w:sz w:val="22"/>
          <w:szCs w:val="22"/>
        </w:rPr>
        <w:t xml:space="preserve">deletion showed 0% fetal viability at E13.5 with abnormal brain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nnebe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null mouse embryos, similar to </w:t>
      </w:r>
      <w:r w:rsidRPr="00087A95">
        <w:rPr>
          <w:rFonts w:asciiTheme="minorHAnsi" w:hAnsiTheme="minorHAnsi" w:cstheme="minorHAnsi"/>
          <w:i/>
          <w:sz w:val="22"/>
          <w:szCs w:val="22"/>
        </w:rPr>
        <w:t>Tsc2-</w:t>
      </w:r>
      <w:r w:rsidRPr="00087A95">
        <w:rPr>
          <w:rFonts w:asciiTheme="minorHAnsi" w:hAnsiTheme="minorHAnsi" w:cstheme="minorHAnsi"/>
          <w:sz w:val="22"/>
          <w:szCs w:val="22"/>
        </w:rPr>
        <w:t xml:space="preserve">null mice, showed embryonic lethality at early midgestation and were much smaller than the control embryos indicating developmental delay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lt;i&gt;a&lt;/i&gt;)","plainTextFormattedCitation":"(Yagi et al., 1990; Kwiatkowski et al., 2002a)","previouslyFormattedCitation":"(Yagi &lt;i&gt;et al.&lt;/i&gt;, 1990; Kwiatkowski &lt;i&gt;et al.&lt;/i&gt;, 2002&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Yag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1990; 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a</w:t>
      </w:r>
      <w:r w:rsidR="006333C4"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bookmarkStart w:id="161" w:name="_Toc16190085"/>
    </w:p>
    <w:p w:rsidR="003E213C" w:rsidRPr="00087A95" w:rsidRDefault="003E213C" w:rsidP="003E213C">
      <w:pPr>
        <w:pStyle w:val="Heading2"/>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2" w:name="_Toc17059093"/>
      <w:bookmarkStart w:id="163" w:name="_Toc17062383"/>
      <w:r w:rsidRPr="00087A95">
        <w:rPr>
          <w:rFonts w:asciiTheme="minorHAnsi" w:hAnsiTheme="minorHAnsi" w:cstheme="minorHAnsi"/>
        </w:rPr>
        <w:t>Obesity Effects on Placental Development and Function and Fetal Weight</w:t>
      </w:r>
      <w:bookmarkEnd w:id="162"/>
      <w:bookmarkEnd w:id="163"/>
      <w:r w:rsidRPr="00087A95">
        <w:rPr>
          <w:rFonts w:asciiTheme="minorHAnsi" w:hAnsiTheme="minorHAnsi" w:cstheme="minorHAnsi"/>
        </w:rPr>
        <w:t xml:space="preserve"> </w:t>
      </w:r>
      <w:bookmarkEnd w:id="16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ome human studies have demonstrated that maternal obesity causes increased placental weight and overgrowth compared to placentas form lean wome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le other studies did not show placental overgrowth with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ell established, however,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humans, pre-pregnancy body mass index (BMI) was positively correlated with placental mTORC1 activity and birth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System A and system L amino acid transporter activity was unchanged with increased maternal pre-pregnancy BMI, but system A SNAT2 protein expression was positively associated with offspring birth weight suggesting that increased amino acid uptake may contribute to increased birthweight and fetal overgrowth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a mouse model of maternal obesity induced by a high fat high sugar diet, E18.5 placental weight was unchanged but fetal weight increased by 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insulin and mTORC1 signaling were significantly increased, suggesting a potential increased placental amino acid transport contributing to the increased fetal 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aternal obesity in mice fed a high fat, high sugar diet prior to mating to achieve a 25% increase in body weight have increased fetal weights but unaffected placental weigh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 expression of SNAT2 and LAT1 were significantly increased but no changes in SNAT4 or LAT1 were detect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onsistent with the increased expression of SNAT2 and LAT1, </w:t>
      </w:r>
      <w:r w:rsidRPr="00087A95">
        <w:rPr>
          <w:rFonts w:asciiTheme="minorHAnsi" w:hAnsiTheme="minorHAnsi" w:cstheme="minorHAnsi"/>
          <w:i/>
          <w:sz w:val="22"/>
          <w:szCs w:val="22"/>
        </w:rPr>
        <w:t xml:space="preserve">ex vivo </w:t>
      </w:r>
      <w:r w:rsidRPr="00087A95">
        <w:rPr>
          <w:rFonts w:asciiTheme="minorHAnsi" w:hAnsiTheme="minorHAnsi" w:cstheme="minorHAnsi"/>
          <w:sz w:val="22"/>
          <w:szCs w:val="22"/>
        </w:rPr>
        <w:t xml:space="preserve">trophoblast uptake of radiolabeled amino acids by system A and system L was increased by 1.9 and 2.1 folds, respectivel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maternal obesity induced by 7 weeks of high-fat diet feeding prior to mating and throughout pregnancy showed increased fetal weight at E21 along with significantly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was no detected change in placental weight or transporter expression of GLUT1, GLUT3, SNAT2, SNAT4, FATP4, and FATP6 and LPL, but SNAT1 protein expression was reduced in the placentas from dams on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ce fed a high-fat diet but that did not develop obesity at mating show increased fetal weights at E18.5 and increased placental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creased fetal weight was attributed to the increased placental transport of radiolabeled glucose an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w:t>
      </w:r>
      <w:r w:rsidRPr="00087A95">
        <w:rPr>
          <w:rFonts w:asciiTheme="minorHAnsi" w:hAnsiTheme="minorHAnsi" w:cstheme="minorHAnsi"/>
          <w:i/>
          <w:sz w:val="22"/>
          <w:szCs w:val="22"/>
        </w:rPr>
        <w:t>in vivo</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placental GLUT1 and SNAT2 protein expression was markedly increased despite no change in GLUT3 and SNAT4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Rats fed a high-fat diet starting at E2 and throughout pregnancy who did not develop obesity had increased mTORC1 signaling evident by increased ratio of phosphorylated to total 4E-BP1 in male placentas but not in female placenta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lacental weights were unchanged as labyrinth zone thickness was decreased and decidual thickness increas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GLUT3 and SNAT2 mRNA expression was increased </w:t>
      </w:r>
      <w:r w:rsidRPr="00087A95">
        <w:rPr>
          <w:rFonts w:asciiTheme="minorHAnsi" w:hAnsiTheme="minorHAnsi" w:cstheme="minorHAnsi"/>
          <w:sz w:val="22"/>
          <w:szCs w:val="22"/>
        </w:rPr>
        <w:lastRenderedPageBreak/>
        <w:t xml:space="preserve">only in male placentas despite no changes in male fetal weights, but there were no changes in GLUT1 or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hAnsiTheme="minorHAnsi" w:cstheme="minorHAnsi"/>
        </w:rPr>
      </w:pPr>
      <w:bookmarkStart w:id="164" w:name="_Toc17059094"/>
      <w:bookmarkStart w:id="165" w:name="_Toc17062384"/>
      <w:r w:rsidRPr="00087A95">
        <w:rPr>
          <w:rFonts w:asciiTheme="minorHAnsi" w:hAnsiTheme="minorHAnsi" w:cstheme="minorHAnsi"/>
        </w:rPr>
        <w:t>Effect of Obesity on Placental Endocrine Function</w:t>
      </w:r>
      <w:bookmarkEnd w:id="164"/>
      <w:bookmarkEnd w:id="16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Growth differentiation factor 15 is produced in the placenta, and changes are associated with a variety of complications including miscarriage, nausea and hyperten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Ch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Petr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re are no studies assessing placental GDF15 activity in response to maternal obesity. Placental GDF15 levels are positively correlated with maternal and fetal GDF15 levels, suggesting that the placenta is the primary source of this hormone during pregnanc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ugull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166" w:name="_Toc17059095"/>
      <w:bookmarkStart w:id="167" w:name="_Toc17062385"/>
      <w:r w:rsidRPr="00087A95">
        <w:rPr>
          <w:rFonts w:asciiTheme="minorHAnsi" w:hAnsiTheme="minorHAnsi" w:cstheme="minorHAnsi"/>
        </w:rPr>
        <w:t>Effect of Obesity on Offspring</w:t>
      </w:r>
      <w:bookmarkEnd w:id="166"/>
      <w:bookmarkEnd w:id="16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is positively associated with childhood risk of developing metabolic syndrome in large-for-gestational-age bab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ne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eed, maternal pre-pregnancy obesity was the strongest determinant of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aternal obesity was positively correlated with fetal body fat percentage and fetal insulin resistance whereby maternal obesity caused significant increase in neonatal body fat percentage, neonatal fat mass, placental weight, and umbilical cord insulin leve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etuses of mothers who had obesity were more insulin resistant than fetuses of lean mothers using umbilical cord blood at deliver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preschool childhood obesity was positively associated with maternal pre-pregnancy BM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born to obese mothers were two times more likely to be LGA, and LGA was further predictive of early childhood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hitaker,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maternal obesity was associated with early adulthood development of obesity and insulin resistance, even if the offspring had a normal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inally,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3","issue":"9","issued":{"date-parts":[["2008","9","1"]]},"page":"1872-6","publisher":"American Diabetes Association","title":"Influence of maternal obesity on insulin sensitivity and secretion in offspring.","type":"article-journal","volume":"31"},"uris":["http://www.mendeley.com/documents/?uuid=fd163b5e-59e4-337f-9dfd-e3d53f439159"]},{"id":"ITEM-4","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4","issue":"16","issued":{"date-parts":[["2018","4","20"]]},"page":"276-283","publisher":"Deutscher Arzte-Verlag GmbH","title":"The Risks Associated With Obesity in Pregnancy.","type":"article-journal","volume":"115"},"uris":["http://www.mendeley.com/documents/?uuid=2ca71ca8-712a-3b0e-9039-b13245730c7c"]},{"id":"ITEM-5","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5","issue":"4","issued":{"date-parts":[["2014","4"]]},"page":"683-691","title":"Childhood Cardiometabolic Outcomes of Maternal Obesity During Pregnancy","type":"article-journal","volume":"63"},"uris":["http://www.mendeley.com/documents/?uuid=3635d444-0400-3765-be98-4913231ef30a"]}],"mendeley":{"formattedCitation":"(Leddy &lt;i&gt;et al.&lt;/i&gt;, 2008; Mingrone &lt;i&gt;et al.&lt;/i&gt;, 2008; Gaillard &lt;i&gt;et al.&lt;/i&gt;, 2014; Williams &lt;i&gt;et al.&lt;/i&gt;, 2014; Stubert &lt;i&gt;et al.&lt;/i&gt;, 2018)","plainTextFormattedCitation":"(Leddy et al., 2008; Mingrone et al., 2008; Gaillard et al., 2014; Williams et al., 2014; Stubert et al., 2018)","previouslyFormattedCitation":"(Leddy &lt;i&gt;et al.&lt;/i&gt;, 2008; Mingrone &lt;i&gt;et al.&lt;/i&gt;, 2008; Gaillard &lt;i&gt;et al.&lt;/i&gt;, 2014; Williams &lt;i&gt;et al.&lt;/i&gt;, 2014; Stubert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edd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8; Gaillar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William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4; Stub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68" w:name="_Toc16190088"/>
      <w:bookmarkStart w:id="169" w:name="_Toc17059096"/>
      <w:bookmarkStart w:id="170" w:name="_Toc17062386"/>
      <w:r w:rsidRPr="00087A95">
        <w:rPr>
          <w:rFonts w:asciiTheme="minorHAnsi" w:hAnsiTheme="minorHAnsi" w:cstheme="minorHAnsi"/>
        </w:rPr>
        <w:t>Experimental Design</w:t>
      </w:r>
      <w:bookmarkEnd w:id="168"/>
      <w:bookmarkEnd w:id="169"/>
      <w:bookmarkEnd w:id="17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o determine the effects of mTORC1 hyperactivation on the placenta and the fetus, we will develop a placenta-specific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KO, we will use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3. First, female mice with homozygously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of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l be crossed with a male having placental driver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Wenzel &amp; Leone,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w:t>
      </w:r>
      <w:r w:rsidRPr="00087A95">
        <w:rPr>
          <w:rFonts w:asciiTheme="minorHAnsi" w:hAnsiTheme="minorHAnsi" w:cstheme="minorHAnsi"/>
          <w:i/>
          <w:sz w:val="22"/>
          <w:szCs w:val="22"/>
        </w:rPr>
        <w:t>Cyp19a1-Cre</w:t>
      </w:r>
      <w:r w:rsidRPr="00087A95">
        <w:rPr>
          <w:rFonts w:asciiTheme="minorHAnsi" w:hAnsiTheme="minorHAnsi" w:cstheme="minorHAnsi"/>
          <w:sz w:val="22"/>
          <w:szCs w:val="22"/>
        </w:rPr>
        <w:t xml:space="preserve"> has been also used elsewhere to generate a placental knockout model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ieczore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087A95">
        <w:rPr>
          <w:rFonts w:asciiTheme="minorHAnsi" w:hAnsiTheme="minorHAnsi" w:cstheme="minorHAnsi"/>
          <w:i/>
          <w:sz w:val="22"/>
          <w:szCs w:val="22"/>
        </w:rPr>
        <w:t xml:space="preserve"> 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 +</w:t>
      </w:r>
      <w:r w:rsidRPr="00087A95">
        <w:rPr>
          <w:rFonts w:asciiTheme="minorHAnsi" w:hAnsiTheme="minorHAnsi" w:cstheme="minorHAnsi"/>
          <w:sz w:val="22"/>
          <w:szCs w:val="22"/>
        </w:rPr>
        <w:t>, conditionally heterozygous</w:t>
      </w:r>
      <w:r w:rsidRPr="00087A95">
        <w:rPr>
          <w:rFonts w:asciiTheme="minorHAnsi" w:hAnsiTheme="minorHAnsi" w:cstheme="minorHAnsi"/>
          <w:i/>
          <w:sz w:val="22"/>
          <w:szCs w:val="22"/>
        </w:rPr>
        <w:t xml:space="preserve"> 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i/>
          <w:sz w:val="22"/>
          <w:szCs w:val="22"/>
        </w:rPr>
        <w:t>Cyp19a1-Cre</w:t>
      </w:r>
      <w:r w:rsidRPr="00087A95">
        <w:rPr>
          <w:rFonts w:asciiTheme="minorHAnsi" w:hAnsiTheme="minorHAnsi" w:cstheme="minorHAnsi"/>
          <w:i/>
          <w:sz w:val="22"/>
          <w:szCs w:val="22"/>
          <w:vertAlign w:val="superscript"/>
        </w:rPr>
        <w:t>Tg/+</w:t>
      </w:r>
      <w:r w:rsidRPr="00087A95">
        <w:rPr>
          <w:rFonts w:asciiTheme="minorHAnsi" w:hAnsiTheme="minorHAnsi" w:cstheme="minorHAnsi"/>
          <w:i/>
          <w:sz w:val="22"/>
          <w:szCs w:val="22"/>
        </w:rPr>
        <w:t xml:space="preserve"> </w:t>
      </w:r>
      <w:r w:rsidRPr="00087A95">
        <w:rPr>
          <w:rFonts w:asciiTheme="minorHAnsi" w:hAnsiTheme="minorHAnsi" w:cstheme="minorHAnsi"/>
          <w:sz w:val="22"/>
          <w:szCs w:val="22"/>
        </w:rPr>
        <w:t xml:space="preserve">, and wild-typ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proofErr w:type="spellStart"/>
      <w:r w:rsidRPr="00087A95">
        <w:rPr>
          <w:rFonts w:asciiTheme="minorHAnsi" w:hAnsiTheme="minorHAnsi" w:cstheme="minorHAnsi"/>
          <w:sz w:val="22"/>
          <w:szCs w:val="22"/>
          <w:vertAlign w:val="superscript"/>
        </w:rPr>
        <w:t>Tg</w:t>
      </w:r>
      <w:proofErr w:type="spellEnd"/>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no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transgene) at an expected ratio of 1:2:5 with the knockout and wild-typ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r w:rsidRPr="00087A95">
        <w:rPr>
          <w:rFonts w:asciiTheme="minorHAnsi" w:hAnsiTheme="minorHAnsi" w:cstheme="minorHAnsi"/>
          <w:i/>
          <w:sz w:val="22"/>
          <w:szCs w:val="22"/>
        </w:rPr>
        <w:t xml:space="preserve"> Cyp19a1-Cre </w:t>
      </w:r>
      <w:r w:rsidRPr="00087A95">
        <w:rPr>
          <w:rFonts w:asciiTheme="minorHAnsi" w:hAnsiTheme="minorHAnsi" w:cstheme="minorHAnsi"/>
          <w:sz w:val="22"/>
          <w:szCs w:val="22"/>
          <w:vertAlign w:val="superscript"/>
        </w:rPr>
        <w:t>+/+</w:t>
      </w:r>
      <w:r w:rsidRPr="00087A95">
        <w:rPr>
          <w:rFonts w:asciiTheme="minorHAnsi" w:hAnsiTheme="minorHAnsi" w:cstheme="minorHAnsi"/>
          <w:sz w:val="22"/>
          <w:szCs w:val="22"/>
        </w:rPr>
        <w:t xml:space="preserve"> only) animals only being used for further breeding. The expected timeline </w:t>
      </w:r>
      <w:r w:rsidRPr="00087A95">
        <w:rPr>
          <w:rFonts w:asciiTheme="minorHAnsi" w:hAnsiTheme="minorHAnsi" w:cstheme="minorHAnsi"/>
          <w:sz w:val="22"/>
          <w:szCs w:val="22"/>
        </w:rPr>
        <w:lastRenderedPageBreak/>
        <w:t xml:space="preserve">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 with th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KO) or without (WT). The offspring generated from the last main parental breed will either be WT with intact placentas or knockout with placental KO and a phenotypically WT embryo.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To determine how mTORC1-hyperactivation model of obesity affects placental function, we will use a total of 44 WT and KO female and 44 WT and KO male mice (n=11 females and 11 males per group- 4 groups total)</w:t>
      </w:r>
      <w:r w:rsidRPr="00087A95">
        <w:rPr>
          <w:rStyle w:val="FootnoteReference"/>
          <w:rFonts w:asciiTheme="minorHAnsi" w:hAnsiTheme="minorHAnsi" w:cstheme="minorHAnsi"/>
          <w:sz w:val="22"/>
          <w:szCs w:val="22"/>
        </w:rPr>
        <w:footnoteReference w:id="9"/>
      </w:r>
      <w:r w:rsidRPr="00087A95">
        <w:rPr>
          <w:rFonts w:asciiTheme="minorHAnsi" w:hAnsiTheme="minorHAnsi" w:cstheme="minorHAnsi"/>
          <w:sz w:val="22"/>
          <w:szCs w:val="22"/>
        </w:rPr>
        <w:t xml:space="preserve"> that are WT and KO at a ratio of 1:1 and that are </w:t>
      </w:r>
      <w:proofErr w:type="gramStart"/>
      <w:r w:rsidRPr="00087A95">
        <w:rPr>
          <w:rFonts w:asciiTheme="minorHAnsi" w:hAnsiTheme="minorHAnsi" w:cstheme="minorHAnsi"/>
          <w:sz w:val="22"/>
          <w:szCs w:val="22"/>
        </w:rPr>
        <w:t>8 week-old</w:t>
      </w:r>
      <w:proofErr w:type="gramEnd"/>
      <w:r w:rsidRPr="00087A95">
        <w:rPr>
          <w:rFonts w:asciiTheme="minorHAnsi" w:hAnsiTheme="minorHAnsi" w:cstheme="minorHAnsi"/>
          <w:sz w:val="22"/>
          <w:szCs w:val="22"/>
        </w:rPr>
        <w:t xml:space="preserve"> C57BL/6 virgin mice from the parental strain (shown in Figure 3). At 6-weeks, mice will be single-housed to allow for acclimatization prior to mating (at 8 weeks of age) then will be randomized into one of the following four groups, to assess placental morphology (at E14.5) and effects on offspring (after delivery). The experimental design is represented in Figure 4. Pending these results, other groups may be evaluated at different gestation timepoints.</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A Groups:</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WT till E14.5:</w:t>
      </w:r>
      <w:r w:rsidRPr="00087A95">
        <w:rPr>
          <w:rFonts w:asciiTheme="minorHAnsi" w:hAnsiTheme="minorHAnsi" w:cstheme="minorHAnsi"/>
          <w:sz w:val="22"/>
          <w:szCs w:val="22"/>
        </w:rPr>
        <w:t xml:space="preserve"> WT female mated with WT male on water and normal chow diet until midgestation at embryonic day 14.5</w:t>
      </w:r>
    </w:p>
    <w:p w:rsidR="003E213C" w:rsidRPr="00087A95" w:rsidRDefault="003E213C" w:rsidP="003E213C">
      <w:pPr>
        <w:pStyle w:val="ListParagraph"/>
        <w:numPr>
          <w:ilvl w:val="0"/>
          <w:numId w:val="1"/>
        </w:numPr>
        <w:rPr>
          <w:rFonts w:asciiTheme="minorHAnsi" w:hAnsiTheme="minorHAnsi" w:cstheme="minorHAnsi"/>
          <w:sz w:val="22"/>
          <w:szCs w:val="22"/>
        </w:rPr>
      </w:pPr>
      <w:r w:rsidRPr="00087A95">
        <w:rPr>
          <w:rFonts w:asciiTheme="minorHAnsi" w:hAnsiTheme="minorHAnsi" w:cstheme="minorHAnsi"/>
          <w:i/>
          <w:sz w:val="22"/>
          <w:szCs w:val="22"/>
        </w:rPr>
        <w:t>KO till E14.5</w:t>
      </w:r>
      <w:r w:rsidRPr="00087A95">
        <w:rPr>
          <w:rFonts w:asciiTheme="minorHAnsi" w:hAnsiTheme="minorHAnsi" w:cstheme="minorHAnsi"/>
          <w:sz w:val="22"/>
          <w:szCs w:val="22"/>
        </w:rPr>
        <w:t>: WT female mated with KO male on water and normal chow diet until midgestation at embryonic day 14.5</w:t>
      </w:r>
    </w:p>
    <w:p w:rsidR="003E213C" w:rsidRPr="00087A95" w:rsidRDefault="003E213C" w:rsidP="003E213C">
      <w:pPr>
        <w:pStyle w:val="ListParagraph"/>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Cohort B Groups:</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WT till Weaning</w:t>
      </w:r>
      <w:r w:rsidRPr="00087A95">
        <w:rPr>
          <w:rFonts w:asciiTheme="minorHAnsi" w:hAnsiTheme="minorHAnsi" w:cstheme="minorHAnsi"/>
          <w:sz w:val="22"/>
          <w:szCs w:val="22"/>
        </w:rPr>
        <w:t>: WT mother mated with WT male on water and normal chow diet until delivery and weaning</w:t>
      </w:r>
    </w:p>
    <w:p w:rsidR="003E213C" w:rsidRPr="00087A95" w:rsidRDefault="003E213C" w:rsidP="003E213C">
      <w:pPr>
        <w:pStyle w:val="ListParagraph"/>
        <w:numPr>
          <w:ilvl w:val="0"/>
          <w:numId w:val="3"/>
        </w:numPr>
        <w:rPr>
          <w:rFonts w:asciiTheme="minorHAnsi" w:hAnsiTheme="minorHAnsi" w:cstheme="minorHAnsi"/>
          <w:sz w:val="22"/>
          <w:szCs w:val="22"/>
        </w:rPr>
      </w:pPr>
      <w:r w:rsidRPr="00087A95">
        <w:rPr>
          <w:rFonts w:asciiTheme="minorHAnsi" w:hAnsiTheme="minorHAnsi" w:cstheme="minorHAnsi"/>
          <w:i/>
          <w:sz w:val="22"/>
          <w:szCs w:val="22"/>
        </w:rPr>
        <w:t>KO till Weaning</w:t>
      </w:r>
      <w:r w:rsidRPr="00087A95">
        <w:rPr>
          <w:rFonts w:asciiTheme="minorHAnsi" w:hAnsiTheme="minorHAnsi" w:cstheme="minorHAnsi"/>
          <w:sz w:val="22"/>
          <w:szCs w:val="22"/>
        </w:rPr>
        <w:t>: WT female mated with KO male on water and normal chow diet until delivery and weaning</w:t>
      </w:r>
    </w:p>
    <w:p w:rsidR="003E213C" w:rsidRPr="00087A95" w:rsidRDefault="003E213C" w:rsidP="003E213C">
      <w:pPr>
        <w:ind w:left="360"/>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groups will have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WT female mice will be mated with age-matched WT or KO male mice after 2 weeks of acclimatization to being single-housed. A copulatory plug will be checked daily to identify E0.5 day. Mice will be mated with age-matched males immediately after acclimatization while having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We will check for the presence of copulatory plugs daily. Males will be removed from the cage after a copulatory plug is detected. Dams from all groups will undergo body mass assessment three times weekly using magnetic resonance to assess body composition. Water and food intake will be recorded weekly.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groups of Cohort A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r the groups of Cohort B that will deliver their pups at E21.5, survival and birth rates will be noted. Pups will be sexed and culled to 2 at PND2.5. The offspring will be weighed at PND0.5, PND7.5, 14.5, and at 21.5. Pups will be weaned based on sex and genotype. The weaned pups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w:t>
      </w:r>
      <w:r w:rsidRPr="00087A95">
        <w:rPr>
          <w:rFonts w:asciiTheme="minorHAnsi" w:hAnsiTheme="minorHAnsi" w:cstheme="minorHAnsi"/>
          <w:sz w:val="22"/>
          <w:szCs w:val="22"/>
        </w:rPr>
        <w:lastRenderedPageBreak/>
        <w:t xml:space="preserve">to normal chow diet and water. Their water and food intake will be assessed weekly. They will further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weaning and weekly thereafter till 6 weeks of age. At the age of 6 weeks, offspring insulin sensitivity will be assessed by an insulin tolerance test (ITT) followed by sacrifice and tissue collection of fat pads 3 days after the ITT. Offspring fat pads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and weighed to determine adiposity.</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3"/>
        <w:rPr>
          <w:rFonts w:asciiTheme="minorHAnsi" w:hAnsiTheme="minorHAnsi" w:cstheme="minorHAnsi"/>
        </w:rPr>
      </w:pPr>
      <w:bookmarkStart w:id="171" w:name="_Toc16242679"/>
      <w:bookmarkStart w:id="172" w:name="_Toc17059097"/>
      <w:bookmarkStart w:id="173" w:name="_Toc17062387"/>
      <w:r w:rsidRPr="00087A95">
        <w:rPr>
          <w:rFonts w:asciiTheme="minorHAnsi" w:hAnsiTheme="minorHAnsi" w:cstheme="minorHAnsi"/>
        </w:rPr>
        <w:t xml:space="preserve">Figure 2: Schematic diagram representing TSC1/mTORC1 pathway in KO and WT </w:t>
      </w:r>
      <w:bookmarkEnd w:id="171"/>
      <w:r w:rsidRPr="00087A95">
        <w:rPr>
          <w:rFonts w:asciiTheme="minorHAnsi" w:hAnsiTheme="minorHAnsi" w:cstheme="minorHAnsi"/>
        </w:rPr>
        <w:t>placenta</w:t>
      </w:r>
      <w:bookmarkEnd w:id="172"/>
      <w:bookmarkEnd w:id="173"/>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rPr>
        <w:drawing>
          <wp:inline distT="0" distB="0" distL="0" distR="0" wp14:anchorId="4C67D334" wp14:editId="461E5C24">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3"/>
        <w:rPr>
          <w:rFonts w:asciiTheme="minorHAnsi" w:hAnsiTheme="minorHAnsi" w:cstheme="minorHAnsi"/>
        </w:rPr>
      </w:pPr>
      <w:bookmarkStart w:id="174" w:name="_Toc16190090"/>
      <w:bookmarkStart w:id="175" w:name="_Toc17059098"/>
      <w:bookmarkStart w:id="176" w:name="_Toc17062388"/>
      <w:r w:rsidRPr="00087A95">
        <w:rPr>
          <w:rFonts w:asciiTheme="minorHAnsi" w:hAnsiTheme="minorHAnsi" w:cstheme="minorHAnsi"/>
        </w:rPr>
        <w:lastRenderedPageBreak/>
        <w:t>Figure 3: Diagram representing the breeding method to generate the knockout placenta</w:t>
      </w:r>
      <w:bookmarkEnd w:id="174"/>
      <w:bookmarkEnd w:id="175"/>
      <w:bookmarkEnd w:id="17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noProof/>
          <w:sz w:val="22"/>
          <w:szCs w:val="22"/>
        </w:rPr>
        <w:drawing>
          <wp:inline distT="0" distB="0" distL="0" distR="0" wp14:anchorId="15C19A49" wp14:editId="3F48A7C1">
            <wp:extent cx="5943600" cy="769175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rsidR="003E213C" w:rsidRPr="00087A95" w:rsidRDefault="003E213C" w:rsidP="003E213C">
      <w:pPr>
        <w:pStyle w:val="Heading3"/>
        <w:rPr>
          <w:rFonts w:asciiTheme="minorHAnsi" w:hAnsiTheme="minorHAnsi" w:cstheme="minorHAnsi"/>
        </w:rPr>
      </w:pPr>
      <w:bookmarkStart w:id="177" w:name="_Toc17059099"/>
      <w:bookmarkStart w:id="178" w:name="_Toc17062389"/>
      <w:r w:rsidRPr="00087A95">
        <w:rPr>
          <w:rFonts w:asciiTheme="minorHAnsi" w:hAnsiTheme="minorHAnsi" w:cstheme="minorHAnsi"/>
        </w:rPr>
        <w:lastRenderedPageBreak/>
        <w:t>Figure 4: Diagram representing the experimental design and respective timeline</w:t>
      </w:r>
      <w:bookmarkEnd w:id="177"/>
      <w:bookmarkEnd w:id="178"/>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61586AA8" wp14:editId="18009D2E">
            <wp:extent cx="6793009" cy="318258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6">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179" w:name="_Toc16190091"/>
      <w:bookmarkStart w:id="180" w:name="_Toc17059100"/>
      <w:bookmarkStart w:id="181" w:name="_Toc17062390"/>
      <w:r w:rsidRPr="00087A95">
        <w:rPr>
          <w:rFonts w:asciiTheme="minorHAnsi" w:hAnsiTheme="minorHAnsi" w:cstheme="minorHAnsi"/>
        </w:rPr>
        <w:t>Methods</w:t>
      </w:r>
      <w:bookmarkEnd w:id="179"/>
      <w:bookmarkEnd w:id="180"/>
      <w:bookmarkEnd w:id="181"/>
    </w:p>
    <w:p w:rsidR="003E213C" w:rsidRPr="00087A95" w:rsidRDefault="003E213C" w:rsidP="003E213C">
      <w:pPr>
        <w:pStyle w:val="Heading2"/>
        <w:rPr>
          <w:rFonts w:asciiTheme="minorHAnsi" w:hAnsiTheme="minorHAnsi" w:cstheme="minorHAnsi"/>
        </w:rPr>
      </w:pPr>
      <w:bookmarkStart w:id="182" w:name="_Toc16190093"/>
      <w:bookmarkStart w:id="183" w:name="_Toc17059101"/>
      <w:bookmarkStart w:id="184" w:name="_Toc17062391"/>
      <w:r w:rsidRPr="00087A95">
        <w:rPr>
          <w:rFonts w:asciiTheme="minorHAnsi" w:hAnsiTheme="minorHAnsi" w:cstheme="minorHAnsi"/>
        </w:rPr>
        <w:t>Food Intake</w:t>
      </w:r>
      <w:bookmarkEnd w:id="182"/>
      <w:bookmarkEnd w:id="183"/>
      <w:bookmarkEnd w:id="18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185" w:name="_Toc16190094"/>
      <w:bookmarkStart w:id="186" w:name="_Toc17059102"/>
      <w:bookmarkStart w:id="187" w:name="_Toc17062392"/>
      <w:r w:rsidRPr="00087A95">
        <w:rPr>
          <w:rFonts w:asciiTheme="minorHAnsi" w:hAnsiTheme="minorHAnsi" w:cstheme="minorHAnsi"/>
        </w:rPr>
        <w:t>Body Composition</w:t>
      </w:r>
      <w:bookmarkEnd w:id="185"/>
      <w:bookmarkEnd w:id="186"/>
      <w:bookmarkEnd w:id="18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188" w:name="_Toc16190095"/>
      <w:bookmarkStart w:id="189" w:name="_Toc17059103"/>
      <w:bookmarkStart w:id="190" w:name="_Toc17062393"/>
      <w:r w:rsidRPr="00087A95">
        <w:rPr>
          <w:rFonts w:asciiTheme="minorHAnsi" w:hAnsiTheme="minorHAnsi" w:cstheme="minorHAnsi"/>
        </w:rPr>
        <w:t>Sacrifice and Tissue Collection</w:t>
      </w:r>
      <w:bookmarkEnd w:id="188"/>
      <w:bookmarkEnd w:id="189"/>
      <w:bookmarkEnd w:id="19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087A95">
        <w:rPr>
          <w:rFonts w:asciiTheme="minorHAnsi" w:hAnsiTheme="minorHAnsi"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087A95">
        <w:rPr>
          <w:rFonts w:asciiTheme="minorHAnsi" w:hAnsiTheme="minorHAnsi" w:cstheme="minorHAnsi"/>
          <w:sz w:val="22"/>
          <w:szCs w:val="22"/>
        </w:rPr>
        <w:t>iWAT</w:t>
      </w:r>
      <w:proofErr w:type="spellEnd"/>
      <w:r w:rsidRPr="00087A95">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087A95">
        <w:rPr>
          <w:rFonts w:asciiTheme="minorHAnsi" w:hAnsiTheme="minorHAnsi" w:cstheme="minorHAnsi"/>
          <w:sz w:val="22"/>
          <w:szCs w:val="22"/>
        </w:rPr>
        <w:t>gWAT</w:t>
      </w:r>
      <w:proofErr w:type="spellEnd"/>
      <w:r w:rsidRPr="00087A95">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rsidR="003E213C" w:rsidRPr="00087A95" w:rsidRDefault="003E213C" w:rsidP="003E213C">
      <w:pPr>
        <w:pStyle w:val="Heading2"/>
        <w:rPr>
          <w:rFonts w:asciiTheme="minorHAnsi" w:hAnsiTheme="minorHAnsi" w:cstheme="minorHAnsi"/>
        </w:rPr>
      </w:pPr>
      <w:bookmarkStart w:id="191" w:name="_Toc16190096"/>
      <w:bookmarkStart w:id="192" w:name="_Toc17059104"/>
      <w:bookmarkStart w:id="193" w:name="_Toc17062394"/>
      <w:r w:rsidRPr="00087A95">
        <w:rPr>
          <w:rFonts w:asciiTheme="minorHAnsi" w:hAnsiTheme="minorHAnsi" w:cstheme="minorHAnsi"/>
        </w:rPr>
        <w:t>Insulin Tolerance Test</w:t>
      </w:r>
      <w:bookmarkEnd w:id="191"/>
      <w:bookmarkEnd w:id="192"/>
      <w:bookmarkEnd w:id="19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087A95">
        <w:rPr>
          <w:rFonts w:asciiTheme="minorHAnsi" w:hAnsiTheme="minorHAnsi" w:cstheme="minorHAnsi"/>
          <w:sz w:val="22"/>
          <w:szCs w:val="22"/>
        </w:rPr>
        <w:t>AccuCheck</w:t>
      </w:r>
      <w:proofErr w:type="spellEnd"/>
      <w:r w:rsidRPr="00087A95">
        <w:rPr>
          <w:rFonts w:asciiTheme="minorHAnsi" w:hAnsiTheme="minorHAnsi"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087A95">
        <w:rPr>
          <w:rFonts w:asciiTheme="minorHAnsi" w:hAnsiTheme="minorHAnsi" w:cstheme="minorHAnsi"/>
          <w:sz w:val="22"/>
          <w:szCs w:val="22"/>
        </w:rPr>
        <w:t>interperitoneal</w:t>
      </w:r>
      <w:proofErr w:type="spellEnd"/>
      <w:r w:rsidRPr="00087A95">
        <w:rPr>
          <w:rFonts w:asciiTheme="minorHAnsi" w:hAnsiTheme="minorHAnsi"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again. These data will be analyzed by mixed linear models of glucose at each time point.</w:t>
      </w:r>
    </w:p>
    <w:p w:rsidR="003E213C" w:rsidRPr="00087A95" w:rsidRDefault="003E213C" w:rsidP="003E213C">
      <w:pPr>
        <w:pStyle w:val="Heading2"/>
        <w:rPr>
          <w:rFonts w:asciiTheme="minorHAnsi" w:hAnsiTheme="minorHAnsi" w:cstheme="minorHAnsi"/>
        </w:rPr>
      </w:pPr>
      <w:bookmarkStart w:id="194" w:name="_Toc16190097"/>
      <w:bookmarkStart w:id="195" w:name="_Toc17059105"/>
      <w:bookmarkStart w:id="196" w:name="_Toc17062395"/>
      <w:r w:rsidRPr="00087A95">
        <w:rPr>
          <w:rFonts w:asciiTheme="minorHAnsi" w:hAnsiTheme="minorHAnsi" w:cstheme="minorHAnsi"/>
        </w:rPr>
        <w:t>Real time qPCR</w:t>
      </w:r>
      <w:bookmarkEnd w:id="194"/>
      <w:bookmarkEnd w:id="195"/>
      <w:bookmarkEnd w:id="196"/>
    </w:p>
    <w:p w:rsidR="003E213C" w:rsidRPr="00087A95" w:rsidRDefault="003E213C" w:rsidP="003E213C">
      <w:pPr>
        <w:rPr>
          <w:rFonts w:asciiTheme="minorHAnsi" w:hAnsiTheme="minorHAnsi" w:cstheme="minorHAnsi"/>
        </w:rPr>
      </w:pPr>
      <w:r w:rsidRPr="00087A95">
        <w:rPr>
          <w:rFonts w:asciiTheme="minorHAnsi" w:hAnsiTheme="minorHAnsi"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087A95">
        <w:rPr>
          <w:rFonts w:asciiTheme="minorHAnsi" w:hAnsiTheme="minorHAnsi" w:cstheme="minorHAnsi"/>
          <w:sz w:val="22"/>
          <w:szCs w:val="22"/>
        </w:rPr>
        <w:t>PureLink</w:t>
      </w:r>
      <w:proofErr w:type="spellEnd"/>
      <w:r w:rsidRPr="00087A95">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SNAT1, SNAT2, SNAT4, LPL, GDF15 and IGF-II using primer pairs (forward and reverse). This will allow us to assess the overall endocrine and transport function of the placentas of </w:t>
      </w:r>
      <w:proofErr w:type="spellStart"/>
      <w:r w:rsidRPr="00087A95">
        <w:rPr>
          <w:rFonts w:asciiTheme="minorHAnsi" w:hAnsiTheme="minorHAnsi" w:cstheme="minorHAnsi"/>
          <w:sz w:val="22"/>
          <w:szCs w:val="22"/>
        </w:rPr>
        <w:t>Dex</w:t>
      </w:r>
      <w:proofErr w:type="spellEnd"/>
      <w:r w:rsidRPr="00087A95">
        <w:rPr>
          <w:rFonts w:asciiTheme="minorHAnsi" w:hAnsiTheme="minorHAnsi" w:cstheme="minorHAnsi"/>
          <w:sz w:val="22"/>
          <w:szCs w:val="22"/>
        </w:rPr>
        <w:t>- and Water-treated dams. PCR will be performed for </w:t>
      </w:r>
      <w:proofErr w:type="spellStart"/>
      <w:r w:rsidRPr="00087A95">
        <w:rPr>
          <w:rFonts w:asciiTheme="minorHAnsi" w:hAnsiTheme="minorHAnsi" w:cstheme="minorHAnsi"/>
          <w:i/>
          <w:iCs/>
          <w:sz w:val="22"/>
          <w:szCs w:val="22"/>
        </w:rPr>
        <w:t>Sry</w:t>
      </w:r>
      <w:proofErr w:type="spellEnd"/>
      <w:r w:rsidRPr="00087A95">
        <w:rPr>
          <w:rFonts w:asciiTheme="minorHAnsi" w:hAnsiTheme="minorHAnsi" w:cstheme="minorHAnsi"/>
          <w:sz w:val="22"/>
          <w:szCs w:val="22"/>
        </w:rPr>
        <w:t> to determine the sex of the placentas/fetuses using a piece of the placenta or fetal tails, respectively</w:t>
      </w:r>
      <w:r w:rsidRPr="00087A95">
        <w:rPr>
          <w:rFonts w:asciiTheme="minorHAnsi" w:hAnsiTheme="minorHAnsi" w:cstheme="minorHAnsi"/>
          <w:color w:val="2A2A2A"/>
          <w:sz w:val="22"/>
          <w:szCs w:val="22"/>
          <w:shd w:val="clear" w:color="auto" w:fill="FFFFFF"/>
        </w:rPr>
        <w:t>.</w:t>
      </w:r>
    </w:p>
    <w:p w:rsidR="003E213C" w:rsidRPr="00087A95" w:rsidRDefault="003E213C" w:rsidP="003E213C">
      <w:pPr>
        <w:pStyle w:val="Heading2"/>
        <w:rPr>
          <w:rFonts w:asciiTheme="minorHAnsi" w:hAnsiTheme="minorHAnsi" w:cstheme="minorHAnsi"/>
        </w:rPr>
      </w:pPr>
      <w:bookmarkStart w:id="197" w:name="_Toc16190098"/>
      <w:bookmarkStart w:id="198" w:name="_Toc17059106"/>
      <w:bookmarkStart w:id="199" w:name="_Toc17062396"/>
      <w:r w:rsidRPr="00087A95">
        <w:rPr>
          <w:rFonts w:asciiTheme="minorHAnsi" w:hAnsiTheme="minorHAnsi" w:cstheme="minorHAnsi"/>
        </w:rPr>
        <w:t>Genotyping</w:t>
      </w:r>
      <w:bookmarkEnd w:id="197"/>
      <w:bookmarkEnd w:id="198"/>
      <w:bookmarkEnd w:id="19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Pr="00087A95">
        <w:rPr>
          <w:rFonts w:asciiTheme="minorHAnsi" w:hAnsiTheme="minorHAnsi" w:cstheme="minorHAnsi"/>
          <w:i/>
          <w:sz w:val="22"/>
          <w:szCs w:val="22"/>
        </w:rPr>
        <w:t xml:space="preserve">Tsc1 </w:t>
      </w:r>
      <w:r w:rsidRPr="00087A95">
        <w:rPr>
          <w:rFonts w:asciiTheme="minorHAnsi" w:hAnsiTheme="minorHAnsi" w:cstheme="minorHAnsi"/>
          <w:sz w:val="22"/>
          <w:szCs w:val="22"/>
        </w:rPr>
        <w:t xml:space="preserve">and </w:t>
      </w:r>
      <w:r w:rsidRPr="00087A95">
        <w:rPr>
          <w:rFonts w:asciiTheme="minorHAnsi" w:hAnsiTheme="minorHAnsi" w:cstheme="minorHAnsi"/>
          <w:i/>
          <w:sz w:val="22"/>
          <w:szCs w:val="22"/>
        </w:rPr>
        <w:t>Cyp19a1</w:t>
      </w:r>
      <w:r w:rsidRPr="00087A95">
        <w:rPr>
          <w:rFonts w:asciiTheme="minorHAnsi" w:hAnsiTheme="minorHAnsi" w:cstheme="minorHAnsi"/>
          <w:sz w:val="22"/>
          <w:szCs w:val="22"/>
        </w:rPr>
        <w:t xml:space="preserve">-Cre gene will be conducted to determine presence of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 For fetal/placental genotyping, fetal tail will be entirely clipped for DNA analysis to confirm the presence of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and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w:t>
      </w:r>
      <w:r w:rsidRPr="00087A95">
        <w:rPr>
          <w:rFonts w:asciiTheme="minorHAnsi" w:hAnsiTheme="minorHAnsi" w:cstheme="minorHAnsi"/>
          <w:i/>
          <w:sz w:val="22"/>
          <w:szCs w:val="22"/>
        </w:rPr>
        <w:t>.</w:t>
      </w:r>
    </w:p>
    <w:p w:rsidR="003E213C" w:rsidRPr="00087A95" w:rsidRDefault="003E213C" w:rsidP="003E213C">
      <w:pPr>
        <w:pStyle w:val="Heading2"/>
        <w:rPr>
          <w:rFonts w:asciiTheme="minorHAnsi" w:hAnsiTheme="minorHAnsi" w:cstheme="minorHAnsi"/>
        </w:rPr>
      </w:pPr>
      <w:bookmarkStart w:id="200" w:name="_Toc16190099"/>
      <w:bookmarkStart w:id="201" w:name="_Toc17059107"/>
      <w:bookmarkStart w:id="202" w:name="_Toc17062397"/>
      <w:r w:rsidRPr="00087A95">
        <w:rPr>
          <w:rFonts w:asciiTheme="minorHAnsi" w:hAnsiTheme="minorHAnsi" w:cstheme="minorHAnsi"/>
        </w:rPr>
        <w:lastRenderedPageBreak/>
        <w:t>Western Blotting</w:t>
      </w:r>
      <w:bookmarkEnd w:id="200"/>
      <w:bookmarkEnd w:id="201"/>
      <w:bookmarkEnd w:id="20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w:t>
      </w:r>
      <w:r w:rsidRPr="00087A95">
        <w:rPr>
          <w:rFonts w:asciiTheme="minorHAnsi" w:hAnsiTheme="minorHAnsi" w:cstheme="minorHAnsi"/>
          <w:sz w:val="22"/>
          <w:szCs w:val="22"/>
        </w:rPr>
        <w:t>total and phosphorylated 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and TSC2) and antibodies against GR will be used.</w:t>
      </w:r>
    </w:p>
    <w:p w:rsidR="003E213C" w:rsidRPr="00087A95" w:rsidRDefault="003E213C" w:rsidP="003E213C">
      <w:pPr>
        <w:pStyle w:val="Heading2"/>
        <w:rPr>
          <w:rFonts w:asciiTheme="minorHAnsi" w:hAnsiTheme="minorHAnsi" w:cstheme="minorHAnsi"/>
        </w:rPr>
      </w:pPr>
      <w:bookmarkStart w:id="203" w:name="_Toc16190100"/>
      <w:bookmarkStart w:id="204" w:name="_Toc17059108"/>
      <w:bookmarkStart w:id="205" w:name="_Toc17062398"/>
      <w:r w:rsidRPr="00087A95">
        <w:rPr>
          <w:rFonts w:asciiTheme="minorHAnsi" w:hAnsiTheme="minorHAnsi" w:cstheme="minorHAnsi"/>
        </w:rPr>
        <w:t>Histology</w:t>
      </w:r>
      <w:bookmarkEnd w:id="203"/>
      <w:bookmarkEnd w:id="204"/>
      <w:bookmarkEnd w:id="205"/>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s collected from control and experimental at E14.5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labyrinth thickness and area.</w:t>
      </w:r>
    </w:p>
    <w:p w:rsidR="003E213C" w:rsidRPr="00087A95" w:rsidRDefault="003E213C" w:rsidP="003E213C">
      <w:pPr>
        <w:rPr>
          <w:rFonts w:asciiTheme="minorHAnsi" w:hAnsiTheme="minorHAnsi" w:cstheme="minorHAnsi"/>
        </w:rPr>
      </w:pPr>
    </w:p>
    <w:p w:rsidR="003E213C" w:rsidRPr="00087A95" w:rsidRDefault="003E213C" w:rsidP="003E213C">
      <w:pPr>
        <w:keepNext/>
        <w:keepLines/>
        <w:spacing w:before="240"/>
        <w:outlineLvl w:val="0"/>
        <w:rPr>
          <w:rFonts w:asciiTheme="minorHAnsi" w:eastAsiaTheme="majorEastAsia" w:hAnsiTheme="minorHAnsi" w:cstheme="minorHAnsi"/>
          <w:color w:val="2F5496" w:themeColor="accent1" w:themeShade="BF"/>
          <w:sz w:val="32"/>
          <w:szCs w:val="32"/>
        </w:rPr>
      </w:pPr>
      <w:bookmarkStart w:id="206" w:name="_Toc16190101"/>
      <w:bookmarkStart w:id="207" w:name="_Toc17059109"/>
      <w:bookmarkStart w:id="208" w:name="_Toc17062399"/>
      <w:r w:rsidRPr="00087A95">
        <w:rPr>
          <w:rFonts w:asciiTheme="minorHAnsi" w:eastAsiaTheme="majorEastAsia" w:hAnsiTheme="minorHAnsi" w:cstheme="minorHAnsi"/>
          <w:color w:val="2F5496" w:themeColor="accent1" w:themeShade="BF"/>
          <w:sz w:val="32"/>
          <w:szCs w:val="32"/>
        </w:rPr>
        <w:t>Expected Results</w:t>
      </w:r>
      <w:bookmarkEnd w:id="206"/>
      <w:bookmarkEnd w:id="207"/>
      <w:bookmarkEnd w:id="208"/>
    </w:p>
    <w:p w:rsidR="003E213C" w:rsidRPr="00087A95" w:rsidRDefault="003E213C" w:rsidP="003E213C">
      <w:pPr>
        <w:pStyle w:val="Heading2"/>
        <w:rPr>
          <w:rFonts w:asciiTheme="minorHAnsi" w:hAnsiTheme="minorHAnsi" w:cstheme="minorHAnsi"/>
        </w:rPr>
      </w:pPr>
      <w:bookmarkStart w:id="209" w:name="_Toc17059110"/>
      <w:bookmarkStart w:id="210" w:name="_Toc17062400"/>
      <w:r w:rsidRPr="00087A95">
        <w:rPr>
          <w:rFonts w:asciiTheme="minorHAnsi" w:hAnsiTheme="minorHAnsi" w:cstheme="minorHAnsi"/>
          <w:b/>
        </w:rPr>
        <w:t>Aim 3.1:</w:t>
      </w:r>
      <w:r w:rsidRPr="00087A95">
        <w:rPr>
          <w:rFonts w:asciiTheme="minorHAnsi" w:hAnsiTheme="minorHAnsi" w:cstheme="minorHAnsi"/>
        </w:rPr>
        <w:t xml:space="preserve"> How does placental mTORC1 activity affect placental development, fetal growth, and fetal survival?</w:t>
      </w:r>
      <w:bookmarkEnd w:id="209"/>
      <w:bookmarkEnd w:id="21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expect that mTORC1 hyperactivation in the placenta will cause increased fetal and placental weight, and the labyrinth zone will have increased thickness and area. This is supported by evidence from increased human placental weights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3","issued":{"date-parts":[["2019","1","31"]]},"page":"1-6","title":"Relation between pregestational obesity and characteristics of the placenta","type":"article-journal"},"uris":["http://www.mendeley.com/documents/?uuid=877e0cbf-e54c-3af7-b48a-3f3c75468a7e"]}],"mendeley":{"formattedCitation":"(Ouyang &lt;i&gt;et al.&lt;/i&gt;, 2013; Leon-Garcia &lt;i&gt;et al.&lt;/i&gt;, 2016; Rosado-Yépez &lt;i&gt;et al.&lt;/i&gt;, 2019)","plainTextFormattedCitation":"(Ouyang et al., 2013; Leon-Garcia et al., 2016; Rosado-Yépez et al., 2019)","previouslyFormattedCitation":"(Ouyang &lt;i&gt;et al.&lt;/i&gt;, 2013;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worthy to mention that not all studies found increased placental weight in maternal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1","issue":"12","issued":{"date-parts":[["2015","12","30"]]},"page":"1643-1648","publisher":"SAGE PublicationsSage CA: Los Angeles, CA","title":"The Effect of Maternal Obesity on Pregnancy Outcome in Correlation With Placental Pathology","type":"article-journal","volume":"22"},"uris":["http://www.mendeley.com/documents/?uuid=1e14bfb3-3b3f-37f4-99a8-06868477bfdf"]}],"mendeley":{"formattedCitation":"(Kovo &lt;i&gt;et al.&lt;/i&gt;, 2015)","plainTextFormattedCitation":"(Kovo et al., 2015)","previouslyFormattedCitation":"(Kov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a study showed that labyrinth area was increased in a mouse model of obesity induced by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Hayes","given":"Emily K","non-dropping-particle":"","parse-names":false,"suffix":""}],"id":"ITEM-1","issued":{"date-parts":[["2012"]]},"title":"THE EFFECT OF LIFELONG MATERNAL OBESITY ON PREGNANCY OUTCOMES AND PLACENTAL DEVELOPMENT","type":"report"},"uris":["http://www.mendeley.com/documents/?uuid=a6047e32-2e81-3f9d-a7fc-ac4ffd66874c"]}],"mendeley":{"formattedCitation":"(Hayes, 2012)","plainTextFormattedCitation":"(Hayes, 2012)","previouslyFormattedCitation":"(Hayes,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ayes,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edicted increased fetal weight is supported by maternal diet-induced obesity in rod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id":"ITEM-2","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2","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 2016)","plainTextFormattedCitation":"(Rosario et al., 2015, 2016)","previouslyFormattedCitation":"(Rosario &lt;i&gt;et al.&lt;/i&gt;, 2015,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fetal survival to be unaffected. This is supported by unaltered litter size in mouse model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1" w:name="_Toc17059111"/>
      <w:bookmarkStart w:id="212" w:name="_Toc17062401"/>
      <w:r w:rsidRPr="00087A95">
        <w:rPr>
          <w:rFonts w:asciiTheme="minorHAnsi" w:hAnsiTheme="minorHAnsi" w:cstheme="minorHAnsi"/>
          <w:b/>
        </w:rPr>
        <w:t>Aim 3.2:</w:t>
      </w:r>
      <w:r w:rsidRPr="00087A95">
        <w:rPr>
          <w:rFonts w:asciiTheme="minorHAnsi" w:hAnsiTheme="minorHAnsi" w:cstheme="minorHAnsi"/>
        </w:rPr>
        <w:t xml:space="preserve"> How does placental mTORC1 hyperactivation affect the expression of placental nutrient transporter expression?</w:t>
      </w:r>
      <w:bookmarkEnd w:id="211"/>
      <w:bookmarkEnd w:id="21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GLUT1 and GLUT3 are the most important glucose transporters in rodents, I hypothesize that our exposure will cause upregulation of GLUT1 and GLUT3 supported by reduced GLUT3 expression in JEG-3 human choriocarcinoma cell line with mTORC1 inhib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increased placental GLUT1 expression in non-obese mice fed a high-fat die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transporter is primarily associated with fetal growth, System A activity will be studied in our model. I predict SNAT2 expression, but not SNAT4, to be increased supported by increased placental SNAT2 expression in obese mice but no changes in SNAT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 predict no change in SNAT1 expression as shown by no change in SNAT1 mRNA expression in human placental extracts treated with rapamyc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orth noting that not all studies are in agreement regarding transporter expression with </w:t>
      </w:r>
      <w:proofErr w:type="spellStart"/>
      <w:r w:rsidRPr="00087A95">
        <w:rPr>
          <w:rFonts w:asciiTheme="minorHAnsi" w:hAnsiTheme="minorHAnsi" w:cstheme="minorHAnsi"/>
          <w:sz w:val="22"/>
          <w:szCs w:val="22"/>
        </w:rPr>
        <w:t>Gacciolli</w:t>
      </w:r>
      <w:proofErr w:type="spellEnd"/>
      <w:r w:rsidRPr="00087A95">
        <w:rPr>
          <w:rFonts w:asciiTheme="minorHAnsi" w:hAnsiTheme="minorHAnsi" w:cstheme="minorHAnsi"/>
          <w:sz w:val="22"/>
          <w:szCs w:val="22"/>
        </w:rPr>
        <w:t xml:space="preserve"> et al. detecting no change in placental weight or transporter expression of GLUT1, GLUT3, SNAT2, SNAT4 in the placentas from obese rats fed a high-fat diet with reductions in SNAT1 exp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ditionally, I predict placental LPL activity to be increased as it was increased in placentas of obese women compared to their lean counterpar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13" w:name="_Toc17059112"/>
      <w:bookmarkStart w:id="214" w:name="_Toc17062402"/>
      <w:r w:rsidRPr="00087A95">
        <w:rPr>
          <w:rFonts w:asciiTheme="minorHAnsi" w:hAnsiTheme="minorHAnsi" w:cstheme="minorHAnsi"/>
          <w:b/>
        </w:rPr>
        <w:t>Aim 3.3:</w:t>
      </w:r>
      <w:r w:rsidRPr="00087A95">
        <w:rPr>
          <w:rFonts w:asciiTheme="minorHAnsi" w:hAnsiTheme="minorHAnsi" w:cstheme="minorHAnsi"/>
        </w:rPr>
        <w:t xml:space="preserve"> How does mTORC1 signaling affect placental endocrine function?</w:t>
      </w:r>
      <w:bookmarkEnd w:id="213"/>
      <w:bookmarkEnd w:id="21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 hypothesize GDF15, an anorexic hormone, to be upregulated in mTORC1-hyperactivated placentas. Given that GDF15 levels are increased in muscle with activated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acel.12943","ISSN":"1474-9718","author":[{"dropping-particle":"","family":"Tang","given":"Huibin","non-dropping-particle":"","parse-names":false,"suffix":""},{"dropping-particle":"","family":"Inoki","given":"Ken","non-dropping-particle":"","parse-names":false,"suffix":""},{"dropping-particle":"V.","family":"Brooks","given":"Susan","non-dropping-particle":"","parse-names":false,"suffix":""},{"dropping-particle":"","family":"Okazawa","given":"Hideki","non-dropping-particle":"","parse-names":false,"suffix":""},{"dropping-particle":"","family":"Lee","given":"Myung","non-dropping-particle":"","parse-names":false,"suffix":""},{"dropping-particle":"","family":"Wang","given":"Junying","non-dropping-particle":"","parse-names":false,"suffix":""},{"dropping-particle":"","family":"Kim","given":"Michael","non-dropping-particle":"","parse-names":false,"suffix":""},{"dropping-particle":"","family":"Kennedy","given":"Catherine L.","non-dropping-particle":"","parse-names":false,"suffix":""},{"dropping-particle":"","family":"Macpherson","given":"Peter C. D.","non-dropping-particle":"","parse-names":false,"suffix":""},{"dropping-particle":"","family":"Ji","given":"Xuhuai","non-dropping-particle":"","parse-names":false,"suffix":""},{"dropping-particle":"","family":"Roekel","given":"Sabrina","non-dropping-particle":"Van","parse-names":false,"suffix":""},{"dropping-particle":"","family":"Fraga","given":"Danielle A.","non-dropping-particle":"","parse-names":false,"suffix":""},{"dropping-particle":"","family":"Wang","given":"Kun","non-dropping-particle":"","parse-names":false,"suffix":""},{"dropping-particle":"","family":"Zhu","given":"Jinguo","non-dropping-particle":"","parse-names":false,"suffix":""},{"dropping-particle":"","family":"Wang","given":"Yoyo","non-dropping-particle":"","parse-names":false,"suffix":""},{"dropping-particle":"","family":"Sharp","given":"Zelton D.","non-dropping-particle":"","parse-names":false,"suffix":""},{"dropping-particle":"","family":"Miller","given":"Richard A.","non-dropping-particle":"","parse-names":false,"suffix":""},{"dropping-particle":"","family":"Rando","given":"Thomas A.","non-dropping-particle":"","parse-names":false,"suffix":""},{"dropping-particle":"","family":"Goldman","given":"Daniel","non-dropping-particle":"","parse-names":false,"suffix":""},{"dropping-particle":"","family":"Guan","given":"Kun‐Liang","non-dropping-particle":"","parse-names":false,"suffix":""},{"dropping-particle":"","family":"Shrager","given":"Joseph B.","non-dropping-particle":"","parse-names":false,"suffix":""}],"container-title":"Aging Cell","id":"ITEM-1","issue":"3","issued":{"date-parts":[["2019","6","29"]]},"page":"e12943","publisher":"John Wiley &amp; Sons, Ltd (10.1111)","title":"mTORC1 underlies age‐related muscle fiber damage and loss by inducing oxidative stress and catabolism","type":"article-journal","volume":"18"},"uris":["http://www.mendeley.com/documents/?uuid=8e2b5f21-92a1-3182-ac89-c176f68444a4"]},{"id":"ITEM-2","itemData":{"DOI":"10.1101/720540","abstract":"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Here, we generated mice with Ckmm-Cre driven ablation of Tsc1 , which confers constitutive activation of mTORC1 in skeletal muscle and performed unbiased transcriptional analyses to identify pathways and candidate genes that may explain how skeletal muscle mTORC1 activity regulates energy balance and aging. Activation of skeletal muscle mTORC1 produced a striking resistance to diet-and age-induced obesity without inducing systemic insulin resistance. We found that increases in energy expenditure following a high fat diet were mTORC1-dependent and that elevated energy expenditure caused by ablation of Tsc1 coincided with the upregulation of skeletal muscle-specific thermogenic mechanisms that involve sarcolipin-driven futile cycling of Ca2+ through SERCA2. Additionally, we report that constitutive activation of mTORC1 in skeletal muscle reduces lifespan. These findings support the hypothesis that activation of mTORC1 and its downstream targets, specifically in skeletal muscle, may play a role in nutrient-dependent thermogenesis and aging.","author":[{"dropping-particle":"","family":"Stephenson","given":"Erin J.","non-dropping-particle":"","parse-names":false,"suffix":""},{"dropping-particle":"","family":"Redd","given":"JeAnna R.","non-dropping-particle":"","parse-names":false,"suffix":""},{"dropping-particle":"","family":"Snyder","given":"Detrick","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2","issued":{"date-parts":[["2019","7","31"]]},"page":"720540","publisher":"Cold Spring Harbor Laboratory","title":"Skeletal Muscle mTORC1 Activation Increases Energy Expenditure and Reduces Longevity in Mice","type":"article-journal"},"uris":["http://www.mendeley.com/documents/?uuid=8ef6fd06-d434-339f-b70d-ab2463bab237"]}],"mendeley":{"formattedCitation":"(Tang &lt;i&gt;et al.&lt;/i&gt;, 2019; Stephenson &lt;i&gt;et al.&lt;/i&gt;, 2019)","plainTextFormattedCitation":"(Tang et al., 2019; Stephenson et al., 2019)","previouslyFormattedCitation":"(Tang &lt;i&gt;et al.&lt;/i&gt;, 2019; Stephenson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T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9; Stephen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reduced in plasma after rapamycin treat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7.07.007","ISSN":"15504131","PMID":"28768179","abstract":"Mitochondrial dysfunction elicits various stress responses in different model systems, but how these responses relate to each other and contribute to mitochondrial disease has remained unclear. Mitochondrial myopathy (MM) is the most common manifestation of adult-onset mitochondrial disease and shows a multifaceted tissue-specific stress response: (1) transcriptional response, including metabolic cytokines FGF21 and GDF15; (2) remodeling of one-carbon metabolism; and (3) mitochondrial unfolded protein response. We show that these processes are part of one integrated mitochondrial stress response (ISRmt), which is controlled by mTORC1 in muscle. mTORC1 inhibition by rapamycin downregulated all components of ISRmt, improved all MM hallmarks, and reversed the progression of even late-stage MM, without inducing mitochondrial biogenesis. Our evidence suggests that (1) chronic upregulation of anabolic pathways contributes to MM progression, (2) long-term induction of ISRmt is not protective for muscle, and (3) rapamycin treatment trials should be considered for adult-type MM with raised FGF21.","author":[{"dropping-particle":"","family":"Khan","given":"Nahid A.","non-dropping-particle":"","parse-names":false,"suffix":""},{"dropping-particle":"","family":"Nikkanen","given":"Joni","non-dropping-particle":"","parse-names":false,"suffix":""},{"dropping-particle":"","family":"Yatsuga","given":"Shuichi","non-dropping-particle":"","parse-names":false,"suffix":""},{"dropping-particle":"","family":"Jackson","given":"Christopher","non-dropping-particle":"","parse-names":false,"suffix":""},{"dropping-particle":"","family":"Wang","given":"Liya","non-dropping-particle":"","parse-names":false,"suffix":""},{"dropping-particle":"","family":"Pradhan","given":"Swagat","non-dropping-particle":"","parse-names":false,"suffix":""},{"dropping-particle":"","family":"Kivelä","given":"Riikka","non-dropping-particle":"","parse-names":false,"suffix":""},{"dropping-particle":"","family":"Pessia","given":"Alberto","non-dropping-particle":"","parse-names":false,"suffix":""},{"dropping-particle":"","family":"Velagapudi","given":"Vidya","non-dropping-particle":"","parse-names":false,"suffix":""},{"dropping-particle":"","family":"Suomalainen","given":"Anu","non-dropping-particle":"","parse-names":false,"suffix":""}],"container-title":"Cell Metabolism","id":"ITEM-1","issue":"2","issued":{"date-parts":[["2017","8","1"]]},"page":"419-428.e5","title":"mTORC1 Regulates Mitochondrial Integrated Stress Response and Mitochondrial Myopathy Progression","type":"article-journal","volume":"26"},"uris":["http://www.mendeley.com/documents/?uuid=99874840-1aae-3e9c-9138-e6cb16bd44d4"]}],"mendeley":{"formattedCitation":"(Khan &lt;i&gt;et al.&lt;/i&gt;, 2017)","plainTextFormattedCitation":"(Khan et al., 2017)","previouslyFormattedCitation":"(Khan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ha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since placental mTORC1 is hyperactivated in our model, then GDF15 levels should increase accordingly.  </w:t>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lacental </w:t>
      </w: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 xml:space="preserve">is predicted to be upregulated since mouse model of maternal obesity showed increased insulin signaling along with increased mTORC1 signaling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TORC1 is suggested to positively affect expression of </w:t>
      </w:r>
      <w:proofErr w:type="spellStart"/>
      <w:r w:rsidRPr="00087A95">
        <w:rPr>
          <w:rFonts w:asciiTheme="minorHAnsi" w:hAnsiTheme="minorHAnsi" w:cstheme="minorHAnsi"/>
          <w:sz w:val="22"/>
          <w:szCs w:val="22"/>
        </w:rPr>
        <w:t>Igf</w:t>
      </w:r>
      <w:proofErr w:type="spellEnd"/>
      <w:r w:rsidRPr="00087A95">
        <w:rPr>
          <w:rFonts w:asciiTheme="minorHAnsi" w:hAnsiTheme="minorHAnsi" w:cstheme="minorHAnsi"/>
          <w:sz w:val="22"/>
          <w:szCs w:val="22"/>
        </w:rPr>
        <w:t xml:space="preserve">-II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83/jcb.200307158","author":[{"dropping-particle":"","family":"Erbay","given":"Ebru","non-dropping-particle":"","parse-names":false,"suffix":""},{"dropping-particle":"","family":"Park","given":"In-Hyun","non-dropping-particle":"","parse-names":false,"suffix":""},{"dropping-particle":"","family":"Nuzzi","given":"Paul D","non-dropping-particle":"","parse-names":false,"suffix":""},{"dropping-particle":"","family":"Schoenherr","given":"Christopher J","non-dropping-particle":"","parse-names":false,"suffix":""},{"dropping-particle":"","family":"Chen","given":"Jie","non-dropping-particle":"","parse-names":false,"suffix":""}],"container-title":"The Journal of Cell Biology JCB The Journal of Cell Biology","id":"ITEM-1","issue":"5","issued":{"date-parts":[["2003"]]},"page":"931-936","title":"IGF-II transcription in skeletal myogenesis is controlled by mTOR and nutrients","type":"article-journal","volume":"163"},"uris":["http://www.mendeley.com/documents/?uuid=ceb1e6b5-5a48-3e60-b9e6-2d8c265715b0"]}],"mendeley":{"formattedCitation":"(Erbay &lt;i&gt;et al.&lt;/i&gt;, 2003)","plainTextFormattedCitation":"(Erbay et al., 2003)","previouslyFormattedCitation":"(Erbay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bay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was increased in female placentas of rats fed a high-fat diet during ges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15" w:name="_Toc17059113"/>
      <w:bookmarkStart w:id="216" w:name="_Toc17062403"/>
      <w:r w:rsidRPr="00087A95">
        <w:rPr>
          <w:rFonts w:asciiTheme="minorHAnsi" w:hAnsiTheme="minorHAnsi" w:cstheme="minorHAnsi"/>
          <w:b/>
        </w:rPr>
        <w:t>Aim 3.4:</w:t>
      </w:r>
      <w:r w:rsidRPr="00087A95">
        <w:rPr>
          <w:rFonts w:asciiTheme="minorHAnsi" w:hAnsiTheme="minorHAnsi" w:cstheme="minorHAnsi"/>
        </w:rPr>
        <w:t xml:space="preserve"> How does placental mTORC1 hyperactivation affect offspring survival, weight, body composition, and insulin sensitivity?</w:t>
      </w:r>
      <w:bookmarkEnd w:id="215"/>
      <w:bookmarkEnd w:id="21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well established that maternal obesity is positively associated with birthweigh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0254","ISSN":"19307381","PMID":"23592670","abstract":"OBJECTIVE Elevated pre-pregnancy BMI, excessive gestational weight gain (GWG), and gestational diabetes mellitus (GDM) are known determinants of fetal growth. The role of placental weight is unclear. We aimed to examine the extent to which placental weight mediates the associations of pre-pregnancy BMI, GWG, and GDM with birth weight-for-gestational age, and whether the relationships differ by preterm status. DESIGN AND METHODS We examined 1,035 mother-infant pairs at birth from the Boston Birth Cohort. Data were collected by questionnaire and clinical measures. Placentas were weighed without membranes or umbilical cords. We performed sequential models excluding and including placental weight, stratified by preterm status. RESULTS We found that 21% of mothers were obese, 42% had excessive GWG, and 5% had GDM. Forty-one percent were preterm. Among term births, after adjustment for sex, gestational age, maternal age, race, parity, education, smoking, and stress during pregnancy, birth weight-for-gestational age z-score was 0.55 (0.30, 0.80) units higher for pre-pregnancy obesity vs. normal weight. It was 0.34 (0.13, 0.55) higher for excessive vs. adequate GWG, 0.67 (0.24, 1.10) for GDM vs. no DM, with additional adjustment for pre-pregnancy BMI. Adding placental weight to the models attenuated the estimates for pre-pregnancy obesity by 20%, excessive GWG by 32%, and GDM by 21%. Among preterm infants, GDM was associated with 0.67 (0.34, 1.00) higher birth weight-for-gestational age z-score, but pre-pregnancy obesity and excessive GWG were not. Attenuation by placental weight was 36% for GDM. CONCLUSIONS These results suggest that placental weight partially mediates the effects of pre-pregnancy obesity, GDM, and excessive GWG on fetal growth among term infants.","author":[{"dropping-particle":"","family":"Ouyang","given":"Fengxiu","non-dropping-particle":"","parse-names":false,"suffix":""},{"dropping-particle":"","family":"Parker","given":"Margaret","non-dropping-particle":"","parse-names":false,"suffix":""},{"dropping-particle":"","family":"Cerda","given":"Sandra","non-dropping-particle":"","parse-names":false,"suffix":""},{"dropping-particle":"","family":"Pearson","given":"Colleen","non-dropping-particle":"","parse-names":false,"suffix":""},{"dropping-particle":"","family":"Fu","given":"Lingling","non-dropping-particle":"","parse-names":false,"suffix":""},{"dropping-particle":"","family":"Gillman","given":"Matthew W.","non-dropping-particle":"","parse-names":false,"suffix":""},{"dropping-particle":"","family":"Zuckerman","given":"Barry","non-dropping-particle":"","parse-names":false,"suffix":""},{"dropping-particle":"","family":"Wang","given":"Xiaobin","non-dropping-particle":"","parse-names":false,"suffix":""}],"container-title":"Obesity","id":"ITEM-1","issue":"3","issued":{"date-parts":[["2013","3"]]},"page":"609-620","title":"Placental weight mediates the effects of prenatal factors on fetal growth: the extent differs by preterm status","type":"article-journal","volume":"21"},"uris":["http://www.mendeley.com/documents/?uuid=023b9042-ac44-38b6-b61f-cbfaaab90237"]},{"id":"ITEM-2","itemData":{"DOI":"10.1016/j.placenta.2015.12.006","ISSN":"01434004","PMID":"26907380","abstract":"OBJECTIVE Adverse effects of obesity have been linked to inflammation in various tissues, but studies on placental inflammation and obesity have demonstrated conflicting findings. We sought to investigate the influence of pregravid obesity and fetal sex on placental histopathology while controlling for diabetes and hypertension. METHODS Placental histopathology focusing on inflammatory markers of a cohort of normal weight (BMI = 20-24.9) and obese (BMI ≥ 30) patients was characterized. Demographic, obstetric and neonatal variables were assessed. RESULTS 192 normal and 231 obese women were included. Placental characteristics associated with obesity and fetal sex independent of diabetes and hypertension were placental disc weight &gt;90(th) percentile, decreased placental efficiency, chronic villitis (CV), fetal thrombosis, and normoblastemia. Additionally, female fetuses of obese mothers had higher rates of CV and fetal thrombosis. Increasing BMI increased the risk of normoblastemia and CV. The final grade and extent of CV was significantly associated with obesity and BMI, but not fetal gender. Finally, CV was less common in large-for-gestation placentas. CONCLUSIONS Maternal obesity results in placental overgrowth and fetal hypoxia as manifested by normoblastemia; it is also associated with an increased incidence of CV and fetal thrombosis, both more prevalent in female placentas. We have shown for the first time that the effect of maternal obesity on placental inflammation is independent of diabetes and hypertension, but significantly affected by fetal sex. Our data also point to the intriguing possibility that CV serves to normalize placental size, and potentially fetal growth, in the setting of maternal obesity.","author":[{"dropping-particle":"","family":"Leon-Garcia","given":"Sandra M.","non-dropping-particle":"","parse-names":false,"suffix":""},{"dropping-particle":"","family":"Roeder","given":"Hilary A.","non-dropping-particle":"","parse-names":false,"suffix":""},{"dropping-particle":"","family":"Nelson","given":"Katharine K.","non-dropping-particle":"","parse-names":false,"suffix":""},{"dropping-particle":"","family":"Liao","given":"Xiaoyan","non-dropping-particle":"","parse-names":false,"suffix":""},{"dropping-particle":"","family":"Pizzo","given":"Donald P.","non-dropping-particle":"","parse-names":false,"suffix":""},{"dropping-particle":"","family":"Laurent","given":"Louise C.","non-dropping-particle":"","parse-names":false,"suffix":""},{"dropping-particle":"","family":"Parast","given":"Mana M.","non-dropping-particle":"","parse-names":false,"suffix":""},{"dropping-particle":"","family":"LaCoursiere","given":"D. Yvette","non-dropping-particle":"","parse-names":false,"suffix":""}],"container-title":"Placenta","id":"ITEM-2","issued":{"date-parts":[["2016","2"]]},"page":"33-40","title":"Maternal obesity and sex-specific differences in placental pathology","type":"article-journal","volume":"38"},"uris":["http://www.mendeley.com/documents/?uuid=519167af-14b7-358b-a264-35b0ee3a7b52"]},{"id":"ITEM-3","itemData":{"DOI":"10.1177/1933719115592712","ISSN":"1933-7191","abstract":"Objectives:To investigate the effect of maternal obesity on pregnancy outcome and placental histopathology.Study Design:Pregnancy outcome and placental histology from term pregnancies were reviewed...","author":[{"dropping-particle":"","family":"Kovo","given":"Michal","non-dropping-particle":"","parse-names":false,"suffix":""},{"dropping-particle":"","family":"Zion-Saukhanov","given":"Elena","non-dropping-particle":"","parse-names":false,"suffix":""},{"dropping-particle":"","family":"Schreiber","given":"Letizia","non-dropping-particle":"","parse-names":false,"suffix":""},{"dropping-particle":"","family":"Mevorach","given":"Noa","non-dropping-particle":"","parse-names":false,"suffix":""},{"dropping-particle":"","family":"Divon","given":"Michael","non-dropping-particle":"","parse-names":false,"suffix":""},{"dropping-particle":"","family":"Ben-Haroush","given":"Avi","non-dropping-particle":"","parse-names":false,"suffix":""},{"dropping-particle":"","family":"Bar","given":"Jacob","non-dropping-particle":"","parse-names":false,"suffix":""}],"container-title":"Reproductive Sciences","id":"ITEM-3","issue":"12","issued":{"date-parts":[["2015","12","30"]]},"page":"1643-1648","publisher":"SAGE PublicationsSage CA: Los Angeles, CA","title":"The Effect of Maternal Obesity on Pregnancy Outcome in Correlation With Placental Pathology","type":"article-journal","volume":"22"},"uris":["http://www.mendeley.com/documents/?uuid=1e14bfb3-3b3f-37f4-99a8-06868477bfdf"]},{"id":"ITEM-4","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4","issue":"8","issued":{"date-parts":[["2001","8","2"]]},"page":"1175-1182","title":"Maternal obesity and pregnancy outcome: a study of 287 213 pregnancies in London","type":"article-journal","volume":"25"},"uris":["http://www.mendeley.com/documents/?uuid=cb3c631a-dc1a-375a-b24f-4d2520679993"]},{"id":"ITEM-5","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5","issue":"3","issued":{"date-parts":[["2004","9"]]},"page":"964-968","title":"The influence of obesity and diabetes on the prevalence of macrosomia","type":"article-journal","volume":"191"},"uris":["http://www.mendeley.com/documents/?uuid=74fd9001-04f1-33c8-a1e9-e73ce4bd2a79"]},{"id":"ITEM-6","itemData":{"DOI":"10.1080/14767058.2019.1573222","ISSN":"1476-7058","PMID":"30704317","abstract":"OBJECTIVE To evaluate the morphology of the placenta in patients with pregestational overweight (OW), pregestational obesity (PGOB), or normal weight. METHODS A cross-sectional study including women (n = 114) ≥20 years of age with a singleton pregnancy was carried out. The groups were integrated according to pregestational body mass index (BMI): 51 patients had a normal BMI (18.5-24.99 kg/m2), 30 were overweight (25-29.99 kg/m2), and 33 women were obese (≥30.0 kg/m2). A morphometric study of the placenta was performed and the placental maturity index (PMI) was calculated according to the formula: PMI = number of vasculo-syncytial membranes (VSM) in 1 mm2/VSM thickness. In the histopathological study, the presence of infarcts, calcifications, hemorrhage, thrombosis, fibrosis, cysts, and edema was determined. RESULTS The weight and length of newborns at birth were greater in the group with PGOB (p &lt; .01). We observed a lower number of VSM (29 ± 9 versus 39 ± 13 and 34 ± 11) and a greater thickness (1.05 ± 0.24 versus 0.95 ± 0.08 and 0.89 ± 0.09) and, therefore, a lower PMI (29.75 ± 12.63 versus 40.88 ± 15.25 and 39.28 ± 14.4) in the group of women with PGOB compared with the group of women with OW or normal weight (p &lt; .01). The histopathological analyses showed a greater frequency of edema and cysts in the PGOB group. CONCLUSION PGOB is associated with a higher placental weight and newborn weight, a lower PMI, and the presence of histopathological alterations. The preceding points highlight the importance of promoting an appropriate pregestational weight in women of reproductive age.","author":[{"dropping-particle":"","family":"Rosado-Yépez","given":"Paola I.","non-dropping-particle":"","parse-names":false,"suffix":""},{"dropping-particle":"V.","family":"Chávez-Corral","given":"Dora","non-dropping-particle":"","parse-names":false,"suffix":""},{"dropping-particle":"","family":"Reza-López","given":"Sandra A.","non-dropping-particle":"","parse-names":false,"suffix":""},{"dropping-particle":"","family":"Leal-Berumen","given":"Irene","non-dropping-particle":"","parse-names":false,"suffix":""},{"dropping-particle":"","family":"Fierro-Murga","given":"Ricardo","non-dropping-particle":"","parse-names":false,"suffix":""},{"dropping-particle":"","family":"Caballero-Cummings","given":"Selene","non-dropping-particle":"","parse-names":false,"suffix":""},{"dropping-particle":"","family":"Levario-Carrillo","given":"Margarita","non-dropping-particle":"","parse-names":false,"suffix":""}],"container-title":"The Journal of Maternal-Fetal &amp; Neonatal Medicine","id":"ITEM-6","issued":{"date-parts":[["2019","1","31"]]},"page":"1-6","title":"Relation between pregestational obesity and characteristics of the placenta","type":"article-journal"},"uris":["http://www.mendeley.com/documents/?uuid=877e0cbf-e54c-3af7-b48a-3f3c75468a7e"]},{"id":"ITEM-7","itemData":{"DOI":"10.1016/J.AJOG.2014.08.009","ISSN":"0002-9378","abstract":"OBJECTIVE\nObese women are at increased risk to deliver a large infant, however, the underlying mechanisms are poorly understood. Fetal glucose availability is critically dependent on placental transfer and is linked to fetal growth by regulating the release of fetal growth hormones such as insulin. We hypothesized that (1) umbilical vein glucose and insulin levels and (2) placental glucose transporter (GLUT) expression and activity are positively correlated with early pregnancy maternal body mass index and infant birthweight. \n\nSTUDY DESIGN\nSubjects in this prospective observational cohort study were nondiabetic predominantly Hispanic women delivered at term. Fasting maternal and umbilical vein glucose and insulin concentrations were determined in 29 women with varying early pregnancy body mass index (range, 18.0–54.3) who delivered infants with birthweights ranging from 2800–4402 g. We isolated syncytiotrophoblast microvillous and basal plasma membranes from 33 placentas and determined the expression of GLUT-1 and -9 (Western blot) and glucose uptake (radiolabeled glucose). \n\nRESULTS\nBirthweight was positively correlated with umbilical vein glucose and insulin and maternal body mass index. Umbilical vein glucose levels were positively correlated with placental weight and maternal body mass index, but not with maternal fasting glucose. Basal plasma membranes GLUT-1 expression was positively correlated with birthweight. In contrast, syncytiotrophoblast microvillous GLUT-1 and -9, basal plasma membranes GLUT-9 expression and syncytiotrophoblast microvillous and basal plasma membranes glucose transport activity were not correlated with birthweight. \n\nCONCLUSION\nBecause maternal fasting glucose levels and placental glucose transport capacity were not increased in obese women delivering larger infants, we speculate that increased placental size promotes glucose delivery to these fetuses.","author":[{"dropping-particle":"","family":"Acosta","given":"Ometeotl","non-dropping-particle":"","parse-names":false,"suffix":""},{"dropping-particle":"","family":"Ramirez","given":"Vanessa I.","non-dropping-particle":"","parse-names":false,"suffix":""},{"dropping-particle":"","family":"Lager","given":"Susanne","non-dropping-particle":"","parse-names":false,"suffix":""},{"dropping-particle":"","family":"Gaccioli","given":"Francesca","non-dropping-particle":"","parse-names":false,"suffix":""},{"dropping-particle":"","family":"Dudley","given":"Donald J.","non-dropping-particle":"","parse-names":false,"suffix":""},{"dropping-particle":"","family":"Powell","given":"Theresa L.","non-dropping-particle":"","parse-names":false,"suffix":""},{"dropping-particle":"","family":"Jansson","given":"Thomas","non-dropping-particle":"","parse-names":false,"suffix":""}],"container-title":"American Journal of Obstetrics and Gynecology","id":"ITEM-7","issue":"2","issued":{"date-parts":[["2015","2","1"]]},"page":"227.e1-227.e7","publisher":"Mosby","title":"Increased glucose and placental GLUT-1 in large infants of obese nondiabetic mothers","type":"article-journal","volume":"212"},"uris":["http://www.mendeley.com/documents/?uuid=49e3debc-6038-3204-9fbd-29ee56a980e0"]}],"mendeley":{"formattedCitation":"(Sebire &lt;i&gt;et al.&lt;/i&gt;, 2001; Ehrenberg &lt;i&gt;et al.&lt;/i&gt;, 2004; Ouyang &lt;i&gt;et al.&lt;/i&gt;, 2013; Acosta &lt;i&gt;et al.&lt;/i&gt;, 2015; Kovo &lt;i&gt;et al.&lt;/i&gt;, 2015; Leon-Garcia &lt;i&gt;et al.&lt;/i&gt;, 2016; Rosado-Yépez &lt;i&gt;et al.&lt;/i&gt;, 2019)","plainTextFormattedCitation":"(Sebire et al., 2001; Ehrenberg et al., 2004; Ouyang et al., 2013; Acosta et al., 2015; Kovo et al., 2015; Leon-Garcia et al., 2016; Rosado-Yépez et al., 2019)","previouslyFormattedCitation":"(Sebire &lt;i&gt;et al.&lt;/i&gt;, 2001; Ehrenberg &lt;i&gt;et al.&lt;/i&gt;, 2004; Ouyang &lt;i&gt;et al.&lt;/i&gt;, 2013; Acosta &lt;i&gt;et al.&lt;/i&gt;, 2015; Kovo &lt;i&gt;et al.&lt;/i&gt;, 2015; Leon-Garcia &lt;i&gt;et al.&lt;/i&gt;, 2016; Rosado-Yépez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ebir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1; Ehrenbe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Ouy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3; Acost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Kov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5; Leon-Garc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Rosado-Yépe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therefore I hypothesize that offspring weight will be higher at PND0.5, 7.5, 14.5, 21.5 and weekly after weaning till 6 weeks of age with increased body fat mass, consistent with human data showing increased childhood obesity at 6-11 years of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ffspring at 6 weeks of age are expected to be insulin resistant since maternal obesity was positively correlated with fetal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an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d maternal obesity was associated with early adulthood development of obesity and insulin resistanc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1","issue":"9","issued":{"date-parts":[["2008","9","1"]]},"page":"1872-6","publisher":"American Diabetes Association","title":"Influence of maternal obesity on insulin sensitivity and secretion in offspring.","type":"article-journal","volume":"31"},"uris":["http://www.mendeley.com/documents/?uuid=fd163b5e-59e4-337f-9dfd-e3d53f439159"]}],"mendeley":{"formattedCitation":"(Mingrone &lt;i&gt;et al.&lt;/i&gt;, 2008)","plainTextFormattedCitation":"(Mingrone et al., 2008)","previouslyFormattedCitation":"(Mingrone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ingrone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1"/>
        <w:rPr>
          <w:rFonts w:asciiTheme="minorHAnsi" w:hAnsiTheme="minorHAnsi" w:cstheme="minorHAnsi"/>
        </w:rPr>
      </w:pPr>
      <w:bookmarkStart w:id="217" w:name="_Toc16190108"/>
      <w:bookmarkStart w:id="218" w:name="_Toc17059114"/>
      <w:bookmarkStart w:id="219" w:name="_Toc17062404"/>
      <w:r w:rsidRPr="00087A95">
        <w:rPr>
          <w:rFonts w:asciiTheme="minorHAnsi" w:hAnsiTheme="minorHAnsi" w:cstheme="minorHAnsi"/>
        </w:rPr>
        <w:t>Potential Pitfalls and Alternate Approaches (Aims 3.1-3.4)</w:t>
      </w:r>
      <w:bookmarkEnd w:id="217"/>
      <w:bookmarkEnd w:id="218"/>
      <w:bookmarkEnd w:id="219"/>
    </w:p>
    <w:p w:rsidR="00704C87"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our placental mTORC1 hyperactivation may prove lethal, as this model has not been generated or described before. In that case, we will use a different parental strain of </w:t>
      </w:r>
      <w:proofErr w:type="spellStart"/>
      <w:r w:rsidRPr="00087A95">
        <w:rPr>
          <w:rFonts w:asciiTheme="minorHAnsi" w:hAnsiTheme="minorHAnsi" w:cstheme="minorHAnsi"/>
          <w:sz w:val="22"/>
          <w:szCs w:val="22"/>
        </w:rPr>
        <w:t>Hets</w:t>
      </w:r>
      <w:proofErr w:type="spellEnd"/>
      <w:r w:rsidRPr="00087A95">
        <w:rPr>
          <w:rFonts w:asciiTheme="minorHAnsi" w:hAnsiTheme="minorHAnsi" w:cstheme="minorHAnsi"/>
          <w:sz w:val="22"/>
          <w:szCs w:val="22"/>
        </w:rPr>
        <w:t xml:space="preserve"> (Het x Het) to generate a partial knockout that may prove viable. If the mice are viable, this model will prove useful in determining the exact mechanism at which mTORC1 acts in the placenta in the absence of all the confounding variables that maternal obesity poses.</w:t>
      </w:r>
    </w:p>
    <w:p w:rsidR="003E213C" w:rsidRPr="00087A95" w:rsidRDefault="003E213C">
      <w:pPr>
        <w:rPr>
          <w:rFonts w:asciiTheme="minorHAnsi" w:hAnsiTheme="minorHAnsi" w:cstheme="minorHAnsi"/>
        </w:rPr>
      </w:pPr>
      <w:r w:rsidRPr="00087A95">
        <w:rPr>
          <w:rFonts w:asciiTheme="minorHAnsi" w:hAnsiTheme="minorHAnsi" w:cstheme="minorHAnsi"/>
        </w:rPr>
        <w:br w:type="page"/>
      </w:r>
    </w:p>
    <w:p w:rsidR="003E213C" w:rsidRPr="00087A95" w:rsidRDefault="003E213C" w:rsidP="003E213C">
      <w:pPr>
        <w:pStyle w:val="Heading1"/>
        <w:rPr>
          <w:rFonts w:asciiTheme="minorHAnsi" w:hAnsiTheme="minorHAnsi" w:cstheme="minorHAnsi"/>
        </w:rPr>
      </w:pPr>
      <w:bookmarkStart w:id="220" w:name="_Toc16512897"/>
      <w:bookmarkStart w:id="221" w:name="_Toc17059115"/>
      <w:bookmarkStart w:id="222" w:name="_Toc17062405"/>
      <w:r w:rsidRPr="00087A95">
        <w:rPr>
          <w:rFonts w:asciiTheme="minorHAnsi" w:hAnsiTheme="minorHAnsi" w:cstheme="minorHAnsi"/>
        </w:rPr>
        <w:lastRenderedPageBreak/>
        <w:t>Appendix A: Summary Table of Compiled Studies Examining Effects of Maternal Obesity / mTORC1 on Placental/Fetal Development and Health</w:t>
      </w:r>
      <w:bookmarkEnd w:id="220"/>
      <w:bookmarkEnd w:id="221"/>
      <w:bookmarkEnd w:id="222"/>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p>
    <w:tbl>
      <w:tblPr>
        <w:tblStyle w:val="TableGrid"/>
        <w:tblW w:w="11520" w:type="dxa"/>
        <w:tblInd w:w="-1085" w:type="dxa"/>
        <w:tblLook w:val="04A0" w:firstRow="1" w:lastRow="0" w:firstColumn="1" w:lastColumn="0" w:noHBand="0" w:noVBand="1"/>
      </w:tblPr>
      <w:tblGrid>
        <w:gridCol w:w="1980"/>
        <w:gridCol w:w="3960"/>
        <w:gridCol w:w="5580"/>
      </w:tblGrid>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aper</w:t>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ethods/Exposur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sults</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a</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measure 14CMeAIB, 3HTaurine, and 3HLeucine uptake when incubated with 100nM rapamycin</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amycin reduced TAUT, system A and system L transport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pamycin reduced expression of pS6K and p4E-BP1, downstream effectors of mTORC1.</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otein expression of SNAT2, SNAT4, LAT2, and TAUT was unaffected by rapamyci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RNA expression of LAT1 and TAUT were reduced whereas that of SNAT1, SNAT2, SNAT4, and LAT2 was unchanged with rapamycin.</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from AGA, LGA and SGA/IUGR deliveries incubated with radiolabeled amino acids transported by system A, system L and taurin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xpression of mTOR was detected in the syncytiotrophoblas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amycin 100nM reduced system L activity but not system A or taurine activity.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TORC1 expression was upregulated by 51% along with 45% reduction of pS6K in IUGR placentas, downregulated by 39% with no change in pS6K in LGA placentas. </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Human term-placental explants used to determine amino acid transport with varying glucose concentrations, insulin, IGF1, and rapamycin. </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pamycin reduced system L activity in presence of 16mM glucose standard glucose concentratio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eductions in glucose concentrations from 16 to 4.5 and 0.5 caused decreased system L activity in a dose-dependent manner, but adding rapamycin did not cause further reductions to the activity at the lower glucose concentration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eductions in glucose concentrations did not affect system A activity, but at the lower glucose concentrations (4.5 and 0.5 </w:t>
            </w:r>
            <w:proofErr w:type="spellStart"/>
            <w:r w:rsidRPr="00087A95">
              <w:rPr>
                <w:rFonts w:asciiTheme="minorHAnsi" w:hAnsiTheme="minorHAnsi" w:cstheme="minorHAnsi"/>
                <w:sz w:val="22"/>
                <w:szCs w:val="22"/>
              </w:rPr>
              <w:t>mM</w:t>
            </w:r>
            <w:proofErr w:type="spellEnd"/>
            <w:r w:rsidRPr="00087A95">
              <w:rPr>
                <w:rFonts w:asciiTheme="minorHAnsi" w:hAnsiTheme="minorHAnsi" w:cstheme="minorHAnsi"/>
                <w:sz w:val="22"/>
                <w:szCs w:val="22"/>
              </w:rPr>
              <w:t xml:space="preserve">) rapamycin increased its system A activity in a dose-dependent manner compared to cells incubated with rapamycin and 16mM glucose.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aurine transporter activity was increased with lower glucose concentrations in presence and absence of rapamycin, though at the respective concentrations (at 16 and 0.5mM glucose), rapamycin reduced activ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n 16mM glucose, insulin increased System A and system L activity, but this increase was abolished when insulin and rapamycin were both added.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IGF1 increased system A activity only but this was abolished with rapamycin +IGF1 incubation.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rotein expression of pS6K was significantly reduced only when glucose levels were lowest at 0.5mM but expression as unchanged between 16 and 4.5mM. p4E-BP1 expression was unchanged at all three glucose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AMPK and REDD1 expression </w:t>
            </w:r>
            <w:proofErr w:type="gramStart"/>
            <w:r w:rsidRPr="00087A95">
              <w:rPr>
                <w:rFonts w:asciiTheme="minorHAnsi" w:hAnsiTheme="minorHAnsi" w:cstheme="minorHAnsi"/>
                <w:sz w:val="22"/>
                <w:szCs w:val="22"/>
              </w:rPr>
              <w:t>was</w:t>
            </w:r>
            <w:proofErr w:type="gramEnd"/>
            <w:r w:rsidRPr="00087A95">
              <w:rPr>
                <w:rFonts w:asciiTheme="minorHAnsi" w:hAnsiTheme="minorHAnsi" w:cstheme="minorHAnsi"/>
                <w:sz w:val="22"/>
                <w:szCs w:val="22"/>
              </w:rPr>
              <w:t xml:space="preserve"> unchanged at all glucose concentration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X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JEG-3 human choriocarcinoma cell line used to determine GLUT3 expression</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eating cells with rapamycin reduced GLUT3 mRNA expression by 60% and reduced protein expression by 28%</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ptor knockdown to inhibit mTORC1 reduced GLUT3 mRNA expression by 41% and reduced protein by 50%. </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Human term-placental extracts used to assess amino acid uptake using isotope-labeled tracers when incubated with saturated and unsaturated fatty acids (DHA 22:6 polyunsaturated, OA 18:1 monounsaturated, PA16:0 saturated).</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DHA reduced system A and system L amino acid uptake and reduced phosphorylated mTORC1, reduced p4E-BP1 expression with no effect on pS6K1 (reduced mTORC1 signal).</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  </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DHA+OA incubation increased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uptake, but did not affect system L. Had no effect on phosphorylated mTORC1, p4E-BP1, or pS6K1 (no effect on mTORC1).</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OA increased system A uptake but did not affect system L. Oa increased phosphorylated mTORC1, and increased pS6K1 but did not affect 4E-BP1 expression (increased mTORC1 activit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PA did not cause changes in amino acid uptake. PA did not affect mTORC1 signaling or downstream targets.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plainTextFormattedCitation":"(Hennig et al., 2017)","previouslyFormattedCitation":"(Henni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enni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regnant mice treated with subcutaneous injections of rapamycin (5mg/kg body weight) every 12 hours starting at E15.5 until delivery</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eatment of rapamycin starting at E11.5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Offspring of dams treated with rapamycin at E11.5 every 12 hours died at E16.5 and had severe growth restriction and malformation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u w:val="single"/>
              </w:rPr>
            </w:pPr>
            <w:r w:rsidRPr="00087A95">
              <w:rPr>
                <w:rFonts w:asciiTheme="minorHAnsi" w:hAnsiTheme="minorHAnsi" w:cstheme="minorHAnsi"/>
                <w:sz w:val="22"/>
                <w:szCs w:val="22"/>
                <w:u w:val="single"/>
              </w:rPr>
              <w:t>Using mice treated at E15.5:</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ND1 offspring tissue (heart, kidney, and lung) showed reduced mTORC1 verifying fetal mTORC1 inhibition.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 xml:space="preserve">Rapamycin treatment caused reduced offspring weight at PND1 with reduced heart weight by 34.5%. Kidney weight was reduced by 19.7%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mTORC1 inhibition at E15.5 till delivery had no effect on fetal lethality. </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s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s from term-pregnancies with available pre-pregnancy maternal BMI</w:t>
            </w:r>
          </w:p>
        </w:tc>
        <w:tc>
          <w:tcPr>
            <w:tcW w:w="5580" w:type="dxa"/>
          </w:tcPr>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Pre-pregnancy body mass index (BMI) was positively correlated with placental mTORC1 activity and birth weight.</w:t>
            </w:r>
          </w:p>
          <w:p w:rsidR="003E213C" w:rsidRPr="00087A95" w:rsidRDefault="003E213C" w:rsidP="00042732">
            <w:pPr>
              <w:tabs>
                <w:tab w:val="left" w:pos="1597"/>
              </w:tabs>
              <w:rPr>
                <w:rFonts w:asciiTheme="minorHAnsi" w:hAnsiTheme="minorHAnsi" w:cstheme="minorHAnsi"/>
                <w:sz w:val="22"/>
                <w:szCs w:val="22"/>
              </w:rPr>
            </w:pPr>
          </w:p>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and system L amino acid transporter activity was unchanged with increased maternal pre-pregnancy BMI.</w:t>
            </w:r>
          </w:p>
          <w:p w:rsidR="003E213C" w:rsidRPr="00087A95" w:rsidRDefault="003E213C" w:rsidP="00042732">
            <w:pPr>
              <w:tabs>
                <w:tab w:val="left" w:pos="1597"/>
              </w:tabs>
              <w:rPr>
                <w:rFonts w:asciiTheme="minorHAnsi" w:hAnsiTheme="minorHAnsi" w:cstheme="minorHAnsi"/>
                <w:sz w:val="22"/>
                <w:szCs w:val="22"/>
              </w:rPr>
            </w:pPr>
          </w:p>
          <w:p w:rsidR="003E213C" w:rsidRPr="00087A95" w:rsidRDefault="003E213C" w:rsidP="00042732">
            <w:pPr>
              <w:tabs>
                <w:tab w:val="left" w:pos="1597"/>
              </w:tabs>
              <w:rPr>
                <w:rFonts w:asciiTheme="minorHAnsi" w:hAnsiTheme="minorHAnsi" w:cstheme="minorHAnsi"/>
                <w:sz w:val="22"/>
                <w:szCs w:val="22"/>
              </w:rPr>
            </w:pPr>
            <w:r w:rsidRPr="00087A95">
              <w:rPr>
                <w:rFonts w:asciiTheme="minorHAnsi" w:hAnsiTheme="minorHAnsi" w:cstheme="minorHAnsi"/>
                <w:sz w:val="22"/>
                <w:szCs w:val="22"/>
              </w:rPr>
              <w:t>System A SNAT2 protein expression was positively associated with offspring birth weight</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Mouse model of obesity fed high </w:t>
            </w:r>
            <w:proofErr w:type="spellStart"/>
            <w:proofErr w:type="gramStart"/>
            <w:r w:rsidRPr="00087A95">
              <w:rPr>
                <w:rFonts w:asciiTheme="minorHAnsi" w:hAnsiTheme="minorHAnsi" w:cstheme="minorHAnsi"/>
                <w:sz w:val="22"/>
                <w:szCs w:val="22"/>
              </w:rPr>
              <w:t>fat,high</w:t>
            </w:r>
            <w:proofErr w:type="spellEnd"/>
            <w:proofErr w:type="gramEnd"/>
            <w:r w:rsidRPr="00087A95">
              <w:rPr>
                <w:rFonts w:asciiTheme="minorHAnsi" w:hAnsiTheme="minorHAnsi" w:cstheme="minorHAnsi"/>
                <w:sz w:val="22"/>
                <w:szCs w:val="22"/>
              </w:rPr>
              <w:t xml:space="preserve"> sugar diet starting at 13 weeks of age and for 4-6 weeks prior to mating to establish 25% increase in weight. Dams were maintained on their control or experimental diets during pregnancy.</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experimental fetuses had 18% increase in weight.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difference in litter size.</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weights at E18.5 were the same.</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pS6 and 4E-BP1 had increased phosphorylation by 150 and 89%, respectively indicating increased placental mTORC1 signaling.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Placental AMPK, upstream mTORC1 inhibitor, had reduced phosphorylation by 75%.</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insulin/IGF-I signaling was increased with higher phosphorylated IRS1 and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by 50% and 90%, respectively.</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 </w:t>
            </w: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eviouslyFormattedCitation":"(Gaccioli &lt;i&gt;et al.&lt;/i&gt;, 2013&lt;i&gt;b&lt;/i&gt;)"},"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ccio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i/>
                <w:noProof/>
                <w:sz w:val="22"/>
                <w:szCs w:val="22"/>
              </w:rPr>
              <w:t>b</w:t>
            </w:r>
            <w:r w:rsidRPr="00087A95">
              <w:rPr>
                <w:rFonts w:asciiTheme="minorHAnsi" w:hAnsiTheme="minorHAnsi" w:cstheme="minorHAnsi"/>
                <w:noProof/>
                <w:sz w:val="22"/>
                <w:szCs w:val="22"/>
              </w:rPr>
              <w:t>)</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Rats fed high fat diet at 6 weeks of age for 7 weeks then mated. Rats maintained on diet throughout pregnancy.</w:t>
            </w:r>
            <w:r w:rsidRPr="00087A95">
              <w:rPr>
                <w:rFonts w:asciiTheme="minorHAnsi" w:hAnsiTheme="minorHAnsi" w:cstheme="minorHAnsi"/>
                <w:sz w:val="22"/>
                <w:szCs w:val="22"/>
              </w:rPr>
              <w:br/>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Trophoblast plasma membranes were assessed for LPL activity and for amino acid transport activity.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fetal weight increased significantly</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blood glucose was higher but not significant</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plasma triglyceride, plasma insulin, and plasma leptin were significantly higher.</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E21 placental weight was not significantly different.</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mTORC1 signal increased as shown by increased phosphorylation of downstream targets.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AMPK phosphorylation was significantly reduced (AMPK is inhibitor of mTORC1).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System A: decreased SNAT1 protein expression in HF placentas, and unchanged SNAT2 and SNAT4.</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No change in placental glucose transporters: GLUT1, 3 and 9.</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lastRenderedPageBreak/>
              <w:t>No change in LPL or fatty acid transporter expression (FATP4 and FATP6).</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6/fj.08-116889","ISSN":"0892-6638","PMID":"18827021","abstract":"Maternal overweight and obesity in pregnancy often result in fetal overgrowth, which increases the risk for the baby to develop metabolic syndrome later in life. However, the mechanisms underlying fetal overgrowth are not established. We developed a mouse model and hypothesized that a maternal high-fat (HF) diet causes up-regulation of placental nutrient transport, resulting in fetal overgrowth. C57BL/6J female mice were fed a control (11% energy from fat) or HF (32% energy from fat) diet for 8 wk before mating and throughout gestation and were studied at embryonic day 18.5. The HF diet increased maternal adiposity, as assessed by fat pad weight, and circulating maternal leptin, decreased serum adiponectin concentrations, and caused a marked increase in fetal growth (+43%). The HF diet also increased transplacental transport of glucose (5-fold) and neutral amino acids (10-fold) in vivo. In microvillous plasma membranes (MVMs) isolated from placentas of HF-fed animals, protein expression of glucose transporter 1 (GLUT1) was increased 5-fold, and protein expression of sodium-coupled neutral amino acid transporter (SNAT) 2 was elevated 9-fold. In contrast, MVM protein expression of GLUT 3 or SNAT4 was unaltered. These data suggest that up-regulation of specific placental nutrient transporter isoforms constitute a mechanism linking maternal high-fat diet and obesity to fetal overgrowth.","author":[{"dropping-particle":"","family":"Jones","given":"Helen N.","non-dropping-particle":"","parse-names":false,"suffix":""},{"dropping-particle":"","family":"Woollett","given":"Laura A.","non-dropping-particle":"","parse-names":false,"suffix":""},{"dropping-particle":"","family":"Barbour","given":"Nicolette","non-dropping-particle":"","parse-names":false,"suffix":""},{"dropping-particle":"","family":"Prasad","given":"Puttur D.","non-dropping-particle":"","parse-names":false,"suffix":""},{"dropping-particle":"","family":"Powell","given":"Theresa L.","non-dropping-particle":"","parse-names":false,"suffix":""},{"dropping-particle":"","family":"Jansson","given":"Thomas","non-dropping-particle":"","parse-names":false,"suffix":""}],"container-title":"The FASEB Journal","id":"ITEM-1","issue":"1","issued":{"date-parts":[["2009","1"]]},"page":"271-278","title":"High-fat diet before and during pregnancy causes marked up-regulation of placental nutrient transport and fetal overgrowth in C57/BL6 mice","type":"article-journal","volume":"23"},"uris":["http://www.mendeley.com/documents/?uuid=b19f3a4a-aecf-3ff4-a405-5225cd7f6d2f"]}],"mendeley":{"formattedCitation":"(Jones &lt;i&gt;et al.&lt;/i&gt;, 2009)","plainTextFormattedCitation":"(Jones et al., 2009)","previouslyFormattedCitation":"(Jone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one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8-week old mice fed high fat diet for 8 weeks prior to mating and during pregnanc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i/>
                <w:sz w:val="22"/>
                <w:szCs w:val="22"/>
              </w:rPr>
              <w:t xml:space="preserve">In </w:t>
            </w:r>
            <w:proofErr w:type="gramStart"/>
            <w:r w:rsidRPr="00087A95">
              <w:rPr>
                <w:rFonts w:asciiTheme="minorHAnsi" w:hAnsiTheme="minorHAnsi" w:cstheme="minorHAnsi"/>
                <w:i/>
                <w:sz w:val="22"/>
                <w:szCs w:val="22"/>
              </w:rPr>
              <w:t xml:space="preserve">vivo </w:t>
            </w:r>
            <w:r w:rsidRPr="00087A95">
              <w:rPr>
                <w:rFonts w:asciiTheme="minorHAnsi" w:hAnsiTheme="minorHAnsi" w:cstheme="minorHAnsi"/>
                <w:sz w:val="22"/>
                <w:szCs w:val="22"/>
              </w:rPr>
              <w:t xml:space="preserve"> and</w:t>
            </w:r>
            <w:proofErr w:type="gramEnd"/>
            <w:r w:rsidRPr="00087A95">
              <w:rPr>
                <w:rFonts w:asciiTheme="minorHAnsi" w:hAnsiTheme="minorHAnsi" w:cstheme="minorHAnsi"/>
                <w:sz w:val="22"/>
                <w:szCs w:val="22"/>
              </w:rPr>
              <w:t xml:space="preserve"> </w:t>
            </w:r>
            <w:r w:rsidRPr="00087A95">
              <w:rPr>
                <w:rFonts w:asciiTheme="minorHAnsi" w:hAnsiTheme="minorHAnsi" w:cstheme="minorHAnsi"/>
                <w:i/>
                <w:sz w:val="22"/>
                <w:szCs w:val="22"/>
              </w:rPr>
              <w:t>ex vivo p</w:t>
            </w:r>
            <w:r w:rsidRPr="00087A95">
              <w:rPr>
                <w:rFonts w:asciiTheme="minorHAnsi" w:hAnsiTheme="minorHAnsi" w:cstheme="minorHAnsi"/>
                <w:sz w:val="22"/>
                <w:szCs w:val="22"/>
              </w:rPr>
              <w:t xml:space="preserve">lacental studies to assess glucose and amino acid transporter activity.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E18.5 fetuses had 43% increased weights.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Placental weight was not different.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n vivo </w:t>
            </w:r>
            <w:r w:rsidRPr="00087A95">
              <w:rPr>
                <w:rFonts w:asciiTheme="minorHAnsi" w:hAnsiTheme="minorHAnsi" w:cstheme="minorHAnsi"/>
                <w:sz w:val="22"/>
                <w:szCs w:val="22"/>
              </w:rPr>
              <w:t>transport showed increased placental clearance of radiolabeled glucose by 5-fold and amino acid (</w:t>
            </w:r>
            <w:proofErr w:type="spellStart"/>
            <w:r w:rsidRPr="00087A95">
              <w:rPr>
                <w:rFonts w:asciiTheme="minorHAnsi" w:hAnsiTheme="minorHAnsi" w:cstheme="minorHAnsi"/>
                <w:sz w:val="22"/>
                <w:szCs w:val="22"/>
              </w:rPr>
              <w:t>MeAIB</w:t>
            </w:r>
            <w:proofErr w:type="spellEnd"/>
            <w:r w:rsidRPr="00087A95">
              <w:rPr>
                <w:rFonts w:asciiTheme="minorHAnsi" w:hAnsiTheme="minorHAnsi" w:cstheme="minorHAnsi"/>
                <w:sz w:val="22"/>
                <w:szCs w:val="22"/>
              </w:rPr>
              <w:t xml:space="preserve">) by 10-fold in HF placentas. </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HF placentas had increased GLUT1 and SNAT2 protein expression </w:t>
            </w:r>
            <w:r w:rsidRPr="00087A95">
              <w:rPr>
                <w:rFonts w:asciiTheme="minorHAnsi" w:hAnsiTheme="minorHAnsi" w:cstheme="minorHAnsi"/>
                <w:i/>
                <w:sz w:val="22"/>
                <w:szCs w:val="22"/>
              </w:rPr>
              <w:t>ex vivo.</w:t>
            </w:r>
            <w:r w:rsidRPr="00087A95">
              <w:rPr>
                <w:rFonts w:asciiTheme="minorHAnsi" w:hAnsiTheme="minorHAnsi" w:cstheme="minorHAnsi"/>
                <w:sz w:val="22"/>
                <w:szCs w:val="22"/>
              </w:rPr>
              <w:t xml:space="preserve"> SNAT4 and GLUT3 were unaffected. </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821","ISSN":"19307381","PMID":"28332771","abstract":"OBJECTIVE This study aimed to determine how the rat placenta and fetus respond to maternal high-fat (HF) diet during gestation and to identify the possible mechanisms. METHODS Pregnant Sprague-Dawley rats were fed with standard chow (13.5% fat) or HF (60% fat) diet during gestation. Placentas were collected on gestation day 21. RESULTS HF dams had greater fat mass, higher plasma leptin, lower plasma adiponectin, and impaired glucose tolerance during pregnancy. The placental labyrinth thickness was reduced in both male and female fetuses of HF dams. In HF male placentas, glucose transporter 3 gene expression, system A amino acid transporter (SNAT) 2 gene expression, and SNAT2 protein expression were increased through the activation of the mTORC1 4EBP1 branch. In HF female placentas, gene expression of insulin-like growth factor 2 (IGF2) and IGF2 receptor was elevated compared to placentas of females fed standard chow. Although male and female placentas responded differently to prenatal HF diet exposure, both male and female fetal weight was not altered by maternal HF diet. CONCLUSIONS Placenta responds and adapts to maternal metabolic changes by altering placental layer thickness, mTORC1 signaling, expression of nutrient transporters, and growth factors in a sex-specific manner.","author":[{"dropping-particle":"","family":"Song","given":"Lin","non-dropping-particle":"","parse-names":false,"suffix":""},{"dropping-particle":"","family":"Sun","given":"Bo","non-dropping-particle":"","parse-names":false,"suffix":""},{"dropping-particle":"","family":"Boersma","given":"Gretha J.","non-dropping-particle":"","parse-names":false,"suffix":""},{"dropping-particle":"","family":"Cordner","given":"Zachary A.","non-dropping-particle":"","parse-names":false,"suffix":""},{"dropping-particle":"","family":"Yan","given":"Jianqun","non-dropping-particle":"","parse-names":false,"suffix":""},{"dropping-particle":"","family":"Moran","given":"Timothy H.","non-dropping-particle":"","parse-names":false,"suffix":""},{"dropping-particle":"","family":"Tamashiro","given":"Kellie L.K.","non-dropping-particle":"","parse-names":false,"suffix":""}],"container-title":"Obesity","id":"ITEM-1","issue":"5","issued":{"date-parts":[["2017","5"]]},"page":"909-919","title":"Prenatal high-fat diet alters placental morphology, nutrient transporter expression, and mtorc1 signaling in rat","type":"article-journal","volume":"25"},"uris":["http://www.mendeley.com/documents/?uuid=36c0ca40-4445-34d9-8057-e04f38a12253"]}],"mendeley":{"formattedCitation":"(Song &lt;i&gt;et al.&lt;/i&gt;, 2017)","plainTextFormattedCitation":"(Song et al., 2017)","previouslyFormattedCitation":"(Song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o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Rats fed a high fat diet starting at E2 and throughout gestation. </w:t>
            </w:r>
          </w:p>
        </w:tc>
        <w:tc>
          <w:tcPr>
            <w:tcW w:w="5580" w:type="dxa"/>
          </w:tcPr>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On E21, placental total thickness was unchanged, but labyrinth thickness was reduced and inversely, decidual thickness increased. Placental weight was not affected.</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Fetal weight was reduced only in females of HF dams, no change in male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GLUT3 mRNA expression increased in male placentas of HF diet, but not in female placentas.</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 xml:space="preserve">GLUT1 and SNAT1 were unchanged in male and female placentas. </w:t>
            </w: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SNAT2 mRNA expression was increased in male placentas only but unchanged in female placenta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sz w:val="22"/>
                <w:szCs w:val="22"/>
              </w:rPr>
              <w:t>mTORC1 signaling was increased in male placentas as evident by reduced total 4E-BP1 levels which caused increased ratio of p4E-BP</w:t>
            </w:r>
            <w:proofErr w:type="gramStart"/>
            <w:r w:rsidRPr="00087A95">
              <w:rPr>
                <w:rFonts w:asciiTheme="minorHAnsi" w:hAnsiTheme="minorHAnsi" w:cstheme="minorHAnsi"/>
                <w:sz w:val="22"/>
                <w:szCs w:val="22"/>
              </w:rPr>
              <w:t>1:total</w:t>
            </w:r>
            <w:proofErr w:type="gramEnd"/>
            <w:r w:rsidRPr="00087A95">
              <w:rPr>
                <w:rFonts w:asciiTheme="minorHAnsi" w:hAnsiTheme="minorHAnsi" w:cstheme="minorHAnsi"/>
                <w:sz w:val="22"/>
                <w:szCs w:val="22"/>
              </w:rPr>
              <w:t xml:space="preserve"> 4E-BP1. No change in other downstream targets of mTORC1 and no change in mTORC1 signal in female placentas.</w:t>
            </w:r>
          </w:p>
          <w:p w:rsidR="003E213C" w:rsidRPr="00087A95" w:rsidRDefault="003E213C" w:rsidP="00042732">
            <w:pPr>
              <w:tabs>
                <w:tab w:val="left" w:pos="3355"/>
              </w:tabs>
              <w:rPr>
                <w:rFonts w:asciiTheme="minorHAnsi" w:hAnsiTheme="minorHAnsi" w:cstheme="minorHAnsi"/>
                <w:sz w:val="22"/>
                <w:szCs w:val="22"/>
              </w:rPr>
            </w:pPr>
          </w:p>
          <w:p w:rsidR="003E213C" w:rsidRPr="00087A95" w:rsidRDefault="003E213C" w:rsidP="00042732">
            <w:pPr>
              <w:tabs>
                <w:tab w:val="left" w:pos="3355"/>
              </w:tabs>
              <w:rPr>
                <w:rFonts w:asciiTheme="minorHAnsi" w:hAnsiTheme="minorHAnsi" w:cstheme="minorHAnsi"/>
                <w:sz w:val="22"/>
                <w:szCs w:val="22"/>
              </w:rPr>
            </w:pPr>
            <w:r w:rsidRPr="00087A95">
              <w:rPr>
                <w:rFonts w:asciiTheme="minorHAnsi" w:hAnsiTheme="minorHAnsi" w:cstheme="minorHAnsi"/>
                <w:i/>
                <w:sz w:val="22"/>
                <w:szCs w:val="22"/>
              </w:rPr>
              <w:t xml:space="preserve">Igf2 </w:t>
            </w:r>
            <w:r w:rsidRPr="00087A95">
              <w:rPr>
                <w:rFonts w:asciiTheme="minorHAnsi" w:hAnsiTheme="minorHAnsi" w:cstheme="minorHAnsi"/>
                <w:sz w:val="22"/>
                <w:szCs w:val="22"/>
              </w:rPr>
              <w:t>mRNA expression was increased in female placentas.</w:t>
            </w:r>
          </w:p>
          <w:p w:rsidR="003E213C" w:rsidRPr="00087A95" w:rsidRDefault="003E213C" w:rsidP="00042732">
            <w:pPr>
              <w:tabs>
                <w:tab w:val="left" w:pos="3355"/>
              </w:tabs>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oby.21165","ISSN":"19307381","PMID":"26193061","abstract":"OBJECTIVE To identify possible mechanisms linking obesity in pregnancy to increased fetal adiposity and growth, a unique mouse model of maternal obesity associated with fetal overgrowth was developed, and the hypothesis that maternal obesity causes up-regulation of placental nutrient transporter expression and activity was tested. METHODS C57BL/6J female mice were fed a control (C) or a high-fat/high-sugar (HF/HS) pelleted diet supplemented by ad libitum access to sucrose (20%) solution, mated, and studied at embryonic day 18.5. RESULTS HF/HS diet increased maternal fat mass by 2.2-fold (P &lt; 0.01) and resulted in glucose intolerance with normal fasting glucose. Maternal circulating insulin, leptin, and cholesterol were increased (P &lt; 0.05) whereas total and high-molecular-weight adiponectin was decreased (P &lt; 0.05). HF/HS diet increased fetal weight (+18%, P = 0.0005). In trophoblast plasma membranes (TPM) isolated from placentas of HF/HS-fed animals, protein expression of glucose transporter (GLUT) 1 and 3, sodium-coupled neutral amino acid transporter (SNAT) 2, and large neutral amino acid transporter 1 (LAT1) was increased. TPM System A and L amino acid transporter activity was increased in the HF/HS group. CONCLUSIONS Up-regulation of specific placental nutrient transporter isoforms may constitute a mechanism underlying fetal overgrowth in maternal obesity.","author":[{"dropping-particle":"","family":"Rosario","given":"Fredrick J.","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Obesity","id":"ITEM-1","issue":"8","issued":{"date-parts":[["2015","8"]]},"page":"1663-1670","title":"Increased placental nutrient transport in a novel mouse model of maternal obesity with fetal overgrowth","type":"article-journal","volume":"23"},"uris":["http://www.mendeley.com/documents/?uuid=2d5142e5-1226-384d-b4f7-465586c5174d"]}],"mendeley":{"formattedCitation":"(Rosario &lt;i&gt;et al.&lt;/i&gt;, 2015)","plainTextFormattedCitation":"(Rosario et al., 2015)","previouslyFormattedCitation":"(Rosario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osari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Mice fed high fat, high sugar diet starting at 13 weeks of age. Mice were then mated after a 25% increase in body weight was achieved, maternal obesity.</w:t>
            </w: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Trophoblast plasma membranes isolated for glucose and amino acid transport activity.</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E18.5 fetal weight was increased by 18%, no change in placental weights.</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weights unchanged.</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SNAT2 protein expression increased in TPM of HF dams. No change in SNAT4 expression. System </w:t>
            </w:r>
            <w:proofErr w:type="spellStart"/>
            <w:r w:rsidRPr="00087A95">
              <w:rPr>
                <w:rFonts w:asciiTheme="minorHAnsi" w:hAnsiTheme="minorHAnsi" w:cstheme="minorHAnsi"/>
                <w:sz w:val="22"/>
                <w:szCs w:val="22"/>
              </w:rPr>
              <w:t>A</w:t>
            </w:r>
            <w:proofErr w:type="spellEnd"/>
            <w:r w:rsidRPr="00087A95">
              <w:rPr>
                <w:rFonts w:asciiTheme="minorHAnsi" w:hAnsiTheme="minorHAnsi" w:cstheme="minorHAnsi"/>
                <w:sz w:val="22"/>
                <w:szCs w:val="22"/>
              </w:rPr>
              <w:t xml:space="preserve"> amino acid uptake was increased by </w:t>
            </w:r>
            <w:proofErr w:type="gramStart"/>
            <w:r w:rsidRPr="00087A95">
              <w:rPr>
                <w:rFonts w:asciiTheme="minorHAnsi" w:hAnsiTheme="minorHAnsi" w:cstheme="minorHAnsi"/>
                <w:sz w:val="22"/>
                <w:szCs w:val="22"/>
              </w:rPr>
              <w:t>1.9 fold</w:t>
            </w:r>
            <w:proofErr w:type="gramEnd"/>
            <w:r w:rsidRPr="00087A95">
              <w:rPr>
                <w:rFonts w:asciiTheme="minorHAnsi" w:hAnsiTheme="minorHAnsi" w:cstheme="minorHAnsi"/>
                <w:sz w:val="22"/>
                <w:szCs w:val="22"/>
              </w:rPr>
              <w:t>.</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LAT1 protein expression increased (system L amino acid transporter), but no change in LAT2. System L amino acid uptake increased by </w:t>
            </w:r>
            <w:proofErr w:type="gramStart"/>
            <w:r w:rsidRPr="00087A95">
              <w:rPr>
                <w:rFonts w:asciiTheme="minorHAnsi" w:hAnsiTheme="minorHAnsi" w:cstheme="minorHAnsi"/>
                <w:sz w:val="22"/>
                <w:szCs w:val="22"/>
              </w:rPr>
              <w:t>2.1 fold</w:t>
            </w:r>
            <w:proofErr w:type="gramEnd"/>
            <w:r w:rsidRPr="00087A95">
              <w:rPr>
                <w:rFonts w:asciiTheme="minorHAnsi" w:hAnsiTheme="minorHAnsi" w:cstheme="minorHAnsi"/>
                <w:sz w:val="22"/>
                <w:szCs w:val="22"/>
              </w:rPr>
              <w:t>.</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t>GLUT1 and GLUT3 protein expression was increased in HF dam placentas.</w:t>
            </w:r>
          </w:p>
          <w:p w:rsidR="003E213C" w:rsidRPr="00087A95" w:rsidRDefault="003E213C" w:rsidP="00042732">
            <w:pPr>
              <w:rPr>
                <w:rFonts w:asciiTheme="minorHAnsi" w:hAnsiTheme="minorHAnsi" w:cstheme="minorHAnsi"/>
                <w:sz w:val="22"/>
                <w:szCs w:val="22"/>
              </w:rPr>
            </w:pPr>
          </w:p>
        </w:tc>
      </w:tr>
      <w:tr w:rsidR="003E213C" w:rsidRPr="00087A95" w:rsidTr="00042732">
        <w:tc>
          <w:tcPr>
            <w:tcW w:w="19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lastRenderedPageBreak/>
              <w:fldChar w:fldCharType="begin" w:fldLock="1"/>
            </w:r>
            <w:r w:rsidRPr="00087A95">
              <w:rPr>
                <w:rFonts w:asciiTheme="minorHAnsi" w:hAnsiTheme="minorHAnsi" w:cstheme="minorHAnsi"/>
                <w:sz w:val="22"/>
                <w:szCs w:val="22"/>
              </w:rPr>
              <w:instrText>ADDIN CSL_CITATION {"citationItems":[{"id":"ITEM-1","itemData":{"DOI":"10.1095/biolreprod.111.098095","ISSN":"0006-3363","author":[{"dropping-particle":"","family":"Dubé","given":"Evemie","non-dropping-particle":"","parse-names":false,"suffix":""},{"dropping-particle":"","family":"Gravel","given":"Ariane","non-dropping-particle":"","parse-names":false,"suffix":""},{"dropping-particle":"","family":"Martin","given":"Coralie","non-dropping-particle":"","parse-names":false,"suffix":""},{"dropping-particle":"","family":"Desparois","given":"Guillaume","non-dropping-particle":"","parse-names":false,"suffix":""},{"dropping-particle":"","family":"Moussa","given":"Issa","non-dropping-particle":"","parse-names":false,"suffix":""},{"dropping-particle":"","family":"Ethier-Chiasson","given":"Maude","non-dropping-particle":"","parse-names":false,"suffix":""},{"dropping-particle":"","family":"Forest","given":"Jean-Claude","non-dropping-particle":"","parse-names":false,"suffix":""},{"dropping-particle":"","family":"Giguère","given":"Yves","non-dropping-particle":"","parse-names":false,"suffix":""},{"dropping-particle":"","family":"Masse","given":"André","non-dropping-particle":"","parse-names":false,"suffix":""},{"dropping-particle":"","family":"Lafond","given":"Julie","non-dropping-particle":"","parse-names":false,"suffix":""}],"container-title":"Biology of Reproduction","id":"ITEM-1","issue":"1","issued":{"date-parts":[["2012","7","1"]]},"publisher":"Narnia","title":"Modulation of Fatty Acid Transport and Metabolism by Maternal Obesity in the Human Full-Term Placenta1","type":"article-journal","volume":"87"},"uris":["http://www.mendeley.com/documents/?uuid=0cfebb4a-e7f4-3fda-8a50-4b7c3c61d193"]}],"mendeley":{"formattedCitation":"(Dubé &lt;i&gt;et al.&lt;/i&gt;, 2012)","plainTextFormattedCitation":"(Dubé et al., 2012)","previouslyFormattedCitation":"(Dubé &lt;i&gt;et al.&lt;/i&gt;,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Dubé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2)</w:t>
            </w:r>
            <w:r w:rsidRPr="00087A95">
              <w:rPr>
                <w:rFonts w:asciiTheme="minorHAnsi" w:hAnsiTheme="minorHAnsi" w:cstheme="minorHAnsi"/>
                <w:sz w:val="22"/>
                <w:szCs w:val="22"/>
              </w:rPr>
              <w:fldChar w:fldCharType="end"/>
            </w:r>
          </w:p>
        </w:tc>
        <w:tc>
          <w:tcPr>
            <w:tcW w:w="3960" w:type="dxa"/>
          </w:tcPr>
          <w:p w:rsidR="003E213C" w:rsidRPr="00087A95" w:rsidRDefault="003E213C" w:rsidP="00042732">
            <w:pPr>
              <w:rPr>
                <w:rFonts w:asciiTheme="minorHAnsi" w:hAnsiTheme="minorHAnsi" w:cstheme="minorHAnsi"/>
                <w:sz w:val="22"/>
                <w:szCs w:val="22"/>
              </w:rPr>
            </w:pPr>
            <w:proofErr w:type="spellStart"/>
            <w:r w:rsidRPr="00087A95">
              <w:rPr>
                <w:rFonts w:asciiTheme="minorHAnsi" w:hAnsiTheme="minorHAnsi" w:cstheme="minorHAnsi"/>
                <w:sz w:val="22"/>
                <w:szCs w:val="22"/>
              </w:rPr>
              <w:t>Womn</w:t>
            </w:r>
            <w:proofErr w:type="spellEnd"/>
            <w:r w:rsidRPr="00087A95">
              <w:rPr>
                <w:rFonts w:asciiTheme="minorHAnsi" w:hAnsiTheme="minorHAnsi" w:cstheme="minorHAnsi"/>
                <w:sz w:val="22"/>
                <w:szCs w:val="22"/>
              </w:rPr>
              <w:t xml:space="preserve"> prospectively enrolled in study with varying pre-pregnancy BMI. Placentas collected at term delivery to assess LPL activity and linoleic acid uptake.</w:t>
            </w:r>
          </w:p>
        </w:tc>
        <w:tc>
          <w:tcPr>
            <w:tcW w:w="5580" w:type="dxa"/>
          </w:tcPr>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Newborns of obese mothers had increased total cholesterol and LDL plasma levels, but had similar TG and FFA. </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Placental expression of FABP1 mRNA and protein was reduced in placentas of obese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FABP3 mRNA expression was unchanged, but FABP3 protein was reduced in placentas of obese women.</w:t>
            </w:r>
          </w:p>
          <w:p w:rsidR="003E213C" w:rsidRPr="00087A95" w:rsidRDefault="003E213C" w:rsidP="00042732">
            <w:pPr>
              <w:rPr>
                <w:rFonts w:asciiTheme="minorHAnsi" w:hAnsiTheme="minorHAnsi" w:cstheme="minorHAnsi"/>
                <w:sz w:val="22"/>
                <w:szCs w:val="22"/>
              </w:rPr>
            </w:pPr>
          </w:p>
          <w:p w:rsidR="003E213C" w:rsidRPr="00087A95" w:rsidRDefault="003E213C" w:rsidP="00042732">
            <w:pPr>
              <w:rPr>
                <w:rFonts w:asciiTheme="minorHAnsi" w:hAnsiTheme="minorHAnsi" w:cstheme="minorHAnsi"/>
                <w:sz w:val="22"/>
                <w:szCs w:val="22"/>
              </w:rPr>
            </w:pPr>
            <w:r w:rsidRPr="00087A95">
              <w:rPr>
                <w:rFonts w:asciiTheme="minorHAnsi" w:hAnsiTheme="minorHAnsi" w:cstheme="minorHAnsi"/>
                <w:sz w:val="22"/>
                <w:szCs w:val="22"/>
              </w:rPr>
              <w:t xml:space="preserve">LPL protein and mRNA expression </w:t>
            </w:r>
            <w:proofErr w:type="gramStart"/>
            <w:r w:rsidRPr="00087A95">
              <w:rPr>
                <w:rFonts w:asciiTheme="minorHAnsi" w:hAnsiTheme="minorHAnsi" w:cstheme="minorHAnsi"/>
                <w:sz w:val="22"/>
                <w:szCs w:val="22"/>
              </w:rPr>
              <w:t>was</w:t>
            </w:r>
            <w:proofErr w:type="gramEnd"/>
            <w:r w:rsidRPr="00087A95">
              <w:rPr>
                <w:rFonts w:asciiTheme="minorHAnsi" w:hAnsiTheme="minorHAnsi" w:cstheme="minorHAnsi"/>
                <w:sz w:val="22"/>
                <w:szCs w:val="22"/>
              </w:rPr>
              <w:t xml:space="preserve"> unchanged, but LPL activity was increased in 3</w:t>
            </w:r>
            <w:r w:rsidRPr="00087A95">
              <w:rPr>
                <w:rFonts w:asciiTheme="minorHAnsi" w:hAnsiTheme="minorHAnsi" w:cstheme="minorHAnsi"/>
                <w:sz w:val="22"/>
                <w:szCs w:val="22"/>
                <w:vertAlign w:val="superscript"/>
              </w:rPr>
              <w:t>rd</w:t>
            </w:r>
            <w:r w:rsidRPr="00087A95">
              <w:rPr>
                <w:rFonts w:asciiTheme="minorHAnsi" w:hAnsiTheme="minorHAnsi" w:cstheme="minorHAnsi"/>
                <w:sz w:val="22"/>
                <w:szCs w:val="22"/>
              </w:rPr>
              <w:t xml:space="preserve"> trimester placentas from obese women compared to lean. </w:t>
            </w:r>
          </w:p>
        </w:tc>
      </w:tr>
    </w:tbl>
    <w:p w:rsidR="003E213C" w:rsidRPr="00087A95" w:rsidRDefault="003E213C" w:rsidP="003E213C">
      <w:pPr>
        <w:rPr>
          <w:rFonts w:asciiTheme="minorHAnsi" w:hAnsiTheme="minorHAnsi" w:cstheme="minorHAnsi"/>
          <w:sz w:val="22"/>
          <w:szCs w:val="22"/>
        </w:rPr>
      </w:pPr>
    </w:p>
    <w:p w:rsidR="003E213C" w:rsidRPr="00087A95" w:rsidRDefault="003E213C" w:rsidP="003E213C">
      <w:pPr>
        <w:rPr>
          <w:rFonts w:asciiTheme="minorHAnsi" w:hAnsiTheme="minorHAnsi" w:cstheme="minorHAnsi"/>
        </w:rPr>
      </w:pPr>
    </w:p>
    <w:p w:rsidR="003E213C" w:rsidRPr="00087A95" w:rsidRDefault="003E213C">
      <w:pPr>
        <w:rPr>
          <w:rFonts w:asciiTheme="minorHAnsi" w:hAnsiTheme="minorHAnsi" w:cstheme="minorHAnsi"/>
          <w:sz w:val="22"/>
          <w:szCs w:val="22"/>
        </w:rPr>
      </w:pPr>
      <w:r w:rsidRPr="00087A95">
        <w:rPr>
          <w:rFonts w:asciiTheme="minorHAnsi" w:hAnsiTheme="minorHAnsi" w:cstheme="minorHAnsi"/>
          <w:sz w:val="22"/>
          <w:szCs w:val="22"/>
        </w:rPr>
        <w:br w:type="page"/>
      </w:r>
    </w:p>
    <w:p w:rsidR="003E213C" w:rsidRPr="00087A95" w:rsidRDefault="003E213C" w:rsidP="003E213C">
      <w:pPr>
        <w:pStyle w:val="Heading1"/>
        <w:rPr>
          <w:rFonts w:asciiTheme="minorHAnsi" w:hAnsiTheme="minorHAnsi" w:cstheme="minorHAnsi"/>
        </w:rPr>
      </w:pPr>
      <w:bookmarkStart w:id="223" w:name="_Toc17059055"/>
      <w:bookmarkStart w:id="224" w:name="_Toc17062406"/>
      <w:r w:rsidRPr="00087A95">
        <w:rPr>
          <w:rFonts w:asciiTheme="minorHAnsi" w:hAnsiTheme="minorHAnsi" w:cstheme="minorHAnsi"/>
        </w:rPr>
        <w:lastRenderedPageBreak/>
        <w:t>Specific Aim 4</w:t>
      </w:r>
      <w:bookmarkEnd w:id="223"/>
      <w:bookmarkEnd w:id="22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b/>
          <w:sz w:val="22"/>
          <w:szCs w:val="22"/>
        </w:rPr>
        <w:t xml:space="preserve">Detect the effects of nutritional stress on lactation. </w:t>
      </w:r>
      <w:r w:rsidRPr="00087A95">
        <w:rPr>
          <w:rFonts w:asciiTheme="minorHAnsi" w:hAnsiTheme="minorHAnsi" w:cstheme="minorHAnsi"/>
          <w:sz w:val="22"/>
          <w:szCs w:val="22"/>
        </w:rPr>
        <w:t xml:space="preserve">Milk composition is important to provide essential nutrients for optimal offspring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Erikse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links between maternal obesity and offspring health, it is plausible that obesity or overnutrition may alter lactation, with important effects for the offspring. The mechanisms by which some micro and macronutrients are metabolized, transported, and incorporated into the secreted milk are not well understood, nor is their regulation by nutrient sensing pathways. mTORC1 is a critical nutrient sensing pathway in most tissues and is activated under conditions of nutrient excess, including obesity. We will use mTORC1 activation as a model of excessive nutrient signaling in mammary adipocytes. In humans, maternal obesity affects lactation with initiation, weaning, and milk composition being alter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asmussen &amp; Kjolhede, 2004; 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r w:rsidRPr="00087A95">
        <w:rPr>
          <w:rFonts w:asciiTheme="minorHAnsi" w:hAnsiTheme="minorHAnsi" w:cstheme="minorHAnsi"/>
          <w:sz w:val="22"/>
          <w:szCs w:val="22"/>
          <w:u w:val="single"/>
        </w:rPr>
        <w:t xml:space="preserve">I will test the hypothesis that maternal adipocyte mTORC1 hyperactivation (as a model of obesity) will enhance mammary gland function and increase milk output and milk macronutrient composition ultimately leading to increased offspring growth prior to weaning. </w:t>
      </w:r>
      <w:r w:rsidRPr="00087A95">
        <w:rPr>
          <w:rFonts w:asciiTheme="minorHAnsi" w:hAnsiTheme="minorHAnsi" w:cstheme="minorHAnsi"/>
          <w:sz w:val="22"/>
          <w:szCs w:val="22"/>
        </w:rPr>
        <w:t>To test this, we will identify how a) adipocyte mTORC1 hyperactivation affects mammary gland size and development, b) how mTORC1 hyperactivation affects milk output volume and carbohydrate, protein and fat composition, and c) the effect of mTORC1 hyperactivation on offspring health via assessing body composition.</w:t>
      </w:r>
    </w:p>
    <w:p w:rsidR="003E213C" w:rsidRPr="00087A95" w:rsidRDefault="003E213C" w:rsidP="003E213C">
      <w:pPr>
        <w:pStyle w:val="Heading1"/>
        <w:rPr>
          <w:rFonts w:asciiTheme="minorHAnsi" w:hAnsiTheme="minorHAnsi" w:cstheme="minorHAnsi"/>
        </w:rPr>
      </w:pPr>
      <w:bookmarkStart w:id="225" w:name="_Toc17059056"/>
      <w:bookmarkStart w:id="226" w:name="_Toc17062407"/>
      <w:r w:rsidRPr="00087A95">
        <w:rPr>
          <w:rFonts w:asciiTheme="minorHAnsi" w:hAnsiTheme="minorHAnsi" w:cstheme="minorHAnsi"/>
        </w:rPr>
        <w:t>Rationale and Background</w:t>
      </w:r>
      <w:bookmarkEnd w:id="225"/>
      <w:bookmarkEnd w:id="226"/>
    </w:p>
    <w:p w:rsidR="003E213C" w:rsidRPr="00087A95" w:rsidRDefault="003E213C" w:rsidP="003E213C">
      <w:pPr>
        <w:pStyle w:val="Heading2"/>
        <w:rPr>
          <w:rFonts w:asciiTheme="minorHAnsi" w:hAnsiTheme="minorHAnsi" w:cstheme="minorHAnsi"/>
        </w:rPr>
      </w:pPr>
      <w:bookmarkStart w:id="227" w:name="_Toc17059057"/>
      <w:bookmarkStart w:id="228" w:name="_Toc17062408"/>
      <w:r w:rsidRPr="00087A95">
        <w:rPr>
          <w:rFonts w:asciiTheme="minorHAnsi" w:hAnsiTheme="minorHAnsi" w:cstheme="minorHAnsi"/>
        </w:rPr>
        <w:t>Milk Macronutrient Synthesis</w:t>
      </w:r>
      <w:bookmarkEnd w:id="227"/>
      <w:bookmarkEnd w:id="22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Lactation requires successful milk secretion, a process referred to as lactogenesis. To achieve that, lactogenesis occurs in two stages. Lactogenesis I </w:t>
      </w:r>
      <w:proofErr w:type="gramStart"/>
      <w:r w:rsidRPr="00087A95">
        <w:rPr>
          <w:rFonts w:asciiTheme="minorHAnsi" w:hAnsiTheme="minorHAnsi" w:cstheme="minorHAnsi"/>
          <w:sz w:val="22"/>
          <w:szCs w:val="22"/>
        </w:rPr>
        <w:t>encompasses</w:t>
      </w:r>
      <w:proofErr w:type="gramEnd"/>
      <w:r w:rsidRPr="00087A95">
        <w:rPr>
          <w:rFonts w:asciiTheme="minorHAnsi" w:hAnsiTheme="minorHAnsi" w:cstheme="minorHAnsi"/>
          <w:sz w:val="22"/>
          <w:szCs w:val="22"/>
        </w:rPr>
        <w:t xml:space="preserve"> the differentiation of mammary glands and is evident mid-gestation through term in humans. Lactogenesis II, the phase where milk production is initiated occurs prior to delivery in most animals, but in humans, lactogenesis II is initiated post-delivery due to placental removal and a gradual drop in progesterone levels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lt;i&gt;b&lt;/i&gt;; Pillay &amp; Davis, 2019)","plainTextFormattedCitation":"(Neville et al., 2001, 2002; Soares, 2004; Ben-Jonathan et al., 2008; Napso et al., 2018b; Pillay &amp; Davis, 2019)","previouslyFormattedCitation":"(Neville &lt;i&gt;et al.&lt;/i&gt;, 2001, 2002; Soares, 2004; Ben-Jonathan &lt;i&gt;et al.&lt;/i&gt;, 2008; Napso &lt;i&gt;et al.&lt;/i&gt;, 2018&lt;i&gt;b&lt;/i&gt;; Pillay &amp; Davis, 2019)"},"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Neville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1, 2002; Soares, 2004; Ben-Jonatha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8; Napso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18</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Pillay &amp; Davis,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critical macronutrients in mammalian milk are fat, protein and lactose. Mouse milk showed the highest fat and protein content on PND14 with 12.5% crude protein, 29.8% crude fat, and 1.58% lacto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ighest lactose content of 2.41% was evident on PND18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ör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Proteins are synthesized in the rough endoplasmic reticulum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ipids, almost exclusively in the form of triglycerides, are synthesized in the smooth endoplasmic reticulum by de novo synthesis from available glucose, or they are derived from maternal diet or fatty acids from adipose tissue stor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McManaman, 2009;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lipids are packaged and transported into the milk remain elusi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McManaman, 200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Lactose is synthesized in the Golgi of the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Ander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7; 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2"/>
        <w:rPr>
          <w:rFonts w:asciiTheme="minorHAnsi" w:eastAsiaTheme="minorHAnsi" w:hAnsiTheme="minorHAnsi" w:cstheme="minorHAnsi"/>
          <w:color w:val="auto"/>
          <w:sz w:val="24"/>
          <w:szCs w:val="24"/>
        </w:rPr>
      </w:pPr>
    </w:p>
    <w:p w:rsidR="003E213C" w:rsidRPr="00087A95" w:rsidRDefault="003E213C" w:rsidP="003E213C">
      <w:pPr>
        <w:pStyle w:val="Heading2"/>
        <w:rPr>
          <w:rFonts w:asciiTheme="minorHAnsi" w:hAnsiTheme="minorHAnsi" w:cstheme="minorHAnsi"/>
        </w:rPr>
      </w:pPr>
      <w:bookmarkStart w:id="229" w:name="_Toc17059058"/>
      <w:bookmarkStart w:id="230" w:name="_Toc17062409"/>
      <w:r w:rsidRPr="00087A95">
        <w:rPr>
          <w:rFonts w:asciiTheme="minorHAnsi" w:hAnsiTheme="minorHAnsi" w:cstheme="minorHAnsi"/>
        </w:rPr>
        <w:t>Mammary Adipocytes and Mammary Function</w:t>
      </w:r>
      <w:bookmarkEnd w:id="229"/>
      <w:bookmarkEnd w:id="23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dipocytes form a major proportion of the mammary gland and are necessary for proper gland development and prolifer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achino, 1976; Landskroner-Ei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t puberty, alveolar ducts expand at the expense of the fat pad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Hovey &amp; Aimo, 2010; Macias &amp; Hinck, 201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case study of a female with progressive lipodystrophy showed suboptimal lactation and early cessation of lactation due to ceased milk production 3 week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USSELL, 195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wo females with familial lipodystrophy had reduced mammary adipocytes despite normal mammary tissue siz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Gar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199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mouse model of lipodystrophy with underdeveloped fat tissues was developed to determine its effects on mammary gland development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knockout mice had </w:t>
      </w:r>
      <w:r w:rsidRPr="00087A95">
        <w:rPr>
          <w:rFonts w:asciiTheme="minorHAnsi" w:hAnsiTheme="minorHAnsi" w:cstheme="minorHAnsi"/>
          <w:sz w:val="22"/>
          <w:szCs w:val="22"/>
        </w:rPr>
        <w:lastRenderedPageBreak/>
        <w:t xml:space="preserve">smaller mammary adipocytes, accelerated ductal growth, and potential sloughing of the ductal epithelial cells into the lumen indicating suboptimal mammary gland function and growth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w:t>
      </w:r>
      <w:proofErr w:type="spellStart"/>
      <w:r w:rsidRPr="00087A95">
        <w:rPr>
          <w:rFonts w:asciiTheme="minorHAnsi" w:hAnsiTheme="minorHAnsi" w:cstheme="minorHAnsi"/>
          <w:sz w:val="22"/>
          <w:szCs w:val="22"/>
        </w:rPr>
        <w:t>PPARy</w:t>
      </w:r>
      <w:proofErr w:type="spellEnd"/>
      <w:r w:rsidRPr="00087A95">
        <w:rPr>
          <w:rFonts w:asciiTheme="minorHAnsi" w:hAnsiTheme="minorHAnsi" w:cstheme="minorHAnsi"/>
          <w:sz w:val="22"/>
          <w:szCs w:val="22"/>
        </w:rPr>
        <w:t xml:space="preserve"> knockout mouse model of impaired adipocyte function showed reduced expansion of the ducts at the expense of the fat pad along with prepubertal cessation of ductal grow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During pregnancy and lactation, adipocytes have a unique supportive function. Recently, it has been determined that mammary adipocytes de-differentiate gradually during gestation and almost disappear entirely during lactation allowing more space for milk production by the mammary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ipocytes closest to the mammary epithelial cells de-differentiate quicker than those farther away in the cleared fat pa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ovey &amp; Aimo, 2010; Laws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alveoli expand at the expense of the fat pad almost entirely covering its area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hypothesized that the adipocytes in the body mobilize their fat stores and provide for the mammary epithelial milk lipid production, which explains the reduction in size of the adipocyte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amp; Vernon, 1998; Richer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0; Cinti,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fate of adipocytes during the de-differentiation phase of lactation remains unkn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t is shown that the adipocytes do not transdifferentiate into epithelial cells unlike what was previously show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Morron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Prokesch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dicating that the adipocytes do not contribute directly to the milk production function of the epithelial cells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8; 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milk production gradually decreases at weaning, adipocytes later grow rapidly in size by taking up excess milk lipids from the alveolar lumen and alveolar epithelial cel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s referred to as a “refilling” process for the mammary gland adipocytes and it simultaneously occurs along epithelial cell regress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wick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role of the adipocytes and the mechanisms regulating their regression and fate warrant further studies. Our model will focus on mTORC1 activation in differentiated adipocytes after a first pregnancy, not during the process of adipogenesis. Little is known about the role of mTORC1 in macronutrient synthesis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Rezae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1" w:name="_Toc17059059"/>
      <w:bookmarkStart w:id="232" w:name="_Toc17062410"/>
      <w:r w:rsidRPr="00087A95">
        <w:rPr>
          <w:rFonts w:asciiTheme="minorHAnsi" w:hAnsiTheme="minorHAnsi" w:cstheme="minorHAnsi"/>
        </w:rPr>
        <w:t>mTORC1 Activity in Obesity</w:t>
      </w:r>
      <w:bookmarkEnd w:id="231"/>
      <w:bookmarkEnd w:id="23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main regulator of protein and lipid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amp; Proud, 2006;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the presence of insulin, an anabolic signal, mTORC1 function is upregulated via the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pathwa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TORC1 promotes lipogenesis via SREBP1 and promotes adipogenesis while inhibiting lipoly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aplante &amp; Sabatini, 2009; Ca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Obesity, identified by having excess fat mass, promotes mTORC1 activ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ni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bese subjects, gene expression of mTORC1 and pS6K was upregulated in the visceral fat compartment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talá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deficient in S6K are resistant to obesity by which they have higher lipolytic rate and fewer fat mas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04; Dan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suggests the important and active role of mTORC1 in promoting an obese phenotype.</w:t>
      </w:r>
    </w:p>
    <w:p w:rsidR="003E213C" w:rsidRPr="00087A95" w:rsidRDefault="003E213C" w:rsidP="003E213C">
      <w:pPr>
        <w:rPr>
          <w:rFonts w:asciiTheme="minorHAnsi" w:hAnsiTheme="minorHAnsi" w:cstheme="minorHAnsi"/>
        </w:rPr>
      </w:pPr>
    </w:p>
    <w:p w:rsidR="003E213C" w:rsidRPr="00087A95" w:rsidRDefault="003E213C" w:rsidP="003E213C">
      <w:pPr>
        <w:pStyle w:val="Heading2"/>
        <w:rPr>
          <w:rFonts w:asciiTheme="minorHAnsi" w:hAnsiTheme="minorHAnsi" w:cstheme="minorHAnsi"/>
        </w:rPr>
      </w:pPr>
      <w:bookmarkStart w:id="233" w:name="_Toc17059060"/>
      <w:bookmarkStart w:id="234" w:name="_Toc17062411"/>
      <w:r w:rsidRPr="00087A95">
        <w:rPr>
          <w:rFonts w:asciiTheme="minorHAnsi" w:hAnsiTheme="minorHAnsi" w:cstheme="minorHAnsi"/>
        </w:rPr>
        <w:t>Role of mTORC1 on Mammary Gland Function</w:t>
      </w:r>
      <w:bookmarkEnd w:id="233"/>
      <w:bookmarkEnd w:id="23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TORC1 is a nutrient sensor and is crucial for proliferation and growth. Mice treated with rapamycin for 12 days starting at gestational day 19 had reduced mammary gland size and reduced epithelial tiss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milk beta-casein protein composition was reduced by half in the rapamycin treated group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is indicates the important role of mTORC1 </w:t>
      </w:r>
      <w:proofErr w:type="gramStart"/>
      <w:r w:rsidRPr="00087A95">
        <w:rPr>
          <w:rFonts w:asciiTheme="minorHAnsi" w:hAnsiTheme="minorHAnsi" w:cstheme="minorHAnsi"/>
          <w:sz w:val="22"/>
          <w:szCs w:val="22"/>
        </w:rPr>
        <w:t>In</w:t>
      </w:r>
      <w:proofErr w:type="gramEnd"/>
      <w:r w:rsidRPr="00087A95">
        <w:rPr>
          <w:rFonts w:asciiTheme="minorHAnsi" w:hAnsiTheme="minorHAnsi" w:cstheme="minorHAnsi"/>
          <w:sz w:val="22"/>
          <w:szCs w:val="22"/>
        </w:rPr>
        <w:t xml:space="preserve"> mammary gland proliferation and protein synthesis. In bovine mammary epithelial cells, mTORC1 signaling was upregulated in response to lactogenic stimulus via insulin and prolacti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echanisms by which mTORC1 promotes protein synthesis has been linked to downregulation of </w:t>
      </w:r>
      <w:proofErr w:type="spellStart"/>
      <w:r w:rsidRPr="00087A95">
        <w:rPr>
          <w:rFonts w:asciiTheme="minorHAnsi" w:hAnsiTheme="minorHAnsi" w:cstheme="minorHAnsi"/>
          <w:sz w:val="22"/>
          <w:szCs w:val="22"/>
        </w:rPr>
        <w:t>Menin</w:t>
      </w:r>
      <w:proofErr w:type="spellEnd"/>
      <w:r w:rsidRPr="00087A95">
        <w:rPr>
          <w:rFonts w:asciiTheme="minorHAnsi" w:hAnsiTheme="minorHAnsi" w:cstheme="minorHAnsi"/>
          <w:sz w:val="22"/>
          <w:szCs w:val="22"/>
        </w:rPr>
        <w:t xml:space="preserve"> protein, an inhibitor of AKT activity upstream of mTORC1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Li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ransgenic pregnant mice with activated AKT in the mammary epithelial cells had comparable mammary gland development during pregnancy, but showed distended alveoli during lactation and a higher lipid droplet composition </w:t>
      </w:r>
      <w:r w:rsidRPr="00087A95">
        <w:rPr>
          <w:rFonts w:asciiTheme="minorHAnsi" w:hAnsiTheme="minorHAnsi" w:cstheme="minorHAnsi"/>
          <w:sz w:val="22"/>
          <w:szCs w:val="22"/>
        </w:rPr>
        <w:lastRenderedPageBreak/>
        <w:t xml:space="preserve">and size in the mammary epithelial during gestation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composition from the transgenic mice revealed higher fat percentage and a higher protein concentration compared to control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KT, upstream of mTORC1, may play a significant role in regulating mammary gland differentiation and lipid and protein synthesi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Th-inducing POK, a transcription factor, was found to be correlated with mTORC1 and a potential feed-forward regulator of insulin signaling via IRS1/</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mTORC1 pathway in the mammary glan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lacking Th-POK had lower pup survival rate that was attributed to lactation. Knockout mice further had reduced milk triglycerides and increased milk non-esterified fatty acids. This was due to large lipid droplet accumulation in the mammary alveolar cells. Th-POK knockout mice further showed signs of precocious mammary epithelial involu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This implies the important role of mTORC1 in modulating lipid synthesis in the mammary alveolar cells.</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5" w:name="_Toc17059061"/>
      <w:bookmarkStart w:id="236" w:name="_Toc17062412"/>
      <w:r w:rsidRPr="00087A95">
        <w:rPr>
          <w:rFonts w:asciiTheme="minorHAnsi" w:hAnsiTheme="minorHAnsi" w:cstheme="minorHAnsi"/>
        </w:rPr>
        <w:t>Maternal Obesity and Offspring Health</w:t>
      </w:r>
      <w:bookmarkEnd w:id="235"/>
      <w:bookmarkEnd w:id="23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the offspring health via pre-gestational, gestational and lactational exposures. Children of mothers with class III obesity are at 2.3 times higher risk of being large for gestational ag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Children of overweight or obese mothers had increased weight gain at age 0-4 years and a higher BMI z-score compared to children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other study found no effect on offspring weight.  Pre-pregnancy obesity was positively associated with higher weight gain and obesity risk in early childhood. This association was unaltered when breastfeeding was accounted for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 systematic review revealed benefits of breastfeeding that were attenuated when accounting for maternal BMI, suggesting an interplay between maternal weight and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was positively associated with childhood obesity in mothers who had a higher-than-expected gestational weight gain, suggesting that maternal pre-pregnancy weight and gestational weight gain are the main predictors of childhood obesity ris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This implies the effects of maternal weight on reducing benefits of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larmingly, data collected in the United States show that  more than 50% of pregnant women were either obese or overweight in 2014</w:t>
      </w:r>
      <w:r w:rsidRPr="00087A95">
        <w:rPr>
          <w:rStyle w:val="FootnoteReference"/>
          <w:rFonts w:asciiTheme="minorHAnsi" w:hAnsiTheme="minorHAnsi" w:cstheme="minorHAnsi"/>
          <w:sz w:val="22"/>
          <w:szCs w:val="22"/>
        </w:rPr>
        <w:footnoteReference w:id="10"/>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ranu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exact mechanisms by which the offspring health is affected in response to early life exposures remain elusive due to the multiple critical developmental windows that can be influenced. This aim will focus on the developmental window of lactation in maternal obesity, as a lot of evidence points to the importance of lactation on offspring health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Neri &amp; Edlow, 201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37" w:name="_Toc17059062"/>
      <w:bookmarkStart w:id="238" w:name="_Toc17062413"/>
      <w:r w:rsidRPr="00087A95">
        <w:rPr>
          <w:rFonts w:asciiTheme="minorHAnsi" w:hAnsiTheme="minorHAnsi" w:cstheme="minorHAnsi"/>
        </w:rPr>
        <w:t>Obesity and Lactation</w:t>
      </w:r>
      <w:bookmarkEnd w:id="237"/>
      <w:bookmarkEnd w:id="238"/>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ternal obesity can influence early postnatal development through its impact on mammary gland function. Maternal weight has been positively correlated with milk protein content and caloric value (kilocalories from protein, lipids and carbohydrates per 100 ml milk) on the third month of lactation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lk fat content was positively correlated with maternal weight at six month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zikowska-Jura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n altered milk lipid composition was found in milk of obese mothers with a higher omega 6:omega3 ratio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Panagos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itiation of lactation was also affected by maternal weight, by which pre-pregnancy obesity or overweight reduced the suckling-induced prolactin secretion at 48 hours postpartum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asmussen &amp; Kjolhede,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Furthermore, breastfeeding duration for 6 months or more was lower in mothers who were overweight </w:t>
      </w:r>
      <w:r w:rsidRPr="00087A95">
        <w:rPr>
          <w:rFonts w:asciiTheme="minorHAnsi" w:hAnsiTheme="minorHAnsi" w:cstheme="minorHAnsi"/>
          <w:sz w:val="22"/>
          <w:szCs w:val="22"/>
        </w:rPr>
        <w:lastRenderedPageBreak/>
        <w:t xml:space="preserve">or obes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probability of early weaning at 3 months postpartum was highest for infants of obese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Castillo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n rats, obesity induced by high-energy diet doubled fat content in milk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Rolls &amp; Rowe, 1982)</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Mice fed a high fat diet had delayed lactogenesis which was evident by reduced litter weight gain on the first day of lactation which later normalized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The mice further had impaired alveolar development with abnormal reduced branching at gestational day 14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pStyle w:val="Heading1"/>
        <w:rPr>
          <w:rFonts w:asciiTheme="minorHAnsi" w:hAnsiTheme="minorHAnsi" w:cstheme="minorHAnsi"/>
        </w:rPr>
      </w:pPr>
      <w:bookmarkStart w:id="239" w:name="_Toc17059063"/>
      <w:bookmarkStart w:id="240" w:name="_Toc17062414"/>
      <w:r w:rsidRPr="00087A95">
        <w:rPr>
          <w:rFonts w:asciiTheme="minorHAnsi" w:hAnsiTheme="minorHAnsi" w:cstheme="minorHAnsi"/>
        </w:rPr>
        <w:t>Experimental Design</w:t>
      </w:r>
      <w:bookmarkEnd w:id="239"/>
      <w:bookmarkEnd w:id="24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TSC1 is a negative regulator of mTORC1 as shown in </w:t>
      </w:r>
      <w:r w:rsidRPr="00087A95">
        <w:rPr>
          <w:rFonts w:asciiTheme="minorHAnsi" w:hAnsiTheme="minorHAnsi" w:cstheme="minorHAnsi"/>
          <w:i/>
          <w:sz w:val="22"/>
          <w:szCs w:val="22"/>
        </w:rPr>
        <w:t>Figure 1</w:t>
      </w:r>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lt;i&gt;b&lt;/i&gt;; Garami &lt;i&gt;et al.&lt;/i&gt;, 2003; Zhang &lt;i&gt;et al.&lt;/i&gt;, 2003; Harrington &lt;i&gt;et al.&lt;/i&gt;, 2004)","plainTextFormattedCitation":"(Kwiatkowski et al., 2002b; Garami et al., 2003; Zhang et al., 2003; Harrington et al., 2004)","previouslyFormattedCitation":"(Kwiatkowski &lt;i&gt;et al.&lt;/i&gt;, 2002&lt;i&gt;b&lt;/i&gt;; Garami &lt;i&gt;et al.&lt;/i&gt;, 2003; Zhang &lt;i&gt;et al.&lt;/i&gt;, 2003; Harrington &lt;i&gt;et al.&lt;/i&gt;, 2004)"},"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Garam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Zhang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xml:space="preserve">, 2003; Harrington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4)</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and when it is deleted mTORC1 is hyperactivated. To assess the effects of maternal mTORC1 adipocyte hyperactivation on milk production and offspring health, we will use a total of 16 WT and KO female and 16 WT and KO male mice (n=8 females and 8 males per group- 2 groups total)</w:t>
      </w:r>
      <w:r w:rsidRPr="00087A95">
        <w:rPr>
          <w:rStyle w:val="FootnoteReference"/>
          <w:rFonts w:asciiTheme="minorHAnsi" w:hAnsiTheme="minorHAnsi" w:cstheme="minorHAnsi"/>
          <w:sz w:val="22"/>
          <w:szCs w:val="22"/>
        </w:rPr>
        <w:footnoteReference w:id="11"/>
      </w:r>
      <w:r w:rsidRPr="00087A95">
        <w:rPr>
          <w:rFonts w:asciiTheme="minorHAnsi" w:hAnsiTheme="minorHAnsi" w:cstheme="minorHAnsi"/>
          <w:sz w:val="22"/>
          <w:szCs w:val="22"/>
        </w:rPr>
        <w:t xml:space="preserve"> that are WT and KO at a ratio of 1:1 and that are 6-8-week old virgin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wildtype (WT) and knockout (KO) female and male mice bred in our facility). To hyperactivate mTORC1, we used the </w:t>
      </w:r>
      <w:proofErr w:type="spellStart"/>
      <w:r w:rsidRPr="00087A95">
        <w:rPr>
          <w:rFonts w:asciiTheme="minorHAnsi" w:hAnsiTheme="minorHAnsi" w:cstheme="minorHAnsi"/>
          <w:sz w:val="22"/>
          <w:szCs w:val="22"/>
        </w:rPr>
        <w:t>Cre-loxP</w:t>
      </w:r>
      <w:proofErr w:type="spellEnd"/>
      <w:r w:rsidRPr="00087A95">
        <w:rPr>
          <w:rFonts w:asciiTheme="minorHAnsi" w:hAnsiTheme="minorHAnsi" w:cstheme="minorHAnsi"/>
          <w:sz w:val="22"/>
          <w:szCs w:val="22"/>
        </w:rPr>
        <w:t xml:space="preserve"> recombination technology.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proofErr w:type="gram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mice</w:t>
      </w:r>
      <w:proofErr w:type="gramEnd"/>
      <w:r w:rsidRPr="00087A95">
        <w:rPr>
          <w:rFonts w:asciiTheme="minorHAnsi" w:hAnsiTheme="minorHAnsi" w:cstheme="minorHAnsi"/>
          <w:sz w:val="22"/>
          <w:szCs w:val="22"/>
        </w:rPr>
        <w:t xml:space="preserve"> with flanked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gene exons 17 and 18 were crossed with </w:t>
      </w:r>
      <w:proofErr w:type="spellStart"/>
      <w:r w:rsidRPr="00087A95">
        <w:rPr>
          <w:rFonts w:asciiTheme="minorHAnsi" w:hAnsiTheme="minorHAnsi" w:cstheme="minorHAnsi"/>
          <w:i/>
          <w:sz w:val="22"/>
          <w:szCs w:val="22"/>
        </w:rPr>
        <w:t>Adipoq</w:t>
      </w:r>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mice expressing the adipocyte-specific constitutive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recombinase controlled by adiponectin gene promoter. The parental strains for this experiment will be mal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proofErr w:type="gram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Tg</w:t>
      </w:r>
      <w:proofErr w:type="spellEnd"/>
      <w:proofErr w:type="gramEnd"/>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crossed with female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 xml:space="preserve">;+/+ or </w:t>
      </w:r>
      <w:r w:rsidRPr="00087A95">
        <w:rPr>
          <w:rFonts w:asciiTheme="minorHAnsi" w:hAnsiTheme="minorHAnsi" w:cstheme="minorHAnsi"/>
          <w:i/>
          <w:sz w:val="22"/>
          <w:szCs w:val="22"/>
        </w:rPr>
        <w:t xml:space="preserve">Tsc1 </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w:t>
      </w:r>
      <w:proofErr w:type="spellStart"/>
      <w:r w:rsidRPr="00087A95">
        <w:rPr>
          <w:rFonts w:asciiTheme="minorHAnsi" w:hAnsiTheme="minorHAnsi" w:cstheme="minorHAnsi"/>
          <w:sz w:val="22"/>
          <w:szCs w:val="22"/>
          <w:vertAlign w:val="superscript"/>
        </w:rPr>
        <w:t>fl</w:t>
      </w:r>
      <w:proofErr w:type="spellEnd"/>
      <w:r w:rsidRPr="00087A95">
        <w:rPr>
          <w:rFonts w:asciiTheme="minorHAnsi" w:hAnsiTheme="minorHAnsi" w:cstheme="minorHAnsi"/>
          <w:sz w:val="22"/>
          <w:szCs w:val="22"/>
          <w:vertAlign w:val="superscript"/>
        </w:rPr>
        <w:t xml:space="preserve"> </w:t>
      </w:r>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Tg</w:t>
      </w:r>
      <w:proofErr w:type="spellEnd"/>
      <w:r w:rsidRPr="00087A95">
        <w:rPr>
          <w:rFonts w:asciiTheme="minorHAnsi" w:hAnsiTheme="minorHAnsi" w:cstheme="minorHAnsi"/>
          <w:sz w:val="22"/>
          <w:szCs w:val="22"/>
        </w:rPr>
        <w:t>/+, respectively. The offspring will be a combination of knockout (</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fl;Tg</w:t>
      </w:r>
      <w:proofErr w:type="spellEnd"/>
      <w:r w:rsidRPr="00087A95">
        <w:rPr>
          <w:rFonts w:asciiTheme="minorHAnsi" w:hAnsiTheme="minorHAnsi" w:cstheme="minorHAnsi"/>
          <w:sz w:val="22"/>
          <w:szCs w:val="22"/>
        </w:rPr>
        <w:t>/+) and phenotypically wild-type (</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w:t>
      </w:r>
      <w:proofErr w:type="spellStart"/>
      <w:r w:rsidRPr="00087A95">
        <w:rPr>
          <w:rFonts w:asciiTheme="minorHAnsi" w:hAnsiTheme="minorHAnsi" w:cstheme="minorHAnsi"/>
          <w:sz w:val="22"/>
          <w:szCs w:val="22"/>
        </w:rPr>
        <w:t>fl</w:t>
      </w:r>
      <w:proofErr w:type="spellEnd"/>
      <w:r w:rsidRPr="00087A95">
        <w:rPr>
          <w:rFonts w:asciiTheme="minorHAnsi" w:hAnsiTheme="minorHAnsi" w:cstheme="minorHAnsi"/>
          <w:sz w:val="22"/>
          <w:szCs w:val="22"/>
        </w:rPr>
        <w:t xml:space="preserve">;+/+) at an expected ratio of 1:1. The knockout of the </w:t>
      </w:r>
      <w:proofErr w:type="spellStart"/>
      <w:r w:rsidRPr="00087A95">
        <w:rPr>
          <w:rFonts w:asciiTheme="minorHAnsi" w:hAnsiTheme="minorHAnsi" w:cstheme="minorHAnsi"/>
          <w:sz w:val="22"/>
          <w:szCs w:val="22"/>
        </w:rPr>
        <w:t>floxed</w:t>
      </w:r>
      <w:proofErr w:type="spellEnd"/>
      <w:r w:rsidRPr="00087A95">
        <w:rPr>
          <w:rFonts w:asciiTheme="minorHAnsi" w:hAnsiTheme="minorHAnsi" w:cstheme="minorHAnsi"/>
          <w:sz w:val="22"/>
          <w:szCs w:val="22"/>
        </w:rPr>
        <w:t xml:space="preserve"> alleles are driven by Adiponectin-</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w:t>
      </w:r>
      <w:r w:rsidRPr="00087A95">
        <w:rPr>
          <w:rFonts w:asciiTheme="minorHAnsi" w:hAnsiTheme="minorHAnsi" w:cstheme="minorHAnsi"/>
          <w:sz w:val="22"/>
          <w:szCs w:val="22"/>
        </w:rPr>
        <w:fldChar w:fldCharType="begin" w:fldLock="1"/>
      </w:r>
      <w:r w:rsidR="00DA3595" w:rsidRPr="00087A95">
        <w:rPr>
          <w:rFonts w:asciiTheme="minorHAnsi" w:hAnsiTheme="minorHAnsi"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lt;i&gt;b&lt;/i&gt;; Eguchi &lt;i&gt;et al.&lt;/i&gt;, 2008)","plainTextFormattedCitation":"(Kwiatkowski et al., 2002b; Eguchi et al., 2008)","previouslyFormattedCitation":"(Kwiatkowski &lt;i&gt;et al.&lt;/i&gt;, 2002&lt;i&gt;b&lt;/i&gt;; Eguchi &lt;i&gt;et al.&lt;/i&gt;, 2008)"},"properties":{"noteIndex":0},"schema":"https://github.com/citation-style-language/schema/raw/master/csl-citation.json"}</w:instrText>
      </w:r>
      <w:r w:rsidRPr="00087A95">
        <w:rPr>
          <w:rFonts w:asciiTheme="minorHAnsi" w:hAnsiTheme="minorHAnsi" w:cstheme="minorHAnsi"/>
          <w:sz w:val="22"/>
          <w:szCs w:val="22"/>
        </w:rPr>
        <w:fldChar w:fldCharType="separate"/>
      </w:r>
      <w:r w:rsidR="006333C4" w:rsidRPr="00087A95">
        <w:rPr>
          <w:rFonts w:asciiTheme="minorHAnsi" w:hAnsiTheme="minorHAnsi" w:cstheme="minorHAnsi"/>
          <w:noProof/>
          <w:sz w:val="22"/>
          <w:szCs w:val="22"/>
        </w:rPr>
        <w:t xml:space="preserve">(Kwiatkowsk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2</w:t>
      </w:r>
      <w:r w:rsidR="006333C4" w:rsidRPr="00087A95">
        <w:rPr>
          <w:rFonts w:asciiTheme="minorHAnsi" w:hAnsiTheme="minorHAnsi" w:cstheme="minorHAnsi"/>
          <w:i/>
          <w:noProof/>
          <w:sz w:val="22"/>
          <w:szCs w:val="22"/>
        </w:rPr>
        <w:t>b</w:t>
      </w:r>
      <w:r w:rsidR="006333C4" w:rsidRPr="00087A95">
        <w:rPr>
          <w:rFonts w:asciiTheme="minorHAnsi" w:hAnsiTheme="minorHAnsi" w:cstheme="minorHAnsi"/>
          <w:noProof/>
          <w:sz w:val="22"/>
          <w:szCs w:val="22"/>
        </w:rPr>
        <w:t xml:space="preserve">; Eguchi </w:t>
      </w:r>
      <w:r w:rsidR="006333C4" w:rsidRPr="00087A95">
        <w:rPr>
          <w:rFonts w:asciiTheme="minorHAnsi" w:hAnsiTheme="minorHAnsi" w:cstheme="minorHAnsi"/>
          <w:i/>
          <w:noProof/>
          <w:sz w:val="22"/>
          <w:szCs w:val="22"/>
        </w:rPr>
        <w:t>et al.</w:t>
      </w:r>
      <w:r w:rsidR="006333C4" w:rsidRPr="00087A95">
        <w:rPr>
          <w:rFonts w:asciiTheme="minorHAnsi" w:hAnsiTheme="minorHAnsi" w:cstheme="minorHAnsi"/>
          <w:noProof/>
          <w:sz w:val="22"/>
          <w:szCs w:val="22"/>
        </w:rPr>
        <w:t>, 200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is expressed in all adipocyte lineages (brown, white and mammary adipocytes as shown in Wang et al. </w:t>
      </w:r>
      <w:r w:rsidRPr="00087A95">
        <w:rPr>
          <w:rFonts w:asciiTheme="minorHAnsi" w:hAnsiTheme="minorHAnsi" w:cstheme="minorHAnsi"/>
          <w:sz w:val="22"/>
          <w:szCs w:val="22"/>
        </w:rPr>
        <w:fldChar w:fldCharType="begin" w:fldLock="1"/>
      </w:r>
      <w:r w:rsidR="006333C4" w:rsidRPr="00087A95">
        <w:rPr>
          <w:rFonts w:asciiTheme="minorHAnsi" w:hAnsiTheme="minorHAnsi"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W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s such one limitation of this approach is that all adipocytes are affected, not just mammary adipocytes (for which there is no known specific </w:t>
      </w:r>
      <w:proofErr w:type="spellStart"/>
      <w:r w:rsidRPr="00087A95">
        <w:rPr>
          <w:rFonts w:asciiTheme="minorHAnsi" w:hAnsiTheme="minorHAnsi" w:cstheme="minorHAnsi"/>
          <w:sz w:val="22"/>
          <w:szCs w:val="22"/>
        </w:rPr>
        <w:t>Cre</w:t>
      </w:r>
      <w:proofErr w:type="spellEnd"/>
      <w:r w:rsidRPr="00087A95">
        <w:rPr>
          <w:rFonts w:asciiTheme="minorHAnsi" w:hAnsiTheme="minorHAnsi" w:cstheme="minorHAnsi"/>
          <w:sz w:val="22"/>
          <w:szCs w:val="22"/>
        </w:rPr>
        <w:t xml:space="preserve"> driver). KO females will be crossed WT males and vice-versa to ensure that pups are a combination of wild-type and knockout adipocyte </w:t>
      </w:r>
      <w:r w:rsidRPr="00087A95">
        <w:rPr>
          <w:rFonts w:asciiTheme="minorHAnsi" w:hAnsiTheme="minorHAnsi" w:cstheme="minorHAnsi"/>
          <w:i/>
          <w:sz w:val="22"/>
          <w:szCs w:val="22"/>
        </w:rPr>
        <w:t>Tsc1</w:t>
      </w:r>
      <w:r w:rsidRPr="00087A95">
        <w:rPr>
          <w:rFonts w:asciiTheme="minorHAnsi" w:hAnsiTheme="minorHAnsi" w:cstheme="minorHAnsi"/>
          <w:sz w:val="22"/>
          <w:szCs w:val="22"/>
        </w:rPr>
        <w:t xml:space="preserve"> knockout mice. Mice will be given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access to normal chow diet and water. Male breeders will be removed from the cage after 16 days of mating to avoid the occurrence of a second pregnancy, which may bias our results due to changes in the hormonal milieu.</w:t>
      </w:r>
      <w:r w:rsidRPr="00087A95">
        <w:rPr>
          <w:rFonts w:asciiTheme="minorHAnsi" w:hAnsiTheme="minorHAnsi" w:cstheme="minorHAnsi"/>
          <w:b/>
          <w:sz w:val="22"/>
          <w:szCs w:val="22"/>
        </w:rPr>
        <w:t xml:space="preserve"> </w:t>
      </w:r>
      <w:r w:rsidRPr="00087A95">
        <w:rPr>
          <w:rFonts w:asciiTheme="minorHAnsi" w:hAnsiTheme="minorHAnsi"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3 times a week. We will check for litters on a daily basis after 2.5 weeks of mating. The number of pups born will be recorded to determine maternal fertility and pup viability. After delivery (PND0.5), the dams will continue to have </w:t>
      </w:r>
      <w:r w:rsidRPr="00087A95">
        <w:rPr>
          <w:rFonts w:asciiTheme="minorHAnsi" w:hAnsiTheme="minorHAnsi" w:cstheme="minorHAnsi"/>
          <w:i/>
          <w:sz w:val="22"/>
          <w:szCs w:val="22"/>
        </w:rPr>
        <w:t xml:space="preserve">ad libitum </w:t>
      </w:r>
      <w:r w:rsidRPr="00087A95">
        <w:rPr>
          <w:rFonts w:asciiTheme="minorHAnsi" w:hAnsiTheme="minorHAnsi" w:cstheme="minorHAnsi"/>
          <w:sz w:val="22"/>
          <w:szCs w:val="22"/>
        </w:rPr>
        <w:t xml:space="preserve">access to food and water. Milk volume will be determined on PND10. On PND16.5, the dams and the pups will be sacrificed and maternal mammary glands will be weighed and collected for </w:t>
      </w:r>
      <w:proofErr w:type="spellStart"/>
      <w:r w:rsidRPr="00087A95">
        <w:rPr>
          <w:rFonts w:asciiTheme="minorHAnsi" w:hAnsiTheme="minorHAnsi" w:cstheme="minorHAnsi"/>
          <w:sz w:val="22"/>
          <w:szCs w:val="22"/>
        </w:rPr>
        <w:t>cryosectioning</w:t>
      </w:r>
      <w:proofErr w:type="spellEnd"/>
      <w:r w:rsidRPr="00087A95">
        <w:rPr>
          <w:rFonts w:asciiTheme="minorHAnsi" w:hAnsiTheme="minorHAnsi" w:cstheme="minorHAnsi"/>
          <w:sz w:val="22"/>
          <w:szCs w:val="22"/>
        </w:rPr>
        <w:t xml:space="preserve"> and molecular studie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Pups will be sexed then culled to four animals (2 females and 2 males, if possible) per litter at PND2.5. The offspring will be weighed at PND0.5, PND7.5, 14.5, 16.5. The pups will undergo body composition analysis by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t PND16.5 prior to sacrifice. </w:t>
      </w:r>
    </w:p>
    <w:p w:rsidR="003E213C" w:rsidRPr="00087A95" w:rsidRDefault="003E213C" w:rsidP="003E213C">
      <w:pPr>
        <w:pStyle w:val="Heading3"/>
        <w:rPr>
          <w:rFonts w:asciiTheme="minorHAnsi" w:hAnsiTheme="minorHAnsi" w:cstheme="minorHAnsi"/>
        </w:rPr>
      </w:pPr>
      <w:bookmarkStart w:id="241" w:name="_Toc17059064"/>
      <w:bookmarkStart w:id="242" w:name="_Toc17062415"/>
      <w:r w:rsidRPr="00087A95">
        <w:rPr>
          <w:rFonts w:asciiTheme="minorHAnsi" w:hAnsiTheme="minorHAnsi" w:cstheme="minorHAnsi"/>
        </w:rPr>
        <w:lastRenderedPageBreak/>
        <w:t>Figure 1: Schematic diagram representing TSC1/mTORC1 pathway in KO and WT model</w:t>
      </w:r>
      <w:bookmarkEnd w:id="241"/>
      <w:bookmarkEnd w:id="242"/>
      <w:r w:rsidRPr="00087A95">
        <w:rPr>
          <w:rFonts w:asciiTheme="minorHAnsi" w:hAnsiTheme="minorHAnsi" w:cstheme="minorHAnsi"/>
        </w:rPr>
        <w:t xml:space="preserve"> </w:t>
      </w:r>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5AEB2092" wp14:editId="094D5BA2">
            <wp:extent cx="4670323" cy="29116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4">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rPr>
          <w:rFonts w:asciiTheme="minorHAnsi" w:hAnsiTheme="minorHAnsi" w:cstheme="minorHAnsi"/>
        </w:rPr>
      </w:pPr>
    </w:p>
    <w:p w:rsidR="003E213C" w:rsidRPr="00087A95" w:rsidRDefault="003E213C" w:rsidP="003E213C">
      <w:pPr>
        <w:pStyle w:val="Heading3"/>
        <w:rPr>
          <w:rFonts w:asciiTheme="minorHAnsi" w:hAnsiTheme="minorHAnsi" w:cstheme="minorHAnsi"/>
        </w:rPr>
      </w:pPr>
      <w:bookmarkStart w:id="243" w:name="_Toc17059065"/>
      <w:bookmarkStart w:id="244" w:name="_Toc17062416"/>
      <w:r w:rsidRPr="00087A95">
        <w:rPr>
          <w:rFonts w:asciiTheme="minorHAnsi" w:hAnsiTheme="minorHAnsi" w:cstheme="minorHAnsi"/>
        </w:rPr>
        <w:t>Figure 2: Diagram representing the experimental design and respective timeline</w:t>
      </w:r>
      <w:bookmarkEnd w:id="243"/>
      <w:bookmarkEnd w:id="244"/>
    </w:p>
    <w:p w:rsidR="003E213C" w:rsidRPr="00087A95" w:rsidRDefault="003E213C" w:rsidP="003E213C">
      <w:pPr>
        <w:rPr>
          <w:rFonts w:asciiTheme="minorHAnsi" w:hAnsiTheme="minorHAnsi" w:cstheme="minorHAnsi"/>
        </w:rPr>
      </w:pPr>
      <w:r w:rsidRPr="00087A95">
        <w:rPr>
          <w:rFonts w:asciiTheme="minorHAnsi" w:hAnsiTheme="minorHAnsi" w:cstheme="minorHAnsi"/>
          <w:noProof/>
        </w:rPr>
        <w:drawing>
          <wp:inline distT="0" distB="0" distL="0" distR="0" wp14:anchorId="77C0FA1D" wp14:editId="41482771">
            <wp:extent cx="5214142" cy="145572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17">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rsidR="003E213C" w:rsidRPr="00087A95" w:rsidRDefault="003E213C" w:rsidP="003E213C">
      <w:pPr>
        <w:pStyle w:val="Heading1"/>
        <w:rPr>
          <w:rFonts w:asciiTheme="minorHAnsi" w:hAnsiTheme="minorHAnsi" w:cstheme="minorHAnsi"/>
        </w:rPr>
      </w:pPr>
    </w:p>
    <w:p w:rsidR="003E213C" w:rsidRPr="00087A95" w:rsidRDefault="003E213C" w:rsidP="003E213C">
      <w:pPr>
        <w:pStyle w:val="Heading1"/>
        <w:rPr>
          <w:rFonts w:asciiTheme="minorHAnsi" w:hAnsiTheme="minorHAnsi" w:cstheme="minorHAnsi"/>
        </w:rPr>
      </w:pPr>
      <w:bookmarkStart w:id="245" w:name="_Toc17059066"/>
      <w:bookmarkStart w:id="246" w:name="_Toc17062417"/>
      <w:r w:rsidRPr="00087A95">
        <w:rPr>
          <w:rFonts w:asciiTheme="minorHAnsi" w:hAnsiTheme="minorHAnsi" w:cstheme="minorHAnsi"/>
        </w:rPr>
        <w:t>Methods</w:t>
      </w:r>
      <w:bookmarkEnd w:id="245"/>
      <w:bookmarkEnd w:id="246"/>
    </w:p>
    <w:p w:rsidR="003E213C" w:rsidRPr="00087A95" w:rsidRDefault="003E213C" w:rsidP="003E213C">
      <w:pPr>
        <w:pStyle w:val="Heading2"/>
        <w:rPr>
          <w:rFonts w:asciiTheme="minorHAnsi" w:hAnsiTheme="minorHAnsi" w:cstheme="minorHAnsi"/>
        </w:rPr>
      </w:pPr>
      <w:bookmarkStart w:id="247" w:name="_Toc13500921"/>
      <w:bookmarkStart w:id="248" w:name="_Toc17059067"/>
      <w:bookmarkStart w:id="249" w:name="_Toc17062418"/>
      <w:r w:rsidRPr="00087A95">
        <w:rPr>
          <w:rFonts w:asciiTheme="minorHAnsi" w:hAnsiTheme="minorHAnsi" w:cstheme="minorHAnsi"/>
        </w:rPr>
        <w:t>Food Intake</w:t>
      </w:r>
      <w:bookmarkEnd w:id="247"/>
      <w:bookmarkEnd w:id="248"/>
      <w:bookmarkEnd w:id="249"/>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the dam is single housed or with nursing pup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 xml:space="preserve">(the new added total food weight - the last measurement’s food weight) / # of days between measurements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If more than one adult mouse is in the cage (when the male is breeding in the same cage), food intake will be calculated as follows:</w:t>
      </w:r>
    </w:p>
    <w:p w:rsidR="003E213C" w:rsidRPr="00087A95" w:rsidRDefault="003E213C" w:rsidP="003E213C">
      <w:pPr>
        <w:ind w:left="720"/>
        <w:rPr>
          <w:rFonts w:asciiTheme="minorHAnsi" w:hAnsiTheme="minorHAnsi" w:cstheme="minorHAnsi"/>
          <w:sz w:val="22"/>
          <w:szCs w:val="22"/>
        </w:rPr>
      </w:pPr>
      <w:r w:rsidRPr="00087A95">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rsidR="003E213C" w:rsidRPr="00087A95" w:rsidRDefault="003E213C" w:rsidP="003E213C">
      <w:pPr>
        <w:pStyle w:val="Heading2"/>
        <w:rPr>
          <w:rFonts w:asciiTheme="minorHAnsi" w:hAnsiTheme="minorHAnsi" w:cstheme="minorHAnsi"/>
        </w:rPr>
      </w:pPr>
      <w:bookmarkStart w:id="250" w:name="_Toc17059068"/>
      <w:bookmarkStart w:id="251" w:name="_Toc17062419"/>
      <w:r w:rsidRPr="00087A95">
        <w:rPr>
          <w:rFonts w:asciiTheme="minorHAnsi" w:hAnsiTheme="minorHAnsi" w:cstheme="minorHAnsi"/>
        </w:rPr>
        <w:lastRenderedPageBreak/>
        <w:t>Body Composition</w:t>
      </w:r>
      <w:bookmarkEnd w:id="250"/>
      <w:bookmarkEnd w:id="25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rsidR="003E213C" w:rsidRPr="00087A95" w:rsidRDefault="003E213C" w:rsidP="003E213C">
      <w:pPr>
        <w:pStyle w:val="Heading2"/>
        <w:rPr>
          <w:rFonts w:asciiTheme="minorHAnsi" w:hAnsiTheme="minorHAnsi" w:cstheme="minorHAnsi"/>
        </w:rPr>
      </w:pPr>
      <w:bookmarkStart w:id="252" w:name="_Toc13500923"/>
      <w:bookmarkStart w:id="253" w:name="_Toc17059069"/>
      <w:bookmarkStart w:id="254" w:name="_Toc17062420"/>
      <w:r w:rsidRPr="00087A95">
        <w:rPr>
          <w:rFonts w:asciiTheme="minorHAnsi" w:hAnsiTheme="minorHAnsi" w:cstheme="minorHAnsi"/>
        </w:rPr>
        <w:t>Sacrifice and Tissue Collection</w:t>
      </w:r>
      <w:bookmarkEnd w:id="252"/>
      <w:bookmarkEnd w:id="253"/>
      <w:bookmarkEnd w:id="25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e will dissect KO and WT dam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ithout tissue extraction. </w:t>
      </w:r>
    </w:p>
    <w:p w:rsidR="003E213C" w:rsidRPr="00087A95" w:rsidRDefault="003E213C" w:rsidP="003E213C">
      <w:pPr>
        <w:pStyle w:val="Heading2"/>
        <w:rPr>
          <w:rFonts w:asciiTheme="minorHAnsi" w:hAnsiTheme="minorHAnsi" w:cstheme="minorHAnsi"/>
        </w:rPr>
      </w:pPr>
      <w:bookmarkStart w:id="255" w:name="_Toc13500924"/>
      <w:bookmarkStart w:id="256" w:name="_Toc17059070"/>
      <w:bookmarkStart w:id="257" w:name="_Toc17062421"/>
      <w:r w:rsidRPr="00087A95">
        <w:rPr>
          <w:rFonts w:asciiTheme="minorHAnsi" w:hAnsiTheme="minorHAnsi" w:cstheme="minorHAnsi"/>
        </w:rPr>
        <w:t>Determining Milk Output Volume</w:t>
      </w:r>
      <w:bookmarkEnd w:id="255"/>
      <w:bookmarkEnd w:id="256"/>
      <w:bookmarkEnd w:id="257"/>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t PND10.5, we will determine milk output volume for the WT and KO dams. To determine milk volume, we will use the weigh-suckle-weigh technique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oston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1)</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087A95">
        <w:rPr>
          <w:rFonts w:asciiTheme="minorHAnsi" w:hAnsiTheme="minorHAnsi" w:cstheme="minorHAnsi"/>
          <w:i/>
          <w:sz w:val="22"/>
          <w:szCs w:val="22"/>
        </w:rPr>
        <w:t>ad libitum</w:t>
      </w:r>
      <w:r w:rsidRPr="00087A95">
        <w:rPr>
          <w:rFonts w:asciiTheme="minorHAnsi" w:hAnsiTheme="minorHAnsi"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rsidR="003E213C" w:rsidRPr="00087A95" w:rsidRDefault="003E213C" w:rsidP="003E213C">
      <w:pPr>
        <w:pStyle w:val="Heading2"/>
        <w:rPr>
          <w:rFonts w:asciiTheme="minorHAnsi" w:hAnsiTheme="minorHAnsi" w:cstheme="minorHAnsi"/>
        </w:rPr>
      </w:pPr>
      <w:bookmarkStart w:id="258" w:name="_Toc13500925"/>
      <w:bookmarkStart w:id="259" w:name="_Toc17059071"/>
      <w:bookmarkStart w:id="260" w:name="_Toc17062422"/>
      <w:r w:rsidRPr="00087A95">
        <w:rPr>
          <w:rFonts w:asciiTheme="minorHAnsi" w:hAnsiTheme="minorHAnsi" w:cstheme="minorHAnsi"/>
        </w:rPr>
        <w:t>Determining Milk Composition</w:t>
      </w:r>
      <w:bookmarkEnd w:id="258"/>
      <w:bookmarkEnd w:id="259"/>
      <w:bookmarkEnd w:id="260"/>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On PND16.5, we will collect milk samples (~0.5ml) from the nursing dams. Briefly, we will separate the dam and pups for 2 hours. The pups will be weighed and will undergo body composition assessment using </w:t>
      </w:r>
      <w:proofErr w:type="spellStart"/>
      <w:r w:rsidRPr="00087A95">
        <w:rPr>
          <w:rFonts w:asciiTheme="minorHAnsi" w:hAnsiTheme="minorHAnsi" w:cstheme="minorHAnsi"/>
          <w:sz w:val="22"/>
          <w:szCs w:val="22"/>
        </w:rPr>
        <w:t>echoMRI</w:t>
      </w:r>
      <w:proofErr w:type="spellEnd"/>
      <w:r w:rsidRPr="00087A95">
        <w:rPr>
          <w:rFonts w:asciiTheme="minorHAnsi" w:hAnsiTheme="minorHAnsi" w:cstheme="minorHAnsi"/>
          <w:sz w:val="22"/>
          <w:szCs w:val="22"/>
        </w:rPr>
        <w:t xml:space="preserve">.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 SDS-PAGE gels and diluted milk samples. </w:t>
      </w:r>
    </w:p>
    <w:p w:rsidR="003E213C" w:rsidRPr="00087A95" w:rsidRDefault="003E213C" w:rsidP="003E213C">
      <w:pPr>
        <w:pStyle w:val="Heading2"/>
        <w:rPr>
          <w:rFonts w:asciiTheme="minorHAnsi" w:hAnsiTheme="minorHAnsi" w:cstheme="minorHAnsi"/>
          <w:highlight w:val="red"/>
        </w:rPr>
      </w:pPr>
      <w:bookmarkStart w:id="261" w:name="_Toc13500926"/>
      <w:bookmarkStart w:id="262" w:name="_Toc17059072"/>
      <w:bookmarkStart w:id="263" w:name="_Toc17062423"/>
      <w:r w:rsidRPr="00087A95">
        <w:rPr>
          <w:rFonts w:asciiTheme="minorHAnsi" w:hAnsiTheme="minorHAnsi" w:cstheme="minorHAnsi"/>
        </w:rPr>
        <w:t>Determining Milk Protein</w:t>
      </w:r>
      <w:bookmarkEnd w:id="261"/>
      <w:r w:rsidRPr="00087A95">
        <w:rPr>
          <w:rFonts w:asciiTheme="minorHAnsi" w:hAnsiTheme="minorHAnsi" w:cstheme="minorHAnsi"/>
        </w:rPr>
        <w:t xml:space="preserve"> Concentrations</w:t>
      </w:r>
      <w:bookmarkEnd w:id="262"/>
      <w:bookmarkEnd w:id="263"/>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protein content. Milk will be diluted to a factor of 4 (1:3 in PBS+EDTA). Skimmed milk will be collected after centrifuging. Samples will be heated to ~95C and loading cocktail will be added onto the plastic plate with the gel along with a ladder. </w:t>
      </w:r>
      <w:r w:rsidRPr="00087A95">
        <w:rPr>
          <w:rFonts w:asciiTheme="minorHAnsi" w:hAnsiTheme="minorHAnsi" w:cstheme="minorHAnsi"/>
          <w:sz w:val="22"/>
          <w:szCs w:val="22"/>
        </w:rPr>
        <w:lastRenderedPageBreak/>
        <w:t xml:space="preserve">Gels will be stained by Coomassie blue and quantified by near-infra-red imaging. Imaging will be done using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Odyssey to determine protein levels of whey acidic protein, alpha casein, beta casein, lactose, and serum albumin that will be identified based on known molecular weights. </w:t>
      </w:r>
    </w:p>
    <w:p w:rsidR="003E213C" w:rsidRPr="00087A95" w:rsidRDefault="003E213C" w:rsidP="003E213C">
      <w:pPr>
        <w:pStyle w:val="Heading2"/>
        <w:rPr>
          <w:rFonts w:asciiTheme="minorHAnsi" w:hAnsiTheme="minorHAnsi" w:cstheme="minorHAnsi"/>
        </w:rPr>
      </w:pPr>
      <w:bookmarkStart w:id="264" w:name="_Toc13500927"/>
      <w:bookmarkStart w:id="265" w:name="_Toc17059073"/>
      <w:bookmarkStart w:id="266" w:name="_Toc17062424"/>
      <w:r w:rsidRPr="00087A95">
        <w:rPr>
          <w:rFonts w:asciiTheme="minorHAnsi" w:hAnsiTheme="minorHAnsi" w:cstheme="minorHAnsi"/>
        </w:rPr>
        <w:t>Determining Milk Fat Content</w:t>
      </w:r>
      <w:bookmarkEnd w:id="264"/>
      <w:bookmarkEnd w:id="265"/>
      <w:bookmarkEnd w:id="266"/>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ilk samples collected from WT and KO dams will be assessed for fat content by the </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method using a hematocrit centrifuge. Briefly, samples will be diluted to a factor of 3 (1:2 in PBS) into well-sealed capillary tubes. The tubes will be placed in </w:t>
      </w:r>
      <w:proofErr w:type="spellStart"/>
      <w:r w:rsidRPr="00087A95">
        <w:rPr>
          <w:rFonts w:asciiTheme="minorHAnsi" w:hAnsiTheme="minorHAnsi" w:cstheme="minorHAnsi"/>
          <w:sz w:val="22"/>
          <w:szCs w:val="22"/>
        </w:rPr>
        <w:t>CritSpin</w:t>
      </w:r>
      <w:proofErr w:type="spellEnd"/>
      <w:r w:rsidRPr="00087A95">
        <w:rPr>
          <w:rFonts w:asciiTheme="minorHAnsi" w:hAnsiTheme="minorHAnsi" w:cstheme="minorHAnsi"/>
          <w:sz w:val="22"/>
          <w:szCs w:val="22"/>
        </w:rPr>
        <w:t xml:space="preserve"> mini-</w:t>
      </w:r>
      <w:proofErr w:type="spellStart"/>
      <w:r w:rsidRPr="00087A95">
        <w:rPr>
          <w:rFonts w:asciiTheme="minorHAnsi" w:hAnsiTheme="minorHAnsi" w:cstheme="minorHAnsi"/>
          <w:sz w:val="22"/>
          <w:szCs w:val="22"/>
        </w:rPr>
        <w:t>creamatocrit</w:t>
      </w:r>
      <w:proofErr w:type="spellEnd"/>
      <w:r w:rsidRPr="00087A95">
        <w:rPr>
          <w:rFonts w:asciiTheme="minorHAnsi" w:hAnsiTheme="minorHAnsi" w:cstheme="minorHAnsi"/>
          <w:sz w:val="22"/>
          <w:szCs w:val="22"/>
        </w:rPr>
        <w:t xml:space="preserve">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ith respect to the total volume.</w:t>
      </w:r>
    </w:p>
    <w:p w:rsidR="003E213C" w:rsidRPr="00087A95" w:rsidRDefault="003E213C" w:rsidP="003E213C">
      <w:pPr>
        <w:pStyle w:val="Heading2"/>
        <w:rPr>
          <w:rFonts w:asciiTheme="minorHAnsi" w:hAnsiTheme="minorHAnsi" w:cstheme="minorHAnsi"/>
        </w:rPr>
      </w:pPr>
      <w:bookmarkStart w:id="267" w:name="_Toc17059074"/>
      <w:bookmarkStart w:id="268" w:name="_Toc17062425"/>
      <w:r w:rsidRPr="00087A95">
        <w:rPr>
          <w:rFonts w:asciiTheme="minorHAnsi" w:hAnsiTheme="minorHAnsi" w:cstheme="minorHAnsi"/>
        </w:rPr>
        <w:t>Real time qPCR</w:t>
      </w:r>
      <w:bookmarkEnd w:id="267"/>
      <w:bookmarkEnd w:id="268"/>
    </w:p>
    <w:p w:rsidR="003E213C" w:rsidRPr="00087A95" w:rsidRDefault="003E213C" w:rsidP="003E213C">
      <w:pPr>
        <w:rPr>
          <w:rFonts w:asciiTheme="minorHAnsi" w:hAnsiTheme="minorHAnsi" w:cstheme="minorHAnsi"/>
          <w:sz w:val="22"/>
        </w:rPr>
      </w:pPr>
      <w:r w:rsidRPr="00087A95">
        <w:rPr>
          <w:rFonts w:asciiTheme="minorHAnsi" w:hAnsiTheme="minorHAnsi" w:cstheme="minorHAnsi"/>
          <w:sz w:val="22"/>
        </w:rPr>
        <w:t xml:space="preserve">Using the lower mammary gland tissues collected from the dams, we will assess RNA expression of lipogenic genes. RNA samples will be prepared from the mouse tissues using the </w:t>
      </w:r>
      <w:proofErr w:type="spellStart"/>
      <w:r w:rsidRPr="00087A95">
        <w:rPr>
          <w:rFonts w:asciiTheme="minorHAnsi" w:hAnsiTheme="minorHAnsi" w:cstheme="minorHAnsi"/>
          <w:sz w:val="22"/>
        </w:rPr>
        <w:t>PureLink</w:t>
      </w:r>
      <w:proofErr w:type="spellEnd"/>
      <w:r w:rsidRPr="00087A95">
        <w:rPr>
          <w:rFonts w:asciiTheme="minorHAnsi" w:hAnsiTheme="minorHAnsi" w:cstheme="minorHAnsi"/>
          <w:sz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ACC1, SREBP1c, ACLY, FASN, using primer pairs (forward and reverse). This will allow us to assess lipogenic activity of the mammary glands of KO and WT.</w:t>
      </w:r>
    </w:p>
    <w:p w:rsidR="003E213C" w:rsidRPr="00087A95" w:rsidRDefault="003E213C" w:rsidP="003E213C">
      <w:pPr>
        <w:pStyle w:val="Heading2"/>
        <w:rPr>
          <w:rFonts w:asciiTheme="minorHAnsi" w:hAnsiTheme="minorHAnsi" w:cstheme="minorHAnsi"/>
        </w:rPr>
      </w:pPr>
      <w:bookmarkStart w:id="269" w:name="_Toc13500929"/>
      <w:bookmarkStart w:id="270" w:name="_Toc17059075"/>
      <w:bookmarkStart w:id="271" w:name="_Toc17062426"/>
      <w:r w:rsidRPr="00087A95">
        <w:rPr>
          <w:rFonts w:asciiTheme="minorHAnsi" w:hAnsiTheme="minorHAnsi" w:cstheme="minorHAnsi"/>
        </w:rPr>
        <w:t>Western Blotting</w:t>
      </w:r>
      <w:bookmarkEnd w:id="269"/>
      <w:bookmarkEnd w:id="270"/>
      <w:bookmarkEnd w:id="271"/>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Using the lower mammary gland tissues collected from the dams, we will assess TSC1/2 protein levels and mTORC1 activity to confirm knockout in mammary gland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087A95">
        <w:rPr>
          <w:rFonts w:asciiTheme="minorHAnsi" w:hAnsiTheme="minorHAnsi" w:cstheme="minorHAnsi"/>
          <w:sz w:val="22"/>
          <w:szCs w:val="22"/>
        </w:rPr>
        <w:t>LiCOR</w:t>
      </w:r>
      <w:proofErr w:type="spellEnd"/>
      <w:r w:rsidRPr="00087A95">
        <w:rPr>
          <w:rFonts w:asciiTheme="minorHAnsi" w:hAnsiTheme="minorHAnsi" w:cstheme="minorHAnsi"/>
          <w:sz w:val="22"/>
          <w:szCs w:val="22"/>
        </w:rPr>
        <w:t xml:space="preserve"> to normalize against total protein. Samples will be incubated with the primary then the secondary antibodies. Briefly,</w:t>
      </w:r>
      <w:r w:rsidRPr="00087A95">
        <w:rPr>
          <w:rFonts w:asciiTheme="minorHAnsi" w:hAnsiTheme="minorHAnsi" w:cstheme="minorHAnsi"/>
          <w:color w:val="000000"/>
          <w:sz w:val="22"/>
          <w:szCs w:val="22"/>
          <w:shd w:val="clear" w:color="auto" w:fill="FFFFFF"/>
        </w:rPr>
        <w:t xml:space="preserve"> antibodies against TSC1/2, total and phosphorylated </w:t>
      </w:r>
      <w:r w:rsidRPr="00087A95">
        <w:rPr>
          <w:rFonts w:asciiTheme="minorHAnsi" w:hAnsiTheme="minorHAnsi" w:cstheme="minorHAnsi"/>
          <w:sz w:val="22"/>
          <w:szCs w:val="22"/>
        </w:rPr>
        <w:t>mTORC1 targets (S6K, 4EBP1, S6) and regulator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IRS) will be used.</w:t>
      </w:r>
    </w:p>
    <w:p w:rsidR="003E213C" w:rsidRPr="00087A95" w:rsidRDefault="003E213C" w:rsidP="003E213C">
      <w:pPr>
        <w:pStyle w:val="Heading2"/>
        <w:rPr>
          <w:rFonts w:asciiTheme="minorHAnsi" w:hAnsiTheme="minorHAnsi" w:cstheme="minorHAnsi"/>
        </w:rPr>
      </w:pPr>
      <w:bookmarkStart w:id="272" w:name="_Toc13500930"/>
      <w:bookmarkStart w:id="273" w:name="_Toc17059076"/>
      <w:bookmarkStart w:id="274" w:name="_Toc17062427"/>
      <w:r w:rsidRPr="00087A95">
        <w:rPr>
          <w:rFonts w:asciiTheme="minorHAnsi" w:hAnsiTheme="minorHAnsi" w:cstheme="minorHAnsi"/>
        </w:rPr>
        <w:t>Histology</w:t>
      </w:r>
      <w:bookmarkEnd w:id="272"/>
      <w:bookmarkEnd w:id="273"/>
      <w:bookmarkEnd w:id="27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Mammary glands collected from WT and KO dams will be embedded in paraffin and stained at the </w:t>
      </w:r>
      <w:proofErr w:type="spellStart"/>
      <w:r w:rsidRPr="00087A95">
        <w:rPr>
          <w:rFonts w:asciiTheme="minorHAnsi" w:hAnsiTheme="minorHAnsi" w:cstheme="minorHAnsi"/>
          <w:sz w:val="22"/>
          <w:szCs w:val="22"/>
        </w:rPr>
        <w:t>Rogel</w:t>
      </w:r>
      <w:proofErr w:type="spellEnd"/>
      <w:r w:rsidRPr="00087A95">
        <w:rPr>
          <w:rFonts w:asciiTheme="minorHAnsi" w:hAnsiTheme="minorHAnsi" w:cstheme="minorHAnsi"/>
          <w:sz w:val="22"/>
          <w:szCs w:val="22"/>
        </w:rPr>
        <w:t xml:space="preserve"> Cancer Center’s Tissue and Molecular Pathology. Slides will be blindly assessed for alveolar count and adipocyte size. </w:t>
      </w:r>
    </w:p>
    <w:p w:rsidR="003E213C" w:rsidRPr="00087A95" w:rsidRDefault="003E213C" w:rsidP="003E213C">
      <w:pPr>
        <w:pStyle w:val="Heading1"/>
        <w:rPr>
          <w:rFonts w:asciiTheme="minorHAnsi" w:hAnsiTheme="minorHAnsi" w:cstheme="minorHAnsi"/>
        </w:rPr>
      </w:pPr>
      <w:bookmarkStart w:id="275" w:name="_Toc17059077"/>
      <w:bookmarkStart w:id="276" w:name="_Toc17062428"/>
      <w:r w:rsidRPr="00087A95">
        <w:rPr>
          <w:rFonts w:asciiTheme="minorHAnsi" w:hAnsiTheme="minorHAnsi" w:cstheme="minorHAnsi"/>
        </w:rPr>
        <w:t>Expected Results</w:t>
      </w:r>
      <w:bookmarkEnd w:id="275"/>
      <w:bookmarkEnd w:id="276"/>
    </w:p>
    <w:p w:rsidR="003E213C" w:rsidRPr="00087A95" w:rsidRDefault="003E213C" w:rsidP="003E213C">
      <w:pPr>
        <w:pStyle w:val="Heading2"/>
        <w:rPr>
          <w:rFonts w:asciiTheme="minorHAnsi" w:hAnsiTheme="minorHAnsi" w:cstheme="minorHAnsi"/>
          <w:i/>
        </w:rPr>
      </w:pPr>
      <w:bookmarkStart w:id="277" w:name="_Toc17059078"/>
      <w:bookmarkStart w:id="278" w:name="_Toc17062429"/>
      <w:r w:rsidRPr="00087A95">
        <w:rPr>
          <w:rFonts w:asciiTheme="minorHAnsi" w:hAnsiTheme="minorHAnsi" w:cstheme="minorHAnsi"/>
        </w:rPr>
        <w:t>Aim 4.1: Is mammary gland development altered with maternal adipocyte mTORC1 hyperactivation?</w:t>
      </w:r>
      <w:bookmarkEnd w:id="277"/>
      <w:bookmarkEnd w:id="278"/>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it is evident that mTORC1 is crucial for proper mammary gland development and function during lactation, I suggest that our model of hyperactivation will reduce mammary gland size in KO dams.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overexpression in mammary glands caused no change in mammary gland size during gestation but enlarged alveoli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overweight or obese mothers, lactation duration was shorter than that of lean mother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7)</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hich may indicate reduced lactational capacity. Mammary alveolar development was decreased in rodent models of obesity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Flint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5)</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Hence, I predict histological examination to reveal bigger alveolar cells and reduced lipid size indicating a hyperactive glandular function and mammary adipocytes due to mTORC1 hyperactivation.    </w:t>
      </w:r>
    </w:p>
    <w:p w:rsidR="003E213C" w:rsidRPr="00087A95" w:rsidRDefault="003E213C" w:rsidP="003E213C">
      <w:pPr>
        <w:pStyle w:val="Heading2"/>
        <w:rPr>
          <w:rFonts w:asciiTheme="minorHAnsi" w:hAnsiTheme="minorHAnsi" w:cstheme="minorHAnsi"/>
        </w:rPr>
      </w:pPr>
      <w:bookmarkStart w:id="279" w:name="_Toc17059079"/>
      <w:bookmarkStart w:id="280" w:name="_Toc17062430"/>
      <w:r w:rsidRPr="00087A95">
        <w:rPr>
          <w:rFonts w:asciiTheme="minorHAnsi" w:hAnsiTheme="minorHAnsi" w:cstheme="minorHAnsi"/>
        </w:rPr>
        <w:lastRenderedPageBreak/>
        <w:t>Aim 4.2: How does adipocyte mTORC1 hyperactivation affect milk output and composition?</w:t>
      </w:r>
      <w:bookmarkEnd w:id="279"/>
      <w:bookmarkEnd w:id="280"/>
      <w:r w:rsidRPr="00087A95">
        <w:rPr>
          <w:rFonts w:asciiTheme="minorHAnsi" w:hAnsiTheme="minorHAnsi" w:cstheme="minorHAnsi"/>
          <w:i/>
        </w:rPr>
        <w:t xml:space="preserve"> </w:t>
      </w:r>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Rapamycin treatment for 12 days starting at day 19 of gestation caused reduced mammary gland size and reduced protein composition in the milk, suggesting the important role of mTORC1 in milk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Jankiewicz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6)</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Additionally, </w:t>
      </w:r>
      <w:proofErr w:type="spellStart"/>
      <w:r w:rsidRPr="00087A95">
        <w:rPr>
          <w:rFonts w:asciiTheme="minorHAnsi" w:hAnsiTheme="minorHAnsi" w:cstheme="minorHAnsi"/>
          <w:sz w:val="22"/>
          <w:szCs w:val="22"/>
        </w:rPr>
        <w:t>Akt</w:t>
      </w:r>
      <w:proofErr w:type="spellEnd"/>
      <w:r w:rsidRPr="00087A95">
        <w:rPr>
          <w:rFonts w:asciiTheme="minorHAnsi" w:hAnsiTheme="minorHAnsi" w:cstheme="minorHAnsi"/>
          <w:sz w:val="22"/>
          <w:szCs w:val="22"/>
        </w:rPr>
        <w:t xml:space="preserve"> overexpression in the mammary gland caused an increase in milk lipid and protein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Schwertfeger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03)</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Given the important role of mTORC1 in lipid and protein composition of milk, I expect total protein and lipid percentages in milk from KO dams to be increased compared to WT dams. Th-POK is suggested to work via the mTORC1/SREBP1 pathway, and its deletion showed reduced milk triglyceride composi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Furthermore, since Th-POK knockout caused reduced milk volume, I expect mTORC1 hyperactivation to act in the opposite manner and to increase milk volume from KO dams. This will be demonstrated by an increased pup gained weight after nursing at PND10.</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1" w:name="_Toc17059080"/>
      <w:bookmarkStart w:id="282" w:name="_Toc17062431"/>
      <w:r w:rsidRPr="00087A95">
        <w:rPr>
          <w:rFonts w:asciiTheme="minorHAnsi" w:hAnsiTheme="minorHAnsi" w:cstheme="minorHAnsi"/>
        </w:rPr>
        <w:t>Aim 4.3: Is offspring body composition altered with maternal adipocyte mTORC1 hyperactivation?</w:t>
      </w:r>
      <w:bookmarkEnd w:id="281"/>
      <w:bookmarkEnd w:id="282"/>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As I predict that milk lipid and protein composition along with milk output volume will be increased in KO dams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then I hypothesize that mTORC1 hyperactivation will increase weights of pups at PND 0.5, 7.5, 14.5 and 16.5 with higher fat body composition at PND16.5 for pups of KO dams. This data is supported as offspring weight was reduced with Th-POK KO at birth and during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Zhang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8)</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 humans, newborns of obese mothers were at higher risk of being heavier at birth and had higher growth trajectories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Kim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6; Bider-Canfield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xml:space="preserve">, 2017; Hu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Interestingly, breastfeeding was associated with higher weight gain in children of mothers who had excess weight gain during pregnancy, indicating a potential interplay between maternal weight and lactation </w:t>
      </w:r>
      <w:r w:rsidRPr="00087A95">
        <w:rPr>
          <w:rFonts w:asciiTheme="minorHAnsi" w:hAnsiTheme="minorHAnsi" w:cstheme="minorHAnsi"/>
          <w:sz w:val="22"/>
          <w:szCs w:val="22"/>
        </w:rPr>
        <w:fldChar w:fldCharType="begin" w:fldLock="1"/>
      </w:r>
      <w:r w:rsidRPr="00087A95">
        <w:rPr>
          <w:rFonts w:asciiTheme="minorHAnsi" w:hAnsiTheme="minorHAnsi"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Pr="00087A95">
        <w:rPr>
          <w:rFonts w:asciiTheme="minorHAnsi" w:hAnsiTheme="minorHAnsi" w:cstheme="minorHAnsi"/>
          <w:sz w:val="22"/>
          <w:szCs w:val="22"/>
        </w:rPr>
        <w:fldChar w:fldCharType="separate"/>
      </w:r>
      <w:r w:rsidRPr="00087A95">
        <w:rPr>
          <w:rFonts w:asciiTheme="minorHAnsi" w:hAnsiTheme="minorHAnsi" w:cstheme="minorHAnsi"/>
          <w:noProof/>
          <w:sz w:val="22"/>
          <w:szCs w:val="22"/>
        </w:rPr>
        <w:t xml:space="preserve">(Ohlendorf </w:t>
      </w:r>
      <w:r w:rsidRPr="00087A95">
        <w:rPr>
          <w:rFonts w:asciiTheme="minorHAnsi" w:hAnsiTheme="minorHAnsi" w:cstheme="minorHAnsi"/>
          <w:i/>
          <w:noProof/>
          <w:sz w:val="22"/>
          <w:szCs w:val="22"/>
        </w:rPr>
        <w:t>et al.</w:t>
      </w:r>
      <w:r w:rsidRPr="00087A95">
        <w:rPr>
          <w:rFonts w:asciiTheme="minorHAnsi" w:hAnsiTheme="minorHAnsi" w:cstheme="minorHAnsi"/>
          <w:noProof/>
          <w:sz w:val="22"/>
          <w:szCs w:val="22"/>
        </w:rPr>
        <w:t>, 2019)</w:t>
      </w:r>
      <w:r w:rsidRPr="00087A95">
        <w:rPr>
          <w:rFonts w:asciiTheme="minorHAnsi" w:hAnsiTheme="minorHAnsi" w:cstheme="minorHAnsi"/>
          <w:sz w:val="22"/>
          <w:szCs w:val="22"/>
        </w:rPr>
        <w:fldChar w:fldCharType="end"/>
      </w:r>
      <w:r w:rsidRPr="00087A95">
        <w:rPr>
          <w:rFonts w:asciiTheme="minorHAnsi" w:hAnsiTheme="minorHAnsi" w:cstheme="minorHAnsi"/>
          <w:sz w:val="22"/>
          <w:szCs w:val="22"/>
        </w:rPr>
        <w:t xml:space="preserve">. </w:t>
      </w:r>
    </w:p>
    <w:p w:rsidR="003E213C" w:rsidRPr="00087A95" w:rsidRDefault="003E213C" w:rsidP="003E213C">
      <w:pPr>
        <w:rPr>
          <w:rFonts w:asciiTheme="minorHAnsi" w:hAnsiTheme="minorHAnsi" w:cstheme="minorHAnsi"/>
          <w:sz w:val="22"/>
          <w:szCs w:val="22"/>
        </w:rPr>
      </w:pPr>
    </w:p>
    <w:p w:rsidR="003E213C" w:rsidRPr="00087A95" w:rsidRDefault="003E213C" w:rsidP="003E213C">
      <w:pPr>
        <w:pStyle w:val="Heading2"/>
        <w:rPr>
          <w:rFonts w:asciiTheme="minorHAnsi" w:hAnsiTheme="minorHAnsi" w:cstheme="minorHAnsi"/>
        </w:rPr>
      </w:pPr>
      <w:bookmarkStart w:id="283" w:name="_Toc17059081"/>
      <w:bookmarkStart w:id="284" w:name="_Toc17062432"/>
      <w:r w:rsidRPr="00087A95">
        <w:rPr>
          <w:rFonts w:asciiTheme="minorHAnsi" w:hAnsiTheme="minorHAnsi" w:cstheme="minorHAnsi"/>
        </w:rPr>
        <w:t>Aim 4.4: How does adipocyte mTORC1 hyperactivation alter lipogenesis in mammary glands?</w:t>
      </w:r>
      <w:bookmarkEnd w:id="283"/>
      <w:bookmarkEnd w:id="284"/>
    </w:p>
    <w:p w:rsidR="003E213C"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Since mammary gland development is expected to be reduced along with reduced mammary adipocyte size (Expected Results from </w:t>
      </w:r>
      <w:r w:rsidRPr="00087A95">
        <w:rPr>
          <w:rFonts w:asciiTheme="minorHAnsi" w:hAnsiTheme="minorHAnsi" w:cstheme="minorHAnsi"/>
          <w:i/>
          <w:sz w:val="22"/>
          <w:szCs w:val="22"/>
        </w:rPr>
        <w:t>Aim 4.1</w:t>
      </w:r>
      <w:r w:rsidRPr="00087A95">
        <w:rPr>
          <w:rFonts w:asciiTheme="minorHAnsi" w:hAnsiTheme="minorHAnsi" w:cstheme="minorHAnsi"/>
          <w:sz w:val="22"/>
          <w:szCs w:val="22"/>
        </w:rPr>
        <w:t xml:space="preserve">), and since offspring weight is expected to be higher in KO dams (Expected Results from </w:t>
      </w:r>
      <w:r w:rsidRPr="00087A95">
        <w:rPr>
          <w:rFonts w:asciiTheme="minorHAnsi" w:hAnsiTheme="minorHAnsi" w:cstheme="minorHAnsi"/>
          <w:i/>
          <w:sz w:val="22"/>
          <w:szCs w:val="22"/>
        </w:rPr>
        <w:t>Aim 4.3</w:t>
      </w:r>
      <w:r w:rsidRPr="00087A95">
        <w:rPr>
          <w:rFonts w:asciiTheme="minorHAnsi" w:hAnsiTheme="minorHAnsi" w:cstheme="minorHAnsi"/>
          <w:sz w:val="22"/>
          <w:szCs w:val="22"/>
        </w:rPr>
        <w:t xml:space="preserve">), I hypothesize that mammary gland lipogenic activity will be increased thus contributing to the increased milk fat percentage (Expected Results from </w:t>
      </w:r>
      <w:r w:rsidRPr="00087A95">
        <w:rPr>
          <w:rFonts w:asciiTheme="minorHAnsi" w:hAnsiTheme="minorHAnsi" w:cstheme="minorHAnsi"/>
          <w:i/>
          <w:sz w:val="22"/>
          <w:szCs w:val="22"/>
        </w:rPr>
        <w:t>Aim 4.2</w:t>
      </w:r>
      <w:r w:rsidRPr="00087A95">
        <w:rPr>
          <w:rFonts w:asciiTheme="minorHAnsi" w:hAnsiTheme="minorHAnsi" w:cstheme="minorHAnsi"/>
          <w:sz w:val="22"/>
          <w:szCs w:val="22"/>
        </w:rPr>
        <w:t xml:space="preserve">). I expect RNA expression of ACC1, SREBP1c, ACLY and FASN to be increased in mammary glands of KO dams. This will explain the offspring phenotype and the altered mammary gland size and altered milk composition. </w:t>
      </w:r>
    </w:p>
    <w:p w:rsidR="003E213C" w:rsidRPr="00087A95" w:rsidRDefault="003E213C" w:rsidP="003E213C">
      <w:pPr>
        <w:pStyle w:val="Heading1"/>
        <w:rPr>
          <w:rFonts w:asciiTheme="minorHAnsi" w:hAnsiTheme="minorHAnsi" w:cstheme="minorHAnsi"/>
        </w:rPr>
      </w:pPr>
      <w:bookmarkStart w:id="285" w:name="_Toc17059082"/>
      <w:bookmarkStart w:id="286" w:name="_Toc17062433"/>
      <w:r w:rsidRPr="00087A95">
        <w:rPr>
          <w:rFonts w:asciiTheme="minorHAnsi" w:hAnsiTheme="minorHAnsi" w:cstheme="minorHAnsi"/>
        </w:rPr>
        <w:t>Potential Pitfalls and Alternate Approaches (Aims 4.1-4.4)</w:t>
      </w:r>
      <w:bookmarkEnd w:id="285"/>
      <w:bookmarkEnd w:id="286"/>
    </w:p>
    <w:p w:rsidR="001B6848" w:rsidRPr="00087A95" w:rsidRDefault="003E213C" w:rsidP="003E213C">
      <w:pPr>
        <w:rPr>
          <w:rFonts w:asciiTheme="minorHAnsi" w:hAnsiTheme="minorHAnsi" w:cstheme="minorHAnsi"/>
          <w:sz w:val="22"/>
          <w:szCs w:val="22"/>
        </w:rPr>
      </w:pPr>
      <w:r w:rsidRPr="00087A95">
        <w:rPr>
          <w:rFonts w:asciiTheme="minorHAnsi" w:hAnsiTheme="minorHAnsi"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and collecting milk after a second parity to allow further mammary gland development. It is also possible that our model which only targets mammary adipocytes, may not cause an altered offspring phenotype which is often seen in maternal obesity. In that case, we will repeat this experiment using virgin C57BL/6J mice that will be placed on a high fat diet to establish obesity then they will be mated with lean males and will be maintained on a high fat diet during pregnancy and lactation. We will then determine maternal, offspring and milk characteristics and compare that to our model to verify if obesity causes hyperactivation of mTORC1 in mammary adipocytes. </w:t>
      </w:r>
    </w:p>
    <w:p w:rsidR="00DA3595" w:rsidRPr="00087A95" w:rsidRDefault="001B6848"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rPr>
        <w:br w:type="page"/>
      </w:r>
      <w:r w:rsidR="00DA3595" w:rsidRPr="00087A95">
        <w:rPr>
          <w:rFonts w:asciiTheme="minorHAnsi" w:hAnsiTheme="minorHAnsi" w:cstheme="minorHAnsi"/>
        </w:rPr>
        <w:lastRenderedPageBreak/>
        <w:fldChar w:fldCharType="begin" w:fldLock="1"/>
      </w:r>
      <w:r w:rsidR="00DA3595" w:rsidRPr="00087A95">
        <w:rPr>
          <w:rFonts w:asciiTheme="minorHAnsi" w:hAnsiTheme="minorHAnsi" w:cstheme="minorHAnsi"/>
        </w:rPr>
        <w:instrText xml:space="preserve">ADDIN Mendeley Bibliography CSL_BIBLIOGRAPHY </w:instrText>
      </w:r>
      <w:r w:rsidR="00DA3595" w:rsidRPr="00087A95">
        <w:rPr>
          <w:rFonts w:asciiTheme="minorHAnsi" w:hAnsiTheme="minorHAnsi" w:cstheme="minorHAnsi"/>
        </w:rPr>
        <w:fldChar w:fldCharType="separate"/>
      </w:r>
      <w:r w:rsidR="00DA3595" w:rsidRPr="00087A95">
        <w:rPr>
          <w:rFonts w:asciiTheme="minorHAnsi" w:hAnsiTheme="minorHAnsi" w:cstheme="minorHAnsi"/>
          <w:noProof/>
        </w:rPr>
        <w:t xml:space="preserve">Acosta O, Ramirez VI, Lager S, Gaccioli F, Dudley DJ, Powell TL &amp; Jansson T (2015). Increased glucose and placental GLUT-1 in large infants of obese nondiabetic mothers. </w:t>
      </w:r>
      <w:r w:rsidR="00DA3595" w:rsidRPr="00087A95">
        <w:rPr>
          <w:rFonts w:asciiTheme="minorHAnsi" w:hAnsiTheme="minorHAnsi" w:cstheme="minorHAnsi"/>
          <w:i/>
          <w:iCs/>
          <w:noProof/>
        </w:rPr>
        <w:t>Am J Obstet Gynecol</w:t>
      </w:r>
      <w:r w:rsidR="00DA3595" w:rsidRPr="00087A95">
        <w:rPr>
          <w:rFonts w:asciiTheme="minorHAnsi" w:hAnsiTheme="minorHAnsi" w:cstheme="minorHAnsi"/>
          <w:noProof/>
        </w:rPr>
        <w:t xml:space="preserve"> </w:t>
      </w:r>
      <w:r w:rsidR="00DA3595" w:rsidRPr="00087A95">
        <w:rPr>
          <w:rFonts w:asciiTheme="minorHAnsi" w:hAnsiTheme="minorHAnsi" w:cstheme="minorHAnsi"/>
          <w:b/>
          <w:bCs/>
          <w:noProof/>
        </w:rPr>
        <w:t>212,</w:t>
      </w:r>
      <w:r w:rsidR="00DA3595" w:rsidRPr="00087A95">
        <w:rPr>
          <w:rFonts w:asciiTheme="minorHAnsi" w:hAnsiTheme="minorHAnsi" w:cstheme="minorHAnsi"/>
          <w:noProof/>
        </w:rPr>
        <w:t xml:space="preserve"> 227.e1-227.e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a</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in R, Canham LN &amp; Soares MJ (2005</w:t>
      </w:r>
      <w:r w:rsidRPr="00087A95">
        <w:rPr>
          <w:rFonts w:asciiTheme="minorHAnsi" w:hAnsiTheme="minorHAnsi" w:cstheme="minorHAnsi"/>
          <w:i/>
          <w:iCs/>
          <w:noProof/>
        </w:rPr>
        <w:t>b</w:t>
      </w:r>
      <w:r w:rsidRPr="00087A95">
        <w:rPr>
          <w:rFonts w:asciiTheme="minorHAnsi" w:hAnsiTheme="minorHAnsi" w:cstheme="minorHAnsi"/>
          <w:noProof/>
        </w:rPr>
        <w:t xml:space="preserve">). Dexamethasone-induced intrauterine growth restriction impacts the placental prolactin family, insulin-like growth factor-II and the Akt signaling pathway.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253–2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lexander N, Rosenlöcher F, Stalder T, Linke J, Distler W, Morgner J &amp; Kirschbaum C (2012). Impact of Antenatal Synthetic Glucocorticoid Exposure on Endocrine Stress Reactivity in Term-Born Childre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3538–35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RR &amp; Turner CW (1956). </w:t>
      </w:r>
      <w:r w:rsidRPr="00087A95">
        <w:rPr>
          <w:rFonts w:asciiTheme="minorHAnsi" w:hAnsiTheme="minorHAnsi" w:cstheme="minorHAnsi"/>
          <w:i/>
          <w:iCs/>
          <w:noProof/>
        </w:rPr>
        <w:t>Progress in Medical Virology</w:t>
      </w:r>
      <w:r w:rsidRPr="00087A95">
        <w:rPr>
          <w:rFonts w:asciiTheme="minorHAnsi" w:hAnsiTheme="minorHAnsi" w:cstheme="minorHAnsi"/>
          <w:noProof/>
        </w:rPr>
        <w:t>. Available at: https://journals.sagepub.com/doi/pdf/10.3181/00379727-109-27111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erson SM, Rudolph MC, McManaman JL &amp; Neville MC (2007). Key stages in mammary gland development. Secretory activation in the mammary gland: it’s not just about milk protein synthesis! </w:t>
      </w:r>
      <w:r w:rsidRPr="00087A95">
        <w:rPr>
          <w:rFonts w:asciiTheme="minorHAnsi" w:hAnsiTheme="minorHAnsi" w:cstheme="minorHAnsi"/>
          <w:i/>
          <w:iCs/>
          <w:noProof/>
        </w:rPr>
        <w:t>Breast Cancer Res</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2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ndrade SE, Gurwitz JH, Davis RL, Chan KA, Finkelstein JA, Fortman K, Mcphillips H, Raebel MA, Roblin D, Smith DH, Yood MU, Morse AN &amp; Platt R (2004). Prescription drug use i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398–4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a</w:t>
      </w:r>
      <w:r w:rsidRPr="00087A95">
        <w:rPr>
          <w:rFonts w:asciiTheme="minorHAnsi" w:hAnsiTheme="minorHAnsi" w:cstheme="minorHAnsi"/>
          <w:noProof/>
        </w:rPr>
        <w:t xml:space="preserve">). </w:t>
      </w:r>
      <w:r w:rsidRPr="00087A95">
        <w:rPr>
          <w:rFonts w:asciiTheme="minorHAnsi" w:hAnsiTheme="minorHAnsi" w:cstheme="minorHAnsi"/>
          <w:i/>
          <w:iCs/>
          <w:noProof/>
        </w:rPr>
        <w:t>Prednisone</w:t>
      </w:r>
      <w:r w:rsidRPr="00087A95">
        <w:rPr>
          <w:rFonts w:asciiTheme="minorHAnsi" w:hAnsiTheme="minorHAnsi" w:cstheme="minorHAnsi"/>
          <w:noProof/>
        </w:rPr>
        <w:t>. National Library of Medicine (US). Available at: http://www.ncbi.nlm.nih.gov/pubmed/3000013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6</w:t>
      </w:r>
      <w:r w:rsidRPr="00087A95">
        <w:rPr>
          <w:rFonts w:asciiTheme="minorHAnsi" w:hAnsiTheme="minorHAnsi" w:cstheme="minorHAnsi"/>
          <w:i/>
          <w:iCs/>
          <w:noProof/>
        </w:rPr>
        <w:t>b</w:t>
      </w:r>
      <w:r w:rsidRPr="00087A95">
        <w:rPr>
          <w:rFonts w:asciiTheme="minorHAnsi" w:hAnsiTheme="minorHAnsi" w:cstheme="minorHAnsi"/>
          <w:noProof/>
        </w:rPr>
        <w:t xml:space="preserve">). </w:t>
      </w:r>
      <w:r w:rsidRPr="00087A95">
        <w:rPr>
          <w:rFonts w:asciiTheme="minorHAnsi" w:hAnsiTheme="minorHAnsi" w:cstheme="minorHAnsi"/>
          <w:i/>
          <w:iCs/>
          <w:noProof/>
        </w:rPr>
        <w:t>Cortisone</w:t>
      </w:r>
      <w:r w:rsidRPr="00087A95">
        <w:rPr>
          <w:rFonts w:asciiTheme="minorHAnsi" w:hAnsiTheme="minorHAnsi" w:cstheme="minorHAnsi"/>
          <w:noProof/>
        </w:rPr>
        <w:t>. National Library of Medicine (US). Available at: http://www.ncbi.nlm.nih.gov/pubmed/30000722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non (2009). The physiological basis of breastfeeding. Available at: https://www.ncbi.nlm.nih.gov/books/NBK148970/ [Accessed July 1,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sztalos E, Willan A, Murphy K, Matthews S, Ohlsson A, Saigal S, Armson A, Kelly E, Delisle M-F, Gafni A, Lee S, Sananes R, Rovet J, Guselle P, Amankwah K &amp; MACS-5 Collaborative Group (2014). Association between gestational age at birth, antenatal corticosteroids, and outcomes at 5 years: multiple courses of antenatal corticosteroids for preterm birth study at 5 years of age (MACS-5). </w:t>
      </w:r>
      <w:r w:rsidRPr="00087A95">
        <w:rPr>
          <w:rFonts w:asciiTheme="minorHAnsi" w:hAnsiTheme="minorHAnsi" w:cstheme="minorHAnsi"/>
          <w:i/>
          <w:iCs/>
          <w:noProof/>
        </w:rPr>
        <w:t>BMC Pregnancy Childbirth</w:t>
      </w:r>
      <w:r w:rsidRPr="00087A95">
        <w:rPr>
          <w:rFonts w:asciiTheme="minorHAnsi" w:hAnsiTheme="minorHAnsi" w:cstheme="minorHAnsi"/>
          <w:noProof/>
        </w:rPr>
        <w:t xml:space="preserve"> </w:t>
      </w:r>
      <w:r w:rsidRPr="00087A95">
        <w:rPr>
          <w:rFonts w:asciiTheme="minorHAnsi" w:hAnsiTheme="minorHAnsi" w:cstheme="minorHAnsi"/>
          <w:b/>
          <w:bCs/>
          <w:noProof/>
        </w:rPr>
        <w:t>14,</w:t>
      </w:r>
      <w:r w:rsidRPr="00087A95">
        <w:rPr>
          <w:rFonts w:asciiTheme="minorHAnsi" w:hAnsiTheme="minorHAnsi" w:cstheme="minorHAnsi"/>
          <w:noProof/>
        </w:rPr>
        <w:t xml:space="preserve"> 27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a</w:t>
      </w:r>
      <w:r w:rsidRPr="00087A95">
        <w:rPr>
          <w:rFonts w:asciiTheme="minorHAnsi" w:hAnsiTheme="minorHAnsi" w:cstheme="minorHAnsi"/>
          <w:noProof/>
        </w:rPr>
        <w:t>). Antenatal Dexamethasone Treatment in Midgestation Reduces System A-Mediated Transport in the Late-Gestation Murine Placenta. ; DOI: 10.1210/en.2011-01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Audette MC, Challis JRG, Jones RL, Sibley CP &amp; Matthews SG (2011</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in Midgestation Reduces System A-Mediated Transport in the Late-Gestation Murine Placenta.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3561–3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Challis JRG, Jones RL, Sibley CP &amp; Matthews SG (2014). Synthetic Glucocorticoid Reduces Human Placental System A Transport in Women Treated With Antenatal Therap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9,</w:t>
      </w:r>
      <w:r w:rsidRPr="00087A95">
        <w:rPr>
          <w:rFonts w:asciiTheme="minorHAnsi" w:hAnsiTheme="minorHAnsi" w:cstheme="minorHAnsi"/>
          <w:noProof/>
        </w:rPr>
        <w:t xml:space="preserve"> E2226–E2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Audette MC, Greenwood SL, Sibley CP, Jones CJP, Challis JRG, Matthews SG &amp; Jones RL (2010). Dexamethasone stimulates placental system A transport and trophoblast differentiation in term villous expl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97–1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Aune D, Saugstad OD, Henriksen T &amp; Tonstad S (2014). Maternal Body Mass Index and the Risk of Fetal Death, Stillbirth, and Infant Death. </w:t>
      </w:r>
      <w:r w:rsidRPr="00087A95">
        <w:rPr>
          <w:rFonts w:asciiTheme="minorHAnsi" w:hAnsiTheme="minorHAnsi" w:cstheme="minorHAnsi"/>
          <w:i/>
          <w:iCs/>
          <w:noProof/>
        </w:rPr>
        <w:t>JAMA</w:t>
      </w:r>
      <w:r w:rsidRPr="00087A95">
        <w:rPr>
          <w:rFonts w:asciiTheme="minorHAnsi" w:hAnsiTheme="minorHAnsi" w:cstheme="minorHAnsi"/>
          <w:noProof/>
        </w:rPr>
        <w:t xml:space="preserve"> </w:t>
      </w:r>
      <w:r w:rsidRPr="00087A95">
        <w:rPr>
          <w:rFonts w:asciiTheme="minorHAnsi" w:hAnsiTheme="minorHAnsi" w:cstheme="minorHAnsi"/>
          <w:b/>
          <w:bCs/>
          <w:noProof/>
        </w:rPr>
        <w:t>311,</w:t>
      </w:r>
      <w:r w:rsidRPr="00087A95">
        <w:rPr>
          <w:rFonts w:asciiTheme="minorHAnsi" w:hAnsiTheme="minorHAnsi" w:cstheme="minorHAnsi"/>
          <w:noProof/>
        </w:rPr>
        <w:t xml:space="preserve"> 15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bwah TJ, Nunes P &amp; Maharaj RG (2013). The European Journal of General Practice An unexpected temporary suppression of lactation after a local corticosteroid injection for tenosynovitis Clinical Lesson An unexpected temporary suppression of lactation after a local corticosteroid injection for tenosynovitis. ; DOI: 10.3109/13814788.2013.80519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eten JM, Bukusi EA &amp; Lambe M (2001). Pregnancy complications and outcomes among overweight and obese nulliparous wome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1,</w:t>
      </w:r>
      <w:r w:rsidRPr="00087A95">
        <w:rPr>
          <w:rFonts w:asciiTheme="minorHAnsi" w:hAnsiTheme="minorHAnsi" w:cstheme="minorHAnsi"/>
          <w:noProof/>
        </w:rPr>
        <w:t xml:space="preserve"> 436–4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a</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aisden B, Sonne S, Joshi RM, Ganapathy V &amp; Shekhawat PS (2007</w:t>
      </w:r>
      <w:r w:rsidRPr="00087A95">
        <w:rPr>
          <w:rFonts w:asciiTheme="minorHAnsi" w:hAnsiTheme="minorHAnsi" w:cstheme="minorHAnsi"/>
          <w:i/>
          <w:iCs/>
          <w:noProof/>
        </w:rPr>
        <w:t>b</w:t>
      </w:r>
      <w:r w:rsidRPr="00087A95">
        <w:rPr>
          <w:rFonts w:asciiTheme="minorHAnsi" w:hAnsiTheme="minorHAnsi" w:cstheme="minorHAnsi"/>
          <w:noProof/>
        </w:rPr>
        <w:t xml:space="preserve">). Antenatal dexamethasone treatment leads to changes in gene expression in a murine late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1082–10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kker JM, Schmidt ED, Kroes H, Kavelaars A, Heijnen CJ, Tilders FJH &amp; van Rees EP (1995). Effects of short-term dexamethasone treatment during pregnancy on the development of the immune system and the hypothalamo-pituitary adrenal axis in the rat. </w:t>
      </w:r>
      <w:r w:rsidRPr="00087A95">
        <w:rPr>
          <w:rFonts w:asciiTheme="minorHAnsi" w:hAnsiTheme="minorHAnsi" w:cstheme="minorHAnsi"/>
          <w:i/>
          <w:iCs/>
          <w:noProof/>
        </w:rPr>
        <w:t>J Neuroimmunol</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183–1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ker DJP (2007). The origins of the developmental origins theory. </w:t>
      </w:r>
      <w:r w:rsidRPr="00087A95">
        <w:rPr>
          <w:rFonts w:asciiTheme="minorHAnsi" w:hAnsiTheme="minorHAnsi" w:cstheme="minorHAnsi"/>
          <w:i/>
          <w:iCs/>
          <w:noProof/>
        </w:rPr>
        <w:t>J Intern Med</w:t>
      </w:r>
      <w:r w:rsidRPr="00087A95">
        <w:rPr>
          <w:rFonts w:asciiTheme="minorHAnsi" w:hAnsiTheme="minorHAnsi" w:cstheme="minorHAnsi"/>
          <w:noProof/>
        </w:rPr>
        <w:t xml:space="preserve"> </w:t>
      </w:r>
      <w:r w:rsidRPr="00087A95">
        <w:rPr>
          <w:rFonts w:asciiTheme="minorHAnsi" w:hAnsiTheme="minorHAnsi" w:cstheme="minorHAnsi"/>
          <w:b/>
          <w:bCs/>
          <w:noProof/>
        </w:rPr>
        <w:t>261,</w:t>
      </w:r>
      <w:r w:rsidRPr="00087A95">
        <w:rPr>
          <w:rFonts w:asciiTheme="minorHAnsi" w:hAnsiTheme="minorHAnsi" w:cstheme="minorHAnsi"/>
          <w:noProof/>
        </w:rPr>
        <w:t xml:space="preserve"> 412–4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low SM, Morrison PJ &amp; Sullivan FM (1973). Plasma corticosterone levels during pregnancy in the mouse. </w:t>
      </w:r>
      <w:r w:rsidRPr="00087A95">
        <w:rPr>
          <w:rFonts w:asciiTheme="minorHAnsi" w:hAnsiTheme="minorHAnsi" w:cstheme="minorHAnsi"/>
          <w:i/>
          <w:iCs/>
          <w:noProof/>
        </w:rPr>
        <w:t>Br J Pharmacol</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46P.</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RTHA L, NAGY GM, KIEM DT, FEKETE MIK &amp; MAKARA GB (1991). Inhibition of Suckling-Induced Prolactin Release by Dexamethasone.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29,</w:t>
      </w:r>
      <w:r w:rsidRPr="00087A95">
        <w:rPr>
          <w:rFonts w:asciiTheme="minorHAnsi" w:hAnsiTheme="minorHAnsi" w:cstheme="minorHAnsi"/>
          <w:noProof/>
        </w:rPr>
        <w:t xml:space="preserve"> 635–6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ayliss RIS, Browne JCM, Round B &amp; Steinbeck AW (1955). PLASMA-17-HYDROXYCORTICOSTEROIDS IN PREGNANCY.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265,</w:t>
      </w:r>
      <w:r w:rsidRPr="00087A95">
        <w:rPr>
          <w:rFonts w:asciiTheme="minorHAnsi" w:hAnsiTheme="minorHAnsi" w:cstheme="minorHAnsi"/>
          <w:noProof/>
        </w:rPr>
        <w:t xml:space="preserve"> 62–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en-Jonathan N, LaPensee CR &amp; LaPensee EW (2008). What can we learn from rodents about prolactin in humans?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4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ider-Canfield Z, Martinez MP, Wang X, Yu W, Bautista MP, Brookey J, Page KA, Buchanan TA &amp; Xiang AH (2017). Maternal obesity, gestational diabetes, breastfeeding and childhood overweight at age 2 years. </w:t>
      </w:r>
      <w:r w:rsidRPr="00087A95">
        <w:rPr>
          <w:rFonts w:asciiTheme="minorHAnsi" w:hAnsiTheme="minorHAnsi" w:cstheme="minorHAnsi"/>
          <w:i/>
          <w:iCs/>
          <w:noProof/>
        </w:rPr>
        <w:t>Pediatr Ob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171–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ney CM, Verma A, Tucker R &amp; Vohr BR (2005). Metabolic Syndrome in Childhood: Association With Birth Weight, Maternal Obesity, and Gestational Diabetes Mellitu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e290–e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oston WS, Bleck GT, Conroy JC, Wheeler MB &amp; Miller DJ (2001). </w:t>
      </w:r>
      <w:r w:rsidRPr="00087A95">
        <w:rPr>
          <w:rFonts w:asciiTheme="minorHAnsi" w:hAnsiTheme="minorHAnsi" w:cstheme="minorHAnsi"/>
          <w:i/>
          <w:iCs/>
          <w:noProof/>
        </w:rPr>
        <w:t>Short Communication: Effects of Increased Expression of α-Lactalbumin In Transgenic Mice on Milk Yield and Pup Growth</w:t>
      </w:r>
      <w:r w:rsidRPr="00087A95">
        <w:rPr>
          <w:rFonts w:asciiTheme="minorHAnsi" w:hAnsiTheme="minorHAnsi" w:cstheme="minorHAnsi"/>
          <w:noProof/>
        </w:rPr>
        <w:t>. American Dairy Science Association. Available at: https://www.journalofdairyscience.org/article/S0022-0302(01)74516-X/pdf [Accessed June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Challis JR, Newnham JP &amp; Sloboda DM (2013</w:t>
      </w:r>
      <w:r w:rsidRPr="00087A95">
        <w:rPr>
          <w:rFonts w:asciiTheme="minorHAnsi" w:hAnsiTheme="minorHAnsi" w:cstheme="minorHAnsi"/>
          <w:i/>
          <w:iCs/>
          <w:noProof/>
        </w:rPr>
        <w:t>a</w:t>
      </w:r>
      <w:r w:rsidRPr="00087A95">
        <w:rPr>
          <w:rFonts w:asciiTheme="minorHAnsi" w:hAnsiTheme="minorHAnsi" w:cstheme="minorHAnsi"/>
          <w:noProof/>
        </w:rPr>
        <w:t xml:space="preserve">). Early-Life Glucocorticoid Exposure: The Hypothalamic-Pituitary-Adrenal Axis, Placental Function, and Long-term Disease Risk. </w:t>
      </w:r>
      <w:r w:rsidRPr="00087A95">
        <w:rPr>
          <w:rFonts w:asciiTheme="minorHAnsi" w:hAnsiTheme="minorHAnsi" w:cstheme="minorHAnsi"/>
          <w:i/>
          <w:iCs/>
          <w:noProof/>
        </w:rPr>
        <w:lastRenderedPageBreak/>
        <w:t>Endocr Rev</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885–9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Braun T, Husar A, Challis JRG, Dudenhausen JW, Henrich W, Plagemann A &amp; Sloboda DM (2013</w:t>
      </w:r>
      <w:r w:rsidRPr="00087A95">
        <w:rPr>
          <w:rFonts w:asciiTheme="minorHAnsi" w:hAnsiTheme="minorHAnsi" w:cstheme="minorHAnsi"/>
          <w:i/>
          <w:iCs/>
          <w:noProof/>
        </w:rPr>
        <w:t>b</w:t>
      </w:r>
      <w:r w:rsidRPr="00087A95">
        <w:rPr>
          <w:rFonts w:asciiTheme="minorHAnsi" w:hAnsiTheme="minorHAnsi" w:cstheme="minorHAnsi"/>
          <w:noProof/>
        </w:rPr>
        <w:t xml:space="preserve">). Growth restricting effects of a single course of antenatal betamethasone treatment and the role of human placental lactogen.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07–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ett K, Ferraro Z, Yockell-Lelievre J, Gruslin A &amp; Adamo K (2014). Maternal–Fetal Nutrient Transport in Pregnancy Pathologies: The Role of the Placenta.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16153–1618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ronson SL &amp; Bale TL (2016). The Placenta as a Mediator of Stress Effects on Neurodevelopmental Reprogramming. </w:t>
      </w:r>
      <w:r w:rsidRPr="00087A95">
        <w:rPr>
          <w:rFonts w:asciiTheme="minorHAnsi" w:hAnsiTheme="minorHAnsi" w:cstheme="minorHAnsi"/>
          <w:i/>
          <w:iCs/>
          <w:noProof/>
        </w:rPr>
        <w:t>Neuropsychopharmacology</w:t>
      </w:r>
      <w:r w:rsidRPr="00087A95">
        <w:rPr>
          <w:rFonts w:asciiTheme="minorHAnsi" w:hAnsiTheme="minorHAnsi" w:cstheme="minorHAnsi"/>
          <w:noProof/>
        </w:rPr>
        <w:t xml:space="preserve"> </w:t>
      </w:r>
      <w:r w:rsidRPr="00087A95">
        <w:rPr>
          <w:rFonts w:asciiTheme="minorHAnsi" w:hAnsiTheme="minorHAnsi" w:cstheme="minorHAnsi"/>
          <w:b/>
          <w:bCs/>
          <w:noProof/>
        </w:rPr>
        <w:t>41,</w:t>
      </w:r>
      <w:r w:rsidRPr="00087A95">
        <w:rPr>
          <w:rFonts w:asciiTheme="minorHAnsi" w:hAnsiTheme="minorHAnsi" w:cstheme="minorHAnsi"/>
          <w:noProof/>
        </w:rPr>
        <w:t xml:space="preserve"> 207–2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uss C, Davis EP, Shahbaba B, Pruessner JC, Head K &amp; Sandman CA (2012). Maternal cortisol over the course of pregnancy and subsequent child amygdala and hippocampus volumes and affective problems.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9,</w:t>
      </w:r>
      <w:r w:rsidRPr="00087A95">
        <w:rPr>
          <w:rFonts w:asciiTheme="minorHAnsi" w:hAnsiTheme="minorHAnsi" w:cstheme="minorHAnsi"/>
          <w:noProof/>
        </w:rPr>
        <w:t xml:space="preserve"> E131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Bzikowska-Jura A, Czerwonogrodzka-Senczyna A, Olędzka G, Szostak-Węgierek D, Weker H &amp; Wesołowska A (2018). Maternal Nutrition and Body Composition During Breastfeeding: Association with Human Milk Composition. </w:t>
      </w:r>
      <w:r w:rsidRPr="00087A95">
        <w:rPr>
          <w:rFonts w:asciiTheme="minorHAnsi" w:hAnsiTheme="minorHAnsi" w:cstheme="minorHAnsi"/>
          <w:i/>
          <w:iCs/>
          <w:noProof/>
        </w:rPr>
        <w:t>Nutrients</w:t>
      </w:r>
      <w:r w:rsidRPr="00087A95">
        <w:rPr>
          <w:rFonts w:asciiTheme="minorHAnsi" w:hAnsiTheme="minorHAnsi" w:cstheme="minorHAnsi"/>
          <w:noProof/>
        </w:rPr>
        <w:t>; DOI: 10.3390/nu101013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i H, Dong LQ &amp; Liu F (2016). Recent Advances in Adipose mTOR Signaling and Function: Therapeutic Prospects. </w:t>
      </w:r>
      <w:r w:rsidRPr="00087A95">
        <w:rPr>
          <w:rFonts w:asciiTheme="minorHAnsi" w:hAnsiTheme="minorHAnsi" w:cstheme="minorHAnsi"/>
          <w:i/>
          <w:iCs/>
          <w:noProof/>
        </w:rPr>
        <w:t>Trends Pharmacol Sci</w:t>
      </w:r>
      <w:r w:rsidRPr="00087A95">
        <w:rPr>
          <w:rFonts w:asciiTheme="minorHAnsi" w:hAnsiTheme="minorHAnsi" w:cstheme="minorHAnsi"/>
          <w:noProof/>
        </w:rPr>
        <w:t xml:space="preserve"> </w:t>
      </w:r>
      <w:r w:rsidRPr="00087A95">
        <w:rPr>
          <w:rFonts w:asciiTheme="minorHAnsi" w:hAnsiTheme="minorHAnsi" w:cstheme="minorHAnsi"/>
          <w:b/>
          <w:bCs/>
          <w:noProof/>
        </w:rPr>
        <w:t>37,</w:t>
      </w:r>
      <w:r w:rsidRPr="00087A95">
        <w:rPr>
          <w:rFonts w:asciiTheme="minorHAnsi" w:hAnsiTheme="minorHAnsi" w:cstheme="minorHAnsi"/>
          <w:noProof/>
        </w:rPr>
        <w:t xml:space="preserve"> 303–3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mpbell FM, Bush PG, Veerkamp JH &amp; Dutta-Roy AK (1998). Detection and cellular localization of plasma membrane-associated and cytoplasmic fatty acid-binding proteins in human placenta.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409–4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rr BR, Parker CR, Madden JD, MacDonald PC &amp; Porter JC (1981). Maternal plasma adrenocorticotropin and cortisol relationships throughout human pregnancy.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39,</w:t>
      </w:r>
      <w:r w:rsidRPr="00087A95">
        <w:rPr>
          <w:rFonts w:asciiTheme="minorHAnsi" w:hAnsiTheme="minorHAnsi" w:cstheme="minorHAnsi"/>
          <w:noProof/>
        </w:rPr>
        <w:t xml:space="preserve"> 416–4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stillo H, Santos IS &amp; Matijasevich A (2016). Maternal pre-pregnancy BMI, gestational weight gain and breastfeeding. </w:t>
      </w:r>
      <w:r w:rsidRPr="00087A95">
        <w:rPr>
          <w:rFonts w:asciiTheme="minorHAnsi" w:hAnsiTheme="minorHAnsi" w:cstheme="minorHAnsi"/>
          <w:i/>
          <w:iCs/>
          <w:noProof/>
        </w:rPr>
        <w:t>Eur J Clin Nutr</w:t>
      </w:r>
      <w:r w:rsidRPr="00087A95">
        <w:rPr>
          <w:rFonts w:asciiTheme="minorHAnsi" w:hAnsiTheme="minorHAnsi" w:cstheme="minorHAnsi"/>
          <w:noProof/>
        </w:rPr>
        <w:t xml:space="preserve"> </w:t>
      </w:r>
      <w:r w:rsidRPr="00087A95">
        <w:rPr>
          <w:rFonts w:asciiTheme="minorHAnsi" w:hAnsiTheme="minorHAnsi" w:cstheme="minorHAnsi"/>
          <w:b/>
          <w:bCs/>
          <w:noProof/>
        </w:rPr>
        <w:t>70,</w:t>
      </w:r>
      <w:r w:rsidRPr="00087A95">
        <w:rPr>
          <w:rFonts w:asciiTheme="minorHAnsi" w:hAnsiTheme="minorHAnsi" w:cstheme="minorHAnsi"/>
          <w:noProof/>
        </w:rPr>
        <w:t xml:space="preserve"> 431–4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87A95">
        <w:rPr>
          <w:rFonts w:asciiTheme="minorHAnsi" w:hAnsiTheme="minorHAnsi" w:cstheme="minorHAnsi"/>
          <w:i/>
          <w:iCs/>
          <w:noProof/>
        </w:rPr>
        <w:t>Acta Diabetol</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57–2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Farrell K, Thomas A, Huston-Presley L, Mencin P, de Mouzon SH &amp; Amini SB (2009</w:t>
      </w:r>
      <w:r w:rsidRPr="00087A95">
        <w:rPr>
          <w:rFonts w:asciiTheme="minorHAnsi" w:hAnsiTheme="minorHAnsi" w:cstheme="minorHAnsi"/>
          <w:i/>
          <w:iCs/>
          <w:noProof/>
        </w:rPr>
        <w:t>a</w:t>
      </w:r>
      <w:r w:rsidRPr="00087A95">
        <w:rPr>
          <w:rFonts w:asciiTheme="minorHAnsi" w:hAnsiTheme="minorHAnsi" w:cstheme="minorHAnsi"/>
          <w:noProof/>
        </w:rPr>
        <w:t xml:space="preserve">). Perinatal risk factors for childhood obesity and metabolic dysregulation. </w:t>
      </w:r>
      <w:r w:rsidRPr="00087A95">
        <w:rPr>
          <w:rFonts w:asciiTheme="minorHAnsi" w:hAnsiTheme="minorHAnsi" w:cstheme="minorHAnsi"/>
          <w:i/>
          <w:iCs/>
          <w:noProof/>
        </w:rPr>
        <w:t>Am J Clin Nutr</w:t>
      </w:r>
      <w:r w:rsidRPr="00087A95">
        <w:rPr>
          <w:rFonts w:asciiTheme="minorHAnsi" w:hAnsiTheme="minorHAnsi" w:cstheme="minorHAnsi"/>
          <w:noProof/>
        </w:rPr>
        <w:t xml:space="preserve"> </w:t>
      </w:r>
      <w:r w:rsidRPr="00087A95">
        <w:rPr>
          <w:rFonts w:asciiTheme="minorHAnsi" w:hAnsiTheme="minorHAnsi" w:cstheme="minorHAnsi"/>
          <w:b/>
          <w:bCs/>
          <w:noProof/>
        </w:rPr>
        <w:t>90,</w:t>
      </w:r>
      <w:r w:rsidRPr="00087A95">
        <w:rPr>
          <w:rFonts w:asciiTheme="minorHAnsi" w:hAnsiTheme="minorHAnsi" w:cstheme="minorHAnsi"/>
          <w:noProof/>
        </w:rPr>
        <w:t xml:space="preserve"> 1303–13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atalano PM, Presley L, Minium J &amp; Hauguel-de Mouzon S (2009</w:t>
      </w:r>
      <w:r w:rsidRPr="00087A95">
        <w:rPr>
          <w:rFonts w:asciiTheme="minorHAnsi" w:hAnsiTheme="minorHAnsi" w:cstheme="minorHAnsi"/>
          <w:i/>
          <w:iCs/>
          <w:noProof/>
        </w:rPr>
        <w:t>b</w:t>
      </w:r>
      <w:r w:rsidRPr="00087A95">
        <w:rPr>
          <w:rFonts w:asciiTheme="minorHAnsi" w:hAnsiTheme="minorHAnsi" w:cstheme="minorHAnsi"/>
          <w:noProof/>
        </w:rPr>
        <w:t xml:space="preserve">). Fetuses of Obese Mothers Develop Insulin Resistance in Utero.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1076–108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atania C, Binder E &amp; Cota D (2011). mTORC1 signaling in energy balance and metabolic disease.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35,</w:t>
      </w:r>
      <w:r w:rsidRPr="00087A95">
        <w:rPr>
          <w:rFonts w:asciiTheme="minorHAnsi" w:hAnsiTheme="minorHAnsi" w:cstheme="minorHAnsi"/>
          <w:noProof/>
        </w:rPr>
        <w:t xml:space="preserve"> 751–7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etin I, Ronzoni S, Marconi AM, Perugino G, Corbetta C, Battaglia FC &amp; Pardi G (1996). Maternal concentrations and fetal-maternal concentration differences of plasma amino acids in normal and intrauterine growth-restricted pregnanci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74,</w:t>
      </w:r>
      <w:r w:rsidRPr="00087A95">
        <w:rPr>
          <w:rFonts w:asciiTheme="minorHAnsi" w:hAnsiTheme="minorHAnsi" w:cstheme="minorHAnsi"/>
          <w:noProof/>
        </w:rPr>
        <w:t xml:space="preserve"> 1575–15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C, Xu X &amp; Yan Y (2018). Estimated global overweight and obesity burden in pregnant women based on panel data model. </w:t>
      </w:r>
      <w:r w:rsidRPr="00087A95">
        <w:rPr>
          <w:rFonts w:asciiTheme="minorHAnsi" w:hAnsiTheme="minorHAnsi" w:cstheme="minorHAnsi"/>
          <w:i/>
          <w:iCs/>
          <w:noProof/>
        </w:rPr>
        <w:t>PLoS One</w:t>
      </w:r>
      <w:r w:rsidRPr="00087A95">
        <w:rPr>
          <w:rFonts w:asciiTheme="minorHAnsi" w:hAnsiTheme="minorHAnsi" w:cstheme="minorHAnsi"/>
          <w:noProof/>
        </w:rPr>
        <w:t>; DOI: 10.1371/journal.pone.02021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hen Q, Wang Y, Zhao M, Hyett J, da Silva Costa F &amp; Nie G (2016). Serum levels of GDF15 are reduced in preeclampsia and the reduction is more profound in late-onset than early-onset </w:t>
      </w:r>
      <w:r w:rsidRPr="00087A95">
        <w:rPr>
          <w:rFonts w:asciiTheme="minorHAnsi" w:hAnsiTheme="minorHAnsi" w:cstheme="minorHAnsi"/>
          <w:noProof/>
        </w:rPr>
        <w:lastRenderedPageBreak/>
        <w:t xml:space="preserve">cases. </w:t>
      </w:r>
      <w:r w:rsidRPr="00087A95">
        <w:rPr>
          <w:rFonts w:asciiTheme="minorHAnsi" w:hAnsiTheme="minorHAnsi" w:cstheme="minorHAnsi"/>
          <w:i/>
          <w:iCs/>
          <w:noProof/>
        </w:rPr>
        <w:t>Cytokine</w:t>
      </w:r>
      <w:r w:rsidRPr="00087A95">
        <w:rPr>
          <w:rFonts w:asciiTheme="minorHAnsi" w:hAnsiTheme="minorHAnsi" w:cstheme="minorHAnsi"/>
          <w:noProof/>
        </w:rPr>
        <w:t xml:space="preserve"> </w:t>
      </w:r>
      <w:r w:rsidRPr="00087A95">
        <w:rPr>
          <w:rFonts w:asciiTheme="minorHAnsi" w:hAnsiTheme="minorHAnsi" w:cstheme="minorHAnsi"/>
          <w:b/>
          <w:bCs/>
          <w:noProof/>
        </w:rPr>
        <w:t>83,</w:t>
      </w:r>
      <w:r w:rsidRPr="00087A95">
        <w:rPr>
          <w:rFonts w:asciiTheme="minorHAnsi" w:hAnsiTheme="minorHAnsi" w:cstheme="minorHAnsi"/>
          <w:noProof/>
        </w:rPr>
        <w:t xml:space="preserve"> 226–2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inti S (2018). Pink Adipocytes. </w:t>
      </w:r>
      <w:r w:rsidRPr="00087A95">
        <w:rPr>
          <w:rFonts w:asciiTheme="minorHAnsi" w:hAnsiTheme="minorHAnsi" w:cstheme="minorHAnsi"/>
          <w:i/>
          <w:iCs/>
          <w:noProof/>
        </w:rPr>
        <w:t>Trends Endocrinol Metab</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651–6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Collins JW, David RJ, Handler A, Wall S, Andes S &amp; Andes S (2004). Very low birthweight in African American infants: the role of maternal exposure to interpersonal racial discrimination. </w:t>
      </w:r>
      <w:r w:rsidRPr="00087A95">
        <w:rPr>
          <w:rFonts w:asciiTheme="minorHAnsi" w:hAnsiTheme="minorHAnsi" w:cstheme="minorHAnsi"/>
          <w:i/>
          <w:iCs/>
          <w:noProof/>
        </w:rPr>
        <w:t>Am J Public Health</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2132–21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a</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Cuffe JSM, Dickinson H, Simmons DG &amp; Moritz KM (2011</w:t>
      </w:r>
      <w:r w:rsidRPr="00087A95">
        <w:rPr>
          <w:rFonts w:asciiTheme="minorHAnsi" w:hAnsiTheme="minorHAnsi" w:cstheme="minorHAnsi"/>
          <w:i/>
          <w:iCs/>
          <w:noProof/>
        </w:rPr>
        <w:t>b</w:t>
      </w:r>
      <w:r w:rsidRPr="00087A95">
        <w:rPr>
          <w:rFonts w:asciiTheme="minorHAnsi" w:hAnsiTheme="minorHAnsi" w:cstheme="minorHAnsi"/>
          <w:noProof/>
        </w:rPr>
        <w:t xml:space="preserve">). Sex specific changes in placental growth and MAPK following short term maternal dexamethasone exposure in the mous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981–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lziel SR, Walker NK, Parag V, Mantell C, Rea HH, Rodgers A &amp; Harding JE (2005). Cardiovascular risk factors after antenatal exposure to betamethasone: 30-year follow-up of a randomised controlled trial.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5,</w:t>
      </w:r>
      <w:r w:rsidRPr="00087A95">
        <w:rPr>
          <w:rFonts w:asciiTheme="minorHAnsi" w:hAnsiTheme="minorHAnsi" w:cstheme="minorHAnsi"/>
          <w:noProof/>
        </w:rPr>
        <w:t xml:space="preserve"> 1856–186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nn SG, Selvaraj A &amp; Thomas G (2007). mTOR Complex1-S6K1 signaling: at the crossroads of obesity, diabetes and cancer. </w:t>
      </w:r>
      <w:r w:rsidRPr="00087A95">
        <w:rPr>
          <w:rFonts w:asciiTheme="minorHAnsi" w:hAnsiTheme="minorHAnsi" w:cstheme="minorHAnsi"/>
          <w:i/>
          <w:iCs/>
          <w:noProof/>
        </w:rPr>
        <w:t>Trends Mol Med</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252–2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avis EP, Townsend EL, Gunnar MR, Georgieff MK, Guiang SF, Ciffuentes RF &amp; Lussky RC (2004). Effects of prenatal betamethasone exposure on regulation of stress physiology in healthy premature infants.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1028–10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n Dijk AE, Van Eijsden M, Stronks K, Gemke RJBJ &amp; Vrijkotte TGM (2012). The relation of maternal job strain and cortisol levels during early pregnancy with body composition later in the 5-year-old child: The ABCD study. </w:t>
      </w:r>
      <w:r w:rsidRPr="00087A95">
        <w:rPr>
          <w:rFonts w:asciiTheme="minorHAnsi" w:hAnsiTheme="minorHAnsi" w:cstheme="minorHAnsi"/>
          <w:i/>
          <w:iCs/>
          <w:noProof/>
        </w:rPr>
        <w:t>Early Hum Dev</w:t>
      </w:r>
      <w:r w:rsidRPr="00087A95">
        <w:rPr>
          <w:rFonts w:asciiTheme="minorHAnsi" w:hAnsiTheme="minorHAnsi" w:cstheme="minorHAnsi"/>
          <w:noProof/>
        </w:rPr>
        <w:t xml:space="preserve"> </w:t>
      </w:r>
      <w:r w:rsidRPr="00087A95">
        <w:rPr>
          <w:rFonts w:asciiTheme="minorHAnsi" w:hAnsiTheme="minorHAnsi" w:cstheme="minorHAnsi"/>
          <w:b/>
          <w:bCs/>
          <w:noProof/>
        </w:rPr>
        <w:t>88,</w:t>
      </w:r>
      <w:r w:rsidRPr="00087A95">
        <w:rPr>
          <w:rFonts w:asciiTheme="minorHAnsi" w:hAnsiTheme="minorHAnsi" w:cstheme="minorHAnsi"/>
          <w:noProof/>
        </w:rPr>
        <w:t xml:space="preserve"> 351–35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oyle LW, Ford GW, Rickards AL, Kelly EA, Davis NM, Callanan C &amp; Olinsky A (2000). Antenatal corticosteroids and outcome at 14 years of age in children with birth weight less than 1501 grams.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06,</w:t>
      </w:r>
      <w:r w:rsidRPr="00087A95">
        <w:rPr>
          <w:rFonts w:asciiTheme="minorHAnsi" w:hAnsiTheme="minorHAnsi" w:cstheme="minorHAnsi"/>
          <w:noProof/>
        </w:rPr>
        <w:t xml:space="preserve"> E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bé E, Gravel A, Martin C, Desparois G, Moussa I, Ethier-Chiasson M, Forest J-C, Giguère Y, Masse A &amp; Lafond J (2012). Modulation of Fatty Acid Transport and Metabolism by Maternal Obesity in the Human Full-Term Placenta1. </w:t>
      </w:r>
      <w:r w:rsidRPr="00087A95">
        <w:rPr>
          <w:rFonts w:asciiTheme="minorHAnsi" w:hAnsiTheme="minorHAnsi" w:cstheme="minorHAnsi"/>
          <w:i/>
          <w:iCs/>
          <w:noProof/>
        </w:rPr>
        <w:t>Biol Reprod</w:t>
      </w:r>
      <w:r w:rsidRPr="00087A95">
        <w:rPr>
          <w:rFonts w:asciiTheme="minorHAnsi" w:hAnsiTheme="minorHAnsi" w:cstheme="minorHAnsi"/>
          <w:noProof/>
        </w:rPr>
        <w:t>; DOI: 10.1095/biolreprod.111.09809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pouy J-P, Chatelain A, Boudouresque F, Conte-Devolx B &amp; Oliver C (1987). Effects of Chronic Maternal Dexamethasone Treatment on the Hormones of the Hypothalamo-Pituitary-Adrenal Axis in the Rat Fetus. </w:t>
      </w:r>
      <w:r w:rsidRPr="00087A95">
        <w:rPr>
          <w:rFonts w:asciiTheme="minorHAnsi" w:hAnsiTheme="minorHAnsi" w:cstheme="minorHAnsi"/>
          <w:i/>
          <w:iCs/>
          <w:noProof/>
        </w:rPr>
        <w:t>Neonatology</w:t>
      </w:r>
      <w:r w:rsidRPr="00087A95">
        <w:rPr>
          <w:rFonts w:asciiTheme="minorHAnsi" w:hAnsiTheme="minorHAnsi" w:cstheme="minorHAnsi"/>
          <w:noProof/>
        </w:rPr>
        <w:t xml:space="preserve"> </w:t>
      </w:r>
      <w:r w:rsidRPr="00087A95">
        <w:rPr>
          <w:rFonts w:asciiTheme="minorHAnsi" w:hAnsiTheme="minorHAnsi" w:cstheme="minorHAnsi"/>
          <w:b/>
          <w:bCs/>
          <w:noProof/>
        </w:rPr>
        <w:t>52,</w:t>
      </w:r>
      <w:r w:rsidRPr="00087A95">
        <w:rPr>
          <w:rFonts w:asciiTheme="minorHAnsi" w:hAnsiTheme="minorHAnsi" w:cstheme="minorHAnsi"/>
          <w:noProof/>
        </w:rPr>
        <w:t xml:space="preserve"> 216–2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uthie L &amp; Reynolds RM (2013). Changes in the maternal hypothalamic-pituitary-adrenal axis in pregnancy and postpartum: influences on maternal and fetal outcomes. </w:t>
      </w:r>
      <w:r w:rsidRPr="00087A95">
        <w:rPr>
          <w:rFonts w:asciiTheme="minorHAnsi" w:hAnsiTheme="minorHAnsi" w:cstheme="minorHAnsi"/>
          <w:i/>
          <w:iCs/>
          <w:noProof/>
        </w:rPr>
        <w:t>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6–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dwards CR., Benediktsson R, Lindsay R. &amp; Seckl J. (1993). Dysfunction of placental glucocorticoid barrier: link between fetal environment and adult hypertension?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41,</w:t>
      </w:r>
      <w:r w:rsidRPr="00087A95">
        <w:rPr>
          <w:rFonts w:asciiTheme="minorHAnsi" w:hAnsiTheme="minorHAnsi" w:cstheme="minorHAnsi"/>
          <w:noProof/>
        </w:rPr>
        <w:t xml:space="preserve"> 355–3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guchi J, Yan Q-W, Schones DE, Kamal M, Hsu C-H, Zhang MQ, Crawford GE &amp; Rosen ED (2008). Interferon Regulatory Factors Are Transcriptional Regulators of Adipogenesis.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86–9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hrenberg HM, Mercer BM &amp; Catalano PM (2004). The influence of obesity and diabetes on the prevalence of macrosomia.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964–96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ntringer S, Buss C, Rasmussen JM, Lindsay K, Gillen DL, Cooper DM &amp; Wadhwa PD (2016). </w:t>
      </w:r>
      <w:r w:rsidRPr="00087A95">
        <w:rPr>
          <w:rFonts w:asciiTheme="minorHAnsi" w:hAnsiTheme="minorHAnsi" w:cstheme="minorHAnsi"/>
          <w:noProof/>
        </w:rPr>
        <w:lastRenderedPageBreak/>
        <w:t xml:space="preserve">Maternal cortisol during pregnancy and infant adiposity: a prospective investigation.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102,</w:t>
      </w:r>
      <w:r w:rsidRPr="00087A95">
        <w:rPr>
          <w:rFonts w:asciiTheme="minorHAnsi" w:hAnsiTheme="minorHAnsi" w:cstheme="minorHAnsi"/>
          <w:noProof/>
        </w:rPr>
        <w:t xml:space="preserve"> jc.2016-30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bay E, Park I-H, Nuzzi PD, Schoenherr CJ &amp; Chen J (2003). IGF-II transcription in skeletal myogenesis is controlled by mTOR and nutrients. </w:t>
      </w:r>
      <w:r w:rsidRPr="00087A95">
        <w:rPr>
          <w:rFonts w:asciiTheme="minorHAnsi" w:hAnsiTheme="minorHAnsi" w:cstheme="minorHAnsi"/>
          <w:i/>
          <w:iCs/>
          <w:noProof/>
        </w:rPr>
        <w:t>J Cell Biol JCB J Cell Biol</w:t>
      </w:r>
      <w:r w:rsidRPr="00087A95">
        <w:rPr>
          <w:rFonts w:asciiTheme="minorHAnsi" w:hAnsiTheme="minorHAnsi" w:cstheme="minorHAnsi"/>
          <w:noProof/>
        </w:rPr>
        <w:t xml:space="preserve"> </w:t>
      </w:r>
      <w:r w:rsidRPr="00087A95">
        <w:rPr>
          <w:rFonts w:asciiTheme="minorHAnsi" w:hAnsiTheme="minorHAnsi" w:cstheme="minorHAnsi"/>
          <w:b/>
          <w:bCs/>
          <w:noProof/>
        </w:rPr>
        <w:t>163,</w:t>
      </w:r>
      <w:r w:rsidRPr="00087A95">
        <w:rPr>
          <w:rFonts w:asciiTheme="minorHAnsi" w:hAnsiTheme="minorHAnsi" w:cstheme="minorHAnsi"/>
          <w:noProof/>
        </w:rPr>
        <w:t xml:space="preserve"> 931–9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riksen KG, Christensen SH, Lind M V. &amp; Michaelsen KF (2018). Human milk composition and infant growth. </w:t>
      </w:r>
      <w:r w:rsidRPr="00087A95">
        <w:rPr>
          <w:rFonts w:asciiTheme="minorHAnsi" w:hAnsiTheme="minorHAnsi" w:cstheme="minorHAnsi"/>
          <w:i/>
          <w:iCs/>
          <w:noProof/>
        </w:rPr>
        <w:t>Curr Opin Clin Nutr Metab Care</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Eskenazi B, Marks AR, Catalano R, Bruckner T &amp; Toniolo PG (2007). Low birthweight in New York city and upstate New York following the events of September 11th. </w:t>
      </w:r>
      <w:r w:rsidRPr="00087A95">
        <w:rPr>
          <w:rFonts w:asciiTheme="minorHAnsi" w:hAnsiTheme="minorHAnsi" w:cstheme="minorHAnsi"/>
          <w:i/>
          <w:iCs/>
          <w:noProof/>
        </w:rPr>
        <w:t>Hum Reprod</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3013–30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eng Z, Marti A, Jehn B, Altermatt HJ, Chicaiza G &amp; Jaggi R (1995). Glucocorticoid and progesterone inhibit involution and programmed cell death in the mouse mammary gland.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31,</w:t>
      </w:r>
      <w:r w:rsidRPr="00087A95">
        <w:rPr>
          <w:rFonts w:asciiTheme="minorHAnsi" w:hAnsiTheme="minorHAnsi" w:cstheme="minorHAnsi"/>
          <w:noProof/>
        </w:rPr>
        <w:t xml:space="preserve"> 1095–11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 &amp; Vernon R (1998). Effects of food restriction on the responses of the mammary gland and adipose tissue to prolactin and growth hormone in the lactating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99–3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Flint DJ, Travers MT, Barber MC, Binart N &amp; Kelly PA (2005). Diet-induced obesity impairs mammary development and lactogenesis in murine mammary gland.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88,</w:t>
      </w:r>
      <w:r w:rsidRPr="00087A95">
        <w:rPr>
          <w:rFonts w:asciiTheme="minorHAnsi" w:hAnsiTheme="minorHAnsi" w:cstheme="minorHAnsi"/>
          <w:noProof/>
        </w:rPr>
        <w:t xml:space="preserve"> E1179–E118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ccioli F, Aye ILMH, Roos S, Lager S, Ramirez VI, Kanai Y, Powell TL &amp; Jansson T (2015). Expression and functional characterisation of System L amino acid transporters in the human term placenta.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13,</w:t>
      </w:r>
      <w:r w:rsidRPr="00087A95">
        <w:rPr>
          <w:rFonts w:asciiTheme="minorHAnsi" w:hAnsiTheme="minorHAnsi" w:cstheme="minorHAnsi"/>
          <w:noProof/>
        </w:rPr>
        <w:t xml:space="preserve"> 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Lager S, Powell TL &amp; Jansson T (2013</w:t>
      </w:r>
      <w:r w:rsidRPr="00087A95">
        <w:rPr>
          <w:rFonts w:asciiTheme="minorHAnsi" w:hAnsiTheme="minorHAnsi" w:cstheme="minorHAnsi"/>
          <w:i/>
          <w:iCs/>
          <w:noProof/>
        </w:rPr>
        <w:t>a</w:t>
      </w:r>
      <w:r w:rsidRPr="00087A95">
        <w:rPr>
          <w:rFonts w:asciiTheme="minorHAnsi" w:hAnsiTheme="minorHAnsi" w:cstheme="minorHAnsi"/>
          <w:noProof/>
        </w:rPr>
        <w:t xml:space="preserve">). Placental transport in response to altered maternal nutrition. </w:t>
      </w:r>
      <w:r w:rsidRPr="00087A95">
        <w:rPr>
          <w:rFonts w:asciiTheme="minorHAnsi" w:hAnsiTheme="minorHAnsi" w:cstheme="minorHAnsi"/>
          <w:i/>
          <w:iCs/>
          <w:noProof/>
        </w:rPr>
        <w:t>J Dev Orig Health Dis</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101–1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Gaccioli F, White V, Capobianco E, Powell TL, Jawerbaum A &amp; Jansson T (2013</w:t>
      </w:r>
      <w:r w:rsidRPr="00087A95">
        <w:rPr>
          <w:rFonts w:asciiTheme="minorHAnsi" w:hAnsiTheme="minorHAnsi" w:cstheme="minorHAnsi"/>
          <w:i/>
          <w:iCs/>
          <w:noProof/>
        </w:rPr>
        <w:t>b</w:t>
      </w:r>
      <w:r w:rsidRPr="00087A95">
        <w:rPr>
          <w:rFonts w:asciiTheme="minorHAnsi" w:hAnsiTheme="minorHAnsi" w:cstheme="minorHAnsi"/>
          <w:noProof/>
        </w:rPr>
        <w:t xml:space="preserve">). Maternal Overweight Induced by a Diet with High Content of Saturated Fat Activates Placental mTOR and eIF2alpha Signaling and Increases Fetal Growth in Rats1.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illard R, Steegers EAP, Duijts L, Felix JF, Hofman A, Franco OH &amp; Jaddoe VWV (2014). Childhood Cardiometabolic Outcomes of Maternal Obesity During Pregnancy. </w:t>
      </w:r>
      <w:r w:rsidRPr="00087A95">
        <w:rPr>
          <w:rFonts w:asciiTheme="minorHAnsi" w:hAnsiTheme="minorHAnsi" w:cstheme="minorHAnsi"/>
          <w:i/>
          <w:iCs/>
          <w:noProof/>
        </w:rPr>
        <w:t>Hypertension</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683–6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ngloff Y-G, Mueller M, Dann SG, Svoboda P, Sticker M, Spetz J-F, Um SH, Brown EJ, Cereghini S, Thomas G &amp; Kozma SC (2004). Disruption of the mouse mTOR gene leads to early postimplantation lethality and prohibits embryonic stem cell development.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9508–95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ami A, Zwartkruis FJT, Nobukuni T, Joaquin M, Roccio M, Stocker H, Kozma SC, Hafen E, Bos JL &amp; Thomas G (2003). Insulin activation of Rheb, a mediator of mTOR/S6K/4E-BP signaling, is inhibited by TSC1 and 2. </w:t>
      </w:r>
      <w:r w:rsidRPr="00087A95">
        <w:rPr>
          <w:rFonts w:asciiTheme="minorHAnsi" w:hAnsiTheme="minorHAnsi" w:cstheme="minorHAnsi"/>
          <w:i/>
          <w:iCs/>
          <w:noProof/>
        </w:rPr>
        <w:t>Mol Cell</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1457–14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arg A, Peshock RM &amp; Fleckenstein JL (1999). Adipose Tissue Distribution Pattern in Patients with Familial Partial Lipodystrophy (Dunnigan Variety)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70–17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eorgiades P, Ferguson-Smith AC &amp; Burton GJ (2002). Comparative Developmental Anatomy of the Murine and Human Definitive Placentae.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3–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lazier JD, Cetin I, Perugino G, Ronzoni S, Grey AM, Mahendran D, Marconi AM, Pardi G &amp; Sibley CP (1997). Association between the Activity of the System A Amino Acid Transporter in the Microvillous Plasma Membrane of the Human Placenta and Severity of Fetal </w:t>
      </w:r>
      <w:r w:rsidRPr="00087A95">
        <w:rPr>
          <w:rFonts w:asciiTheme="minorHAnsi" w:hAnsiTheme="minorHAnsi" w:cstheme="minorHAnsi"/>
          <w:noProof/>
        </w:rPr>
        <w:lastRenderedPageBreak/>
        <w:t xml:space="preserve">Compromise in Intrauterine Growth Restriction.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2,</w:t>
      </w:r>
      <w:r w:rsidRPr="00087A95">
        <w:rPr>
          <w:rFonts w:asciiTheme="minorHAnsi" w:hAnsiTheme="minorHAnsi" w:cstheme="minorHAnsi"/>
          <w:noProof/>
        </w:rPr>
        <w:t xml:space="preserve"> 514–5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örs S, Kucia M, Langhammer M, Junghans P &amp; Metges CC (2009). Technical note: Milk composition in mice—Methodological aspects and effects of mouse strain and lactation day.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92,</w:t>
      </w:r>
      <w:r w:rsidRPr="00087A95">
        <w:rPr>
          <w:rFonts w:asciiTheme="minorHAnsi" w:hAnsiTheme="minorHAnsi" w:cstheme="minorHAnsi"/>
          <w:noProof/>
        </w:rPr>
        <w:t xml:space="preserve"> 632–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Gupta MB &amp; Jansson T (2019). Novel roles of mechanistic target of rapamycin signaling in regulating fetal growth†. </w:t>
      </w:r>
      <w:r w:rsidRPr="00087A95">
        <w:rPr>
          <w:rFonts w:asciiTheme="minorHAnsi" w:hAnsiTheme="minorHAnsi" w:cstheme="minorHAnsi"/>
          <w:i/>
          <w:iCs/>
          <w:noProof/>
        </w:rPr>
        <w:t>Biol Reprod</w:t>
      </w:r>
      <w:r w:rsidRPr="00087A95">
        <w:rPr>
          <w:rFonts w:asciiTheme="minorHAnsi" w:hAnsiTheme="minorHAnsi" w:cstheme="minorHAnsi"/>
          <w:noProof/>
        </w:rPr>
        <w:t xml:space="preserve"> </w:t>
      </w:r>
      <w:r w:rsidRPr="00087A95">
        <w:rPr>
          <w:rFonts w:asciiTheme="minorHAnsi" w:hAnsiTheme="minorHAnsi" w:cstheme="minorHAnsi"/>
          <w:b/>
          <w:bCs/>
          <w:noProof/>
        </w:rPr>
        <w:t>100,</w:t>
      </w:r>
      <w:r w:rsidRPr="00087A95">
        <w:rPr>
          <w:rFonts w:asciiTheme="minorHAnsi" w:hAnsiTheme="minorHAnsi" w:cstheme="minorHAnsi"/>
          <w:noProof/>
        </w:rPr>
        <w:t xml:space="preserve"> 872–8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a</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ahn T, Barth S, Graf R, Engelmann M, Beslagic D, Reul JMHM, Holsboer F, Dohr G &amp; Desoye G (1999</w:t>
      </w:r>
      <w:r w:rsidRPr="00087A95">
        <w:rPr>
          <w:rFonts w:asciiTheme="minorHAnsi" w:hAnsiTheme="minorHAnsi" w:cstheme="minorHAnsi"/>
          <w:i/>
          <w:iCs/>
          <w:noProof/>
        </w:rPr>
        <w:t>b</w:t>
      </w:r>
      <w:r w:rsidRPr="00087A95">
        <w:rPr>
          <w:rFonts w:asciiTheme="minorHAnsi" w:hAnsiTheme="minorHAnsi" w:cstheme="minorHAnsi"/>
          <w:noProof/>
        </w:rPr>
        <w:t xml:space="preserve">). Placental Glucose Transporter Expression Is Regulated by Glucocorticoids </w:t>
      </w:r>
      <w:r w:rsidRPr="00087A95">
        <w:rPr>
          <w:rFonts w:asciiTheme="minorHAnsi" w:hAnsiTheme="minorHAnsi" w:cstheme="minorHAnsi"/>
          <w:noProof/>
          <w:vertAlign w:val="superscript"/>
        </w:rPr>
        <w:t>1</w:t>
      </w:r>
      <w:r w:rsidRPr="00087A95">
        <w:rPr>
          <w:rFonts w:asciiTheme="minorHAnsi" w:hAnsiTheme="minorHAnsi" w:cstheme="minorHAnsi"/>
          <w:noProof/>
        </w:rPr>
        <w:t xml:space="preserve">.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4,</w:t>
      </w:r>
      <w:r w:rsidRPr="00087A95">
        <w:rPr>
          <w:rFonts w:asciiTheme="minorHAnsi" w:hAnsiTheme="minorHAnsi" w:cstheme="minorHAnsi"/>
          <w:noProof/>
        </w:rPr>
        <w:t xml:space="preserve"> 1445–14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hn T &amp; Desoye G (1996). Ontogeny of glucose transport systems in the placenta and its progenitor tissues. </w:t>
      </w:r>
      <w:r w:rsidRPr="00087A95">
        <w:rPr>
          <w:rFonts w:asciiTheme="minorHAnsi" w:hAnsiTheme="minorHAnsi" w:cstheme="minorHAnsi"/>
          <w:i/>
          <w:iCs/>
          <w:noProof/>
        </w:rPr>
        <w:t>Early Pregnancy</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68–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87A95">
        <w:rPr>
          <w:rFonts w:asciiTheme="minorHAnsi" w:hAnsiTheme="minorHAnsi" w:cstheme="minorHAnsi"/>
          <w:i/>
          <w:iCs/>
          <w:noProof/>
        </w:rPr>
        <w:t>J Cell Biol</w:t>
      </w:r>
      <w:r w:rsidRPr="00087A95">
        <w:rPr>
          <w:rFonts w:asciiTheme="minorHAnsi" w:hAnsiTheme="minorHAnsi" w:cstheme="minorHAnsi"/>
          <w:noProof/>
        </w:rPr>
        <w:t xml:space="preserve"> </w:t>
      </w:r>
      <w:r w:rsidRPr="00087A95">
        <w:rPr>
          <w:rFonts w:asciiTheme="minorHAnsi" w:hAnsiTheme="minorHAnsi" w:cstheme="minorHAnsi"/>
          <w:b/>
          <w:bCs/>
          <w:noProof/>
        </w:rPr>
        <w:t>166,</w:t>
      </w:r>
      <w:r w:rsidRPr="00087A95">
        <w:rPr>
          <w:rFonts w:asciiTheme="minorHAnsi" w:hAnsiTheme="minorHAnsi" w:cstheme="minorHAnsi"/>
          <w:noProof/>
        </w:rPr>
        <w:t xml:space="preserve"> 213–2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ayes EK (2012). </w:t>
      </w:r>
      <w:r w:rsidRPr="00087A95">
        <w:rPr>
          <w:rFonts w:asciiTheme="minorHAnsi" w:hAnsiTheme="minorHAnsi" w:cstheme="minorHAnsi"/>
          <w:i/>
          <w:iCs/>
          <w:noProof/>
        </w:rPr>
        <w:t>THE EFFECT OF LIFELONG MATERNAL OBESITY ON PREGNANCY OUTCOMES AND PLACENTAL DEVELOPMENT</w:t>
      </w:r>
      <w:r w:rsidRPr="00087A95">
        <w:rPr>
          <w:rFonts w:asciiTheme="minorHAnsi" w:hAnsiTheme="minorHAnsi" w:cstheme="minorHAnsi"/>
          <w:noProof/>
        </w:rPr>
        <w:t>. Available at: http://citeseerx.ist.psu.edu/viewdoc/download?doi=10.1.1.1004.8647&amp;rep=rep1&amp;type=pdf [Accessed August 15,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Henderson JJ, Hartmann PE, Newnham JP &amp; Simmer K (2007). Effect of Preterm Birth and Antenatal Corticosteroid Treatment on Lactogenesis II in Women. ; DOI: 10.1542/peds.2007-110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derson JJ, Newnham JP, Simmer K &amp; Hartmann PE (2009). Effects of Antenatal Corticosteroids on Urinary Markers of the Initiation of Lactation in Pregnant Women.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201–2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ennig M, Fiedler S, Jux C, Thierfelder L &amp; Drenckhahn J-D (2017). Prenatal Mechanistic Target of Rapamycin Complex 1 (m TORC1) Inhibition by Rapamycin Treatment of Pregnant Mice Causes Intrauterine Growth Restriction and Alters Postnatal Cardiac Growth, Morphology, and Function. </w:t>
      </w:r>
      <w:r w:rsidRPr="00087A95">
        <w:rPr>
          <w:rFonts w:asciiTheme="minorHAnsi" w:hAnsiTheme="minorHAnsi" w:cstheme="minorHAnsi"/>
          <w:i/>
          <w:iCs/>
          <w:noProof/>
        </w:rPr>
        <w:t>J Am Heart Assoc</w:t>
      </w:r>
      <w:r w:rsidRPr="00087A95">
        <w:rPr>
          <w:rFonts w:asciiTheme="minorHAnsi" w:hAnsiTheme="minorHAnsi" w:cstheme="minorHAnsi"/>
          <w:noProof/>
        </w:rPr>
        <w:t>; DOI: 10.1161/JAHA.117.0055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chberg I, Tran QT, Barkan AL, Saltiel AR, Chandler WF &amp; Bridges D (2015). Gene Expression Signature in Adipose Tissue of Acromegaly Patients.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e012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llanders JJ, Heijboer AC, van der Voorn B, Rotteveel J &amp; Finken MJJ (2017). Nutritional programming by glucocorticoids in breast milk: Targets, mechanisms and possible implications. </w:t>
      </w:r>
      <w:r w:rsidRPr="00087A95">
        <w:rPr>
          <w:rFonts w:asciiTheme="minorHAnsi" w:hAnsiTheme="minorHAnsi" w:cstheme="minorHAnsi"/>
          <w:i/>
          <w:iCs/>
          <w:noProof/>
        </w:rPr>
        <w:t>Best Pract Res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397–4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ovey RC &amp; Aimo L (2010). Diverse and active roles for adipocytes during mammary gland growth and function. </w:t>
      </w:r>
      <w:r w:rsidRPr="00087A95">
        <w:rPr>
          <w:rFonts w:asciiTheme="minorHAnsi" w:hAnsiTheme="minorHAnsi" w:cstheme="minorHAnsi"/>
          <w:i/>
          <w:iCs/>
          <w:noProof/>
        </w:rPr>
        <w:t>J Mammary Gland Biol Neoplasia</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279–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87A95">
        <w:rPr>
          <w:rFonts w:asciiTheme="minorHAnsi" w:hAnsiTheme="minorHAnsi" w:cstheme="minorHAnsi"/>
          <w:i/>
          <w:iCs/>
          <w:noProof/>
        </w:rPr>
        <w:t>Int J Obes</w:t>
      </w:r>
      <w:r w:rsidRPr="00087A95">
        <w:rPr>
          <w:rFonts w:asciiTheme="minorHAnsi" w:hAnsiTheme="minorHAnsi" w:cstheme="minorHAnsi"/>
          <w:noProof/>
        </w:rPr>
        <w:t>; DOI: 10.1038/s41366-019-0326-z.</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uter O, Wolf HJ, Schnetzer A &amp; Pfaller K (1997). Lipoprotein lipase, LDL receptors and apo-lipoproteins in human fetal membranes at term.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707–7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Hviid A &amp; Mølgaard-Nielsen D (2011). Corticosteroid use during pregnancy and risk of orofacial </w:t>
      </w:r>
      <w:r w:rsidRPr="00087A95">
        <w:rPr>
          <w:rFonts w:asciiTheme="minorHAnsi" w:hAnsiTheme="minorHAnsi" w:cstheme="minorHAnsi"/>
          <w:noProof/>
        </w:rPr>
        <w:lastRenderedPageBreak/>
        <w:t xml:space="preserve">clefts. </w:t>
      </w:r>
      <w:r w:rsidRPr="00087A95">
        <w:rPr>
          <w:rFonts w:asciiTheme="minorHAnsi" w:hAnsiTheme="minorHAnsi" w:cstheme="minorHAnsi"/>
          <w:i/>
          <w:iCs/>
          <w:noProof/>
        </w:rPr>
        <w:t>CMAJ</w:t>
      </w:r>
      <w:r w:rsidRPr="00087A95">
        <w:rPr>
          <w:rFonts w:asciiTheme="minorHAnsi" w:hAnsiTheme="minorHAnsi" w:cstheme="minorHAnsi"/>
          <w:noProof/>
        </w:rPr>
        <w:t xml:space="preserve"> </w:t>
      </w:r>
      <w:r w:rsidRPr="00087A95">
        <w:rPr>
          <w:rFonts w:asciiTheme="minorHAnsi" w:hAnsiTheme="minorHAnsi" w:cstheme="minorHAnsi"/>
          <w:b/>
          <w:bCs/>
          <w:noProof/>
        </w:rPr>
        <w:t>183,</w:t>
      </w:r>
      <w:r w:rsidRPr="00087A95">
        <w:rPr>
          <w:rFonts w:asciiTheme="minorHAnsi" w:hAnsiTheme="minorHAnsi" w:cstheme="minorHAnsi"/>
          <w:noProof/>
        </w:rPr>
        <w:t xml:space="preserve"> 796–8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Inder WJ, Prickett TCR, Ellis MJ, Hull L, Reid R, Benny PS, Livesey JH &amp; Donald RA (2001). The Utility of Plasma CRH as a Predictor of Preterm Delivery.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6,</w:t>
      </w:r>
      <w:r w:rsidRPr="00087A95">
        <w:rPr>
          <w:rFonts w:asciiTheme="minorHAnsi" w:hAnsiTheme="minorHAnsi" w:cstheme="minorHAnsi"/>
          <w:noProof/>
        </w:rPr>
        <w:t xml:space="preserve"> 5706–571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fari Z, Mehla J, Afrashteh N, Kolb BE &amp; Mohajerani MH (2017). Corticosterone response to gestational stress and postpartum memory function in mice ed. Pawluski J.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e01803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0,</w:t>
      </w:r>
      <w:r w:rsidRPr="00087A95">
        <w:rPr>
          <w:rFonts w:asciiTheme="minorHAnsi" w:hAnsiTheme="minorHAnsi" w:cstheme="minorHAnsi"/>
          <w:noProof/>
        </w:rPr>
        <w:t xml:space="preserve"> 2369–23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N, Rosario FJ, Gaccioli F, Lager S, Jones HN, Roos S, Jansson T &amp; Powell TL (2013). Activation of Placental mTOR Signaling and Amino Acid Transporters in Obese Women Giving Birth to Large Babi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8,</w:t>
      </w:r>
      <w:r w:rsidRPr="00087A95">
        <w:rPr>
          <w:rFonts w:asciiTheme="minorHAnsi" w:hAnsiTheme="minorHAnsi" w:cstheme="minorHAnsi"/>
          <w:noProof/>
        </w:rPr>
        <w:t xml:space="preserve"> 105–11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amp; Powell TL (2013). Role of placental nutrient sensing in developmental programm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591–6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ansson T, Scholtbach V &amp; Powell TL (1998). Placental Transport of Leucine and Lysine Is Reduced in Intrauterine Growth Restriction1.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532–5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kindele OO, Ushie G &amp; Rajil Y (2016). Changes in kidney function and oxidative stress biomarkers in offspring from dams treated with dexamethasone during lactation in Wistar rats. </w:t>
      </w:r>
      <w:r w:rsidRPr="00087A95">
        <w:rPr>
          <w:rFonts w:asciiTheme="minorHAnsi" w:hAnsiTheme="minorHAnsi" w:cstheme="minorHAnsi"/>
          <w:i/>
          <w:iCs/>
          <w:noProof/>
        </w:rPr>
        <w:t>Afr J Med Med Sci</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237–24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eje SO &amp; Raji Y (2015). Effects of Maternal Dexamethasone Exposure During Lactation on Metabolic Imbalance and Oxidative Stress in the Liver of Male Offsprings of Wistar Rats. </w:t>
      </w:r>
      <w:r w:rsidRPr="00087A95">
        <w:rPr>
          <w:rFonts w:asciiTheme="minorHAnsi" w:hAnsiTheme="minorHAnsi" w:cstheme="minorHAnsi"/>
          <w:i/>
          <w:iCs/>
          <w:noProof/>
        </w:rPr>
        <w:t>Niger J Physiol Sci</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131–1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Ashworth CJ, Page KR &amp; McArdle HJ (2006). Cortisol stimulates system A amino acid transport and SNAT2 expression in a human placental cell line (BeWo).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1,</w:t>
      </w:r>
      <w:r w:rsidRPr="00087A95">
        <w:rPr>
          <w:rFonts w:asciiTheme="minorHAnsi" w:hAnsiTheme="minorHAnsi" w:cstheme="minorHAnsi"/>
          <w:noProof/>
        </w:rPr>
        <w:t xml:space="preserve"> E596–E60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ones HN, Woollett LA, Barbour N, Prasad PD, Powell TL &amp; Jansson T (2009). High-fat diet before and during pregnancy causes marked up-regulation of placental nutrient transport and fetal overgrowth in C57/BL6 mic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271–2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Jung C, Ho JT, Torpy DJ, Rogers A, Doogue M, Lewis JG, Czajko RJ &amp; Inder WJ (2011). A Longitudinal Study of Plasma and Urinary Cortisol in Pregnancy and Postpartum.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1533–1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aur G &amp; Dufour JM (2012). Cell lines: Valuable tools or useless artifacts. </w:t>
      </w:r>
      <w:r w:rsidRPr="00087A95">
        <w:rPr>
          <w:rFonts w:asciiTheme="minorHAnsi" w:hAnsiTheme="minorHAnsi" w:cstheme="minorHAnsi"/>
          <w:i/>
          <w:iCs/>
          <w:noProof/>
        </w:rPr>
        <w:t>Spermatogenesis</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emp MW, Newnham JP, Challis JG, Jobe AH &amp; Stock SJ (2015). The clinical use of corticosteroids in pregnancy.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dmv04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han NA, Nikkanen J, Yatsuga S, Jackson C, Wang L, Pradhan S, Kivelä R, Pessia A, Velagapudi V &amp; Suomalainen A (2017). mTORC1 Regulates Mitochondrial Integrated Stress Response and Mitochondrial Myopathy Progress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419-428.e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im SS, Zhu Y, Grantz KL, Hinkle SN, Chen Z, Wallace ME, Smarr MM, Epps NM &amp; Mendola P (2016). Obstetric and Neonatal Risks Among Obese Women Without Chronic Disease. </w:t>
      </w:r>
      <w:r w:rsidRPr="00087A95">
        <w:rPr>
          <w:rFonts w:asciiTheme="minorHAnsi" w:hAnsiTheme="minorHAnsi" w:cstheme="minorHAnsi"/>
          <w:i/>
          <w:iCs/>
          <w:noProof/>
        </w:rPr>
        <w:t>Obstet Gynecol</w:t>
      </w:r>
      <w:r w:rsidRPr="00087A95">
        <w:rPr>
          <w:rFonts w:asciiTheme="minorHAnsi" w:hAnsiTheme="minorHAnsi" w:cstheme="minorHAnsi"/>
          <w:noProof/>
        </w:rPr>
        <w:t xml:space="preserve"> </w:t>
      </w:r>
      <w:r w:rsidRPr="00087A95">
        <w:rPr>
          <w:rFonts w:asciiTheme="minorHAnsi" w:hAnsiTheme="minorHAnsi" w:cstheme="minorHAnsi"/>
          <w:b/>
          <w:bCs/>
          <w:noProof/>
        </w:rPr>
        <w:t>128,</w:t>
      </w:r>
      <w:r w:rsidRPr="00087A95">
        <w:rPr>
          <w:rFonts w:asciiTheme="minorHAnsi" w:hAnsiTheme="minorHAnsi" w:cstheme="minorHAnsi"/>
          <w:noProof/>
        </w:rPr>
        <w:t xml:space="preserve"> 104–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ipmen-Korgun D, Ozmen A, Unek G, Simsek M, Demir R &amp; Korgun ET (2012). Triamcinolone up-</w:t>
      </w:r>
      <w:r w:rsidRPr="00087A95">
        <w:rPr>
          <w:rFonts w:asciiTheme="minorHAnsi" w:hAnsiTheme="minorHAnsi" w:cstheme="minorHAnsi"/>
          <w:noProof/>
        </w:rPr>
        <w:lastRenderedPageBreak/>
        <w:t xml:space="preserve">regulates GLUT 1 and GLUT 3 expression in cultured human placental endothelial cells. </w:t>
      </w:r>
      <w:r w:rsidRPr="00087A95">
        <w:rPr>
          <w:rFonts w:asciiTheme="minorHAnsi" w:hAnsiTheme="minorHAnsi" w:cstheme="minorHAnsi"/>
          <w:i/>
          <w:iCs/>
          <w:noProof/>
        </w:rPr>
        <w:t>Cell Biochem Funct</w:t>
      </w:r>
      <w:r w:rsidRPr="00087A95">
        <w:rPr>
          <w:rFonts w:asciiTheme="minorHAnsi" w:hAnsiTheme="minorHAnsi" w:cstheme="minorHAnsi"/>
          <w:noProof/>
        </w:rPr>
        <w:t xml:space="preserve"> </w:t>
      </w:r>
      <w:r w:rsidRPr="00087A95">
        <w:rPr>
          <w:rFonts w:asciiTheme="minorHAnsi" w:hAnsiTheme="minorHAnsi" w:cstheme="minorHAnsi"/>
          <w:b/>
          <w:bCs/>
          <w:noProof/>
        </w:rPr>
        <w:t>30,</w:t>
      </w:r>
      <w:r w:rsidRPr="00087A95">
        <w:rPr>
          <w:rFonts w:asciiTheme="minorHAnsi" w:hAnsiTheme="minorHAnsi" w:cstheme="minorHAnsi"/>
          <w:noProof/>
        </w:rPr>
        <w:t xml:space="preserve"> 47–5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bayashi K, Tsugami Y, Matsunaga K, Oyama S, Kuki C &amp; Kumura H (2016). Prolactin and glucocorticoid signaling induces lactation-specific tight junctions concurrent with β-casein expression in mammary epithelial cells. </w:t>
      </w:r>
      <w:r w:rsidRPr="00087A95">
        <w:rPr>
          <w:rFonts w:asciiTheme="minorHAnsi" w:hAnsiTheme="minorHAnsi" w:cstheme="minorHAnsi"/>
          <w:i/>
          <w:iCs/>
          <w:noProof/>
        </w:rPr>
        <w:t>Biochim Biophys Acta - Mol Cell Res</w:t>
      </w:r>
      <w:r w:rsidRPr="00087A95">
        <w:rPr>
          <w:rFonts w:asciiTheme="minorHAnsi" w:hAnsiTheme="minorHAnsi" w:cstheme="minorHAnsi"/>
          <w:noProof/>
        </w:rPr>
        <w:t xml:space="preserve"> </w:t>
      </w:r>
      <w:r w:rsidRPr="00087A95">
        <w:rPr>
          <w:rFonts w:asciiTheme="minorHAnsi" w:hAnsiTheme="minorHAnsi" w:cstheme="minorHAnsi"/>
          <w:b/>
          <w:bCs/>
          <w:noProof/>
        </w:rPr>
        <w:t>1863,</w:t>
      </w:r>
      <w:r w:rsidRPr="00087A95">
        <w:rPr>
          <w:rFonts w:asciiTheme="minorHAnsi" w:hAnsiTheme="minorHAnsi" w:cstheme="minorHAnsi"/>
          <w:noProof/>
        </w:rPr>
        <w:t xml:space="preserve"> 2006–20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ovo M, Zion-Saukhanov E, Schreiber L, Mevorach N, Divon M, Ben-Haroush A &amp; Bar J (2015). The Effect of Maternal Obesity on Pregnancy Outcome in Correlation With Placental Pathology. </w:t>
      </w:r>
      <w:r w:rsidRPr="00087A95">
        <w:rPr>
          <w:rFonts w:asciiTheme="minorHAnsi" w:hAnsiTheme="minorHAnsi" w:cstheme="minorHAnsi"/>
          <w:i/>
          <w:iCs/>
          <w:noProof/>
        </w:rPr>
        <w:t>Reprod Sci</w:t>
      </w:r>
      <w:r w:rsidRPr="00087A95">
        <w:rPr>
          <w:rFonts w:asciiTheme="minorHAnsi" w:hAnsiTheme="minorHAnsi" w:cstheme="minorHAnsi"/>
          <w:noProof/>
        </w:rPr>
        <w:t xml:space="preserve"> </w:t>
      </w:r>
      <w:r w:rsidRPr="00087A95">
        <w:rPr>
          <w:rFonts w:asciiTheme="minorHAnsi" w:hAnsiTheme="minorHAnsi" w:cstheme="minorHAnsi"/>
          <w:b/>
          <w:bCs/>
          <w:noProof/>
        </w:rPr>
        <w:t>22,</w:t>
      </w:r>
      <w:r w:rsidRPr="00087A95">
        <w:rPr>
          <w:rFonts w:asciiTheme="minorHAnsi" w:hAnsiTheme="minorHAnsi" w:cstheme="minorHAnsi"/>
          <w:noProof/>
        </w:rPr>
        <w:t xml:space="preserve"> 1643–16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Kronfeld DS &amp; Hartmann PE (1973). Glucose Redistribution in Lactating Cows Given Dexamethasone.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56,</w:t>
      </w:r>
      <w:r w:rsidRPr="00087A95">
        <w:rPr>
          <w:rFonts w:asciiTheme="minorHAnsi" w:hAnsiTheme="minorHAnsi" w:cstheme="minorHAnsi"/>
          <w:noProof/>
        </w:rPr>
        <w:t xml:space="preserve"> 903–90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a</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Kwiatkowski DJ, Zhang H, Bandura JL, Heiberger KM, Glogauer M, el-Hashemite N &amp; Onda H (2002</w:t>
      </w:r>
      <w:r w:rsidRPr="00087A95">
        <w:rPr>
          <w:rFonts w:asciiTheme="minorHAnsi" w:hAnsiTheme="minorHAnsi" w:cstheme="minorHAnsi"/>
          <w:i/>
          <w:iCs/>
          <w:noProof/>
        </w:rPr>
        <w:t>b</w:t>
      </w:r>
      <w:r w:rsidRPr="00087A95">
        <w:rPr>
          <w:rFonts w:asciiTheme="minorHAnsi" w:hAnsiTheme="minorHAnsi" w:cstheme="minorHAnsi"/>
          <w:noProof/>
        </w:rPr>
        <w:t xml:space="preserve">). A mouse model of TSC1 reveals sex-dependent lethality from liver hemangiomas, and up-regulation of p70S6 kinase activity in Tsc1 null cells. </w:t>
      </w:r>
      <w:r w:rsidRPr="00087A95">
        <w:rPr>
          <w:rFonts w:asciiTheme="minorHAnsi" w:hAnsiTheme="minorHAnsi" w:cstheme="minorHAnsi"/>
          <w:i/>
          <w:iCs/>
          <w:noProof/>
        </w:rPr>
        <w:t>Hum Mol Genet</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525–5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ger S, Jansson T &amp; Powell TL (2014). Differential regulation of placental amino acid transport by saturated and unsaturated fatty acids. </w:t>
      </w:r>
      <w:r w:rsidRPr="00087A95">
        <w:rPr>
          <w:rFonts w:asciiTheme="minorHAnsi" w:hAnsiTheme="minorHAnsi" w:cstheme="minorHAnsi"/>
          <w:i/>
          <w:iCs/>
          <w:noProof/>
        </w:rPr>
        <w:t>Am J Physiol Cell Physiol</w:t>
      </w:r>
      <w:r w:rsidRPr="00087A95">
        <w:rPr>
          <w:rFonts w:asciiTheme="minorHAnsi" w:hAnsiTheme="minorHAnsi" w:cstheme="minorHAnsi"/>
          <w:noProof/>
        </w:rPr>
        <w:t xml:space="preserve"> </w:t>
      </w:r>
      <w:r w:rsidRPr="00087A95">
        <w:rPr>
          <w:rFonts w:asciiTheme="minorHAnsi" w:hAnsiTheme="minorHAnsi" w:cstheme="minorHAnsi"/>
          <w:b/>
          <w:bCs/>
          <w:noProof/>
        </w:rPr>
        <w:t>307,</w:t>
      </w:r>
      <w:r w:rsidRPr="00087A95">
        <w:rPr>
          <w:rFonts w:asciiTheme="minorHAnsi" w:hAnsiTheme="minorHAnsi" w:cstheme="minorHAnsi"/>
          <w:noProof/>
        </w:rPr>
        <w:t xml:space="preserve"> C738-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dskroner-Eiger S, Park J, Israel D, Pollard JW &amp; Scherer PE (2010). Morphogenesis of the developing mammary gland: stage-dependent impact of adipocytes. </w:t>
      </w:r>
      <w:r w:rsidRPr="00087A95">
        <w:rPr>
          <w:rFonts w:asciiTheme="minorHAnsi" w:hAnsiTheme="minorHAnsi" w:cstheme="minorHAnsi"/>
          <w:i/>
          <w:iCs/>
          <w:noProof/>
        </w:rPr>
        <w:t>Dev Biol</w:t>
      </w:r>
      <w:r w:rsidRPr="00087A95">
        <w:rPr>
          <w:rFonts w:asciiTheme="minorHAnsi" w:hAnsiTheme="minorHAnsi" w:cstheme="minorHAnsi"/>
          <w:noProof/>
        </w:rPr>
        <w:t xml:space="preserve"> </w:t>
      </w:r>
      <w:r w:rsidRPr="00087A95">
        <w:rPr>
          <w:rFonts w:asciiTheme="minorHAnsi" w:hAnsiTheme="minorHAnsi" w:cstheme="minorHAnsi"/>
          <w:b/>
          <w:bCs/>
          <w:noProof/>
        </w:rPr>
        <w:t>344,</w:t>
      </w:r>
      <w:r w:rsidRPr="00087A95">
        <w:rPr>
          <w:rFonts w:asciiTheme="minorHAnsi" w:hAnsiTheme="minorHAnsi" w:cstheme="minorHAnsi"/>
          <w:noProof/>
        </w:rPr>
        <w:t xml:space="preserve"> 968–9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ngdown ML &amp; Sugden MC (2001). Enhanced placental GLUT1 and GLUT3 expression in dexamethasone-induced fetal growth retardation. </w:t>
      </w:r>
      <w:r w:rsidRPr="00087A95">
        <w:rPr>
          <w:rFonts w:asciiTheme="minorHAnsi" w:hAnsiTheme="minorHAnsi" w:cstheme="minorHAnsi"/>
          <w:i/>
          <w:iCs/>
          <w:noProof/>
        </w:rPr>
        <w:t>Mol Cell Endocrinol</w:t>
      </w:r>
      <w:r w:rsidRPr="00087A95">
        <w:rPr>
          <w:rFonts w:asciiTheme="minorHAnsi" w:hAnsiTheme="minorHAnsi" w:cstheme="minorHAnsi"/>
          <w:noProof/>
        </w:rPr>
        <w:t xml:space="preserve"> </w:t>
      </w:r>
      <w:r w:rsidRPr="00087A95">
        <w:rPr>
          <w:rFonts w:asciiTheme="minorHAnsi" w:hAnsiTheme="minorHAnsi" w:cstheme="minorHAnsi"/>
          <w:b/>
          <w:bCs/>
          <w:noProof/>
        </w:rPr>
        <w:t>185,</w:t>
      </w:r>
      <w:r w:rsidRPr="00087A95">
        <w:rPr>
          <w:rFonts w:asciiTheme="minorHAnsi" w:hAnsiTheme="minorHAnsi" w:cstheme="minorHAnsi"/>
          <w:noProof/>
        </w:rPr>
        <w:t xml:space="preserve"> 109–11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plante M &amp; Sabatini DM (2009). An Emerging Role of mTOR in Lipid Biosynthesis. </w:t>
      </w:r>
      <w:r w:rsidRPr="00087A95">
        <w:rPr>
          <w:rFonts w:asciiTheme="minorHAnsi" w:hAnsiTheme="minorHAnsi" w:cstheme="minorHAnsi"/>
          <w:i/>
          <w:iCs/>
          <w:noProof/>
        </w:rPr>
        <w:t>Curr Biol</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R1046–R10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awson DA, Werb Z, Zong Y &amp; Goldstein AS (2015). The Cleared Mammary Fat Pad Transplantation Assay for Mammary Epithelial Organogenesis. </w:t>
      </w:r>
      <w:r w:rsidRPr="00087A95">
        <w:rPr>
          <w:rFonts w:asciiTheme="minorHAnsi" w:hAnsiTheme="minorHAnsi" w:cstheme="minorHAnsi"/>
          <w:i/>
          <w:iCs/>
          <w:noProof/>
        </w:rPr>
        <w:t>Cold Spring Harb Protoc</w:t>
      </w:r>
      <w:r w:rsidRPr="00087A95">
        <w:rPr>
          <w:rFonts w:asciiTheme="minorHAnsi" w:hAnsiTheme="minorHAnsi" w:cstheme="minorHAnsi"/>
          <w:noProof/>
        </w:rPr>
        <w:t xml:space="preserve"> </w:t>
      </w:r>
      <w:r w:rsidRPr="00087A95">
        <w:rPr>
          <w:rFonts w:asciiTheme="minorHAnsi" w:hAnsiTheme="minorHAnsi" w:cstheme="minorHAnsi"/>
          <w:b/>
          <w:bCs/>
          <w:noProof/>
        </w:rPr>
        <w:t>2015,</w:t>
      </w:r>
      <w:r w:rsidRPr="00087A95">
        <w:rPr>
          <w:rFonts w:asciiTheme="minorHAnsi" w:hAnsiTheme="minorHAnsi" w:cstheme="minorHAnsi"/>
          <w:noProof/>
        </w:rPr>
        <w:t xml:space="preserve"> pdb.prot0780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ddy MA, Power ML &amp; Schulkin J (2008). The impact of maternal obesity on maternal and fetal health. </w:t>
      </w:r>
      <w:r w:rsidRPr="00087A95">
        <w:rPr>
          <w:rFonts w:asciiTheme="minorHAnsi" w:hAnsiTheme="minorHAnsi" w:cstheme="minorHAnsi"/>
          <w:i/>
          <w:iCs/>
          <w:noProof/>
        </w:rPr>
        <w:t>Rev Obstet Gynec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170–17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on-Garcia SM, Roeder HA, Nelson KK, Liao X, Pizzo DP, Laurent LC, Parast MM &amp; LaCoursiere DY (2016). Maternal obesity and sex-specific differences in placental pathology.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33–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sage J, Del-Favero F, Leonhardt M, Louvart H, Maccari S, Vieau D &amp; Darnaudery M (2004). Prenatal stress induces intrauterine growth restriction and programmes glucose intolerance and feeding behaviour disturbances in the aged rat. </w:t>
      </w:r>
      <w:r w:rsidRPr="00087A95">
        <w:rPr>
          <w:rFonts w:asciiTheme="minorHAnsi" w:hAnsiTheme="minorHAnsi" w:cstheme="minorHAnsi"/>
          <w:i/>
          <w:iCs/>
          <w:noProof/>
        </w:rPr>
        <w:t>J Endocrinol</w:t>
      </w:r>
      <w:r w:rsidRPr="00087A95">
        <w:rPr>
          <w:rFonts w:asciiTheme="minorHAnsi" w:hAnsiTheme="minorHAnsi" w:cstheme="minorHAnsi"/>
          <w:noProof/>
        </w:rPr>
        <w:t xml:space="preserve"> </w:t>
      </w:r>
      <w:r w:rsidRPr="00087A95">
        <w:rPr>
          <w:rFonts w:asciiTheme="minorHAnsi" w:hAnsiTheme="minorHAnsi" w:cstheme="minorHAnsi"/>
          <w:b/>
          <w:bCs/>
          <w:noProof/>
        </w:rPr>
        <w:t>181,</w:t>
      </w:r>
      <w:r w:rsidRPr="00087A95">
        <w:rPr>
          <w:rFonts w:asciiTheme="minorHAnsi" w:hAnsiTheme="minorHAnsi" w:cstheme="minorHAnsi"/>
          <w:noProof/>
        </w:rPr>
        <w:t xml:space="preserve"> 291–29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evine S (1967). Maternal and environmental influences on the adrenocortical response to stress in weanling rats. </w:t>
      </w:r>
      <w:r w:rsidRPr="00087A95">
        <w:rPr>
          <w:rFonts w:asciiTheme="minorHAnsi" w:hAnsiTheme="minorHAnsi" w:cstheme="minorHAnsi"/>
          <w:i/>
          <w:iCs/>
          <w:noProof/>
        </w:rPr>
        <w:t>Science</w:t>
      </w:r>
      <w:r w:rsidRPr="00087A95">
        <w:rPr>
          <w:rFonts w:asciiTheme="minorHAnsi" w:hAnsiTheme="minorHAnsi" w:cstheme="minorHAnsi"/>
          <w:noProof/>
        </w:rPr>
        <w:t xml:space="preserve"> </w:t>
      </w:r>
      <w:r w:rsidRPr="00087A95">
        <w:rPr>
          <w:rFonts w:asciiTheme="minorHAnsi" w:hAnsiTheme="minorHAnsi" w:cstheme="minorHAnsi"/>
          <w:b/>
          <w:bCs/>
          <w:noProof/>
        </w:rPr>
        <w:t>156,</w:t>
      </w:r>
      <w:r w:rsidRPr="00087A95">
        <w:rPr>
          <w:rFonts w:asciiTheme="minorHAnsi" w:hAnsiTheme="minorHAnsi" w:cstheme="minorHAnsi"/>
          <w:noProof/>
        </w:rPr>
        <w:t xml:space="preserve"> 258–26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H, Liu X, Wang Z, Lin X, Yan Z, Cao Q, Zhao M &amp; Shi K (2017). MEN1/Menin regulates milk protein synthesis through mTOR signaling in mammary epithelial cells. </w:t>
      </w:r>
      <w:r w:rsidRPr="00087A95">
        <w:rPr>
          <w:rFonts w:asciiTheme="minorHAnsi" w:hAnsiTheme="minorHAnsi" w:cstheme="minorHAnsi"/>
          <w:i/>
          <w:iCs/>
          <w:noProof/>
        </w:rPr>
        <w:t>Sci Rep</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54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J, Kendall G, Henderson S, Downie J, Landsborough L &amp; Oddy W (2008). Maternal psychosocial well-being in pregnancy and breastfeeding duration. </w:t>
      </w:r>
      <w:r w:rsidRPr="00087A95">
        <w:rPr>
          <w:rFonts w:asciiTheme="minorHAnsi" w:hAnsiTheme="minorHAnsi" w:cstheme="minorHAnsi"/>
          <w:i/>
          <w:iCs/>
          <w:noProof/>
        </w:rPr>
        <w:t>Acta Paediatr</w:t>
      </w:r>
      <w:r w:rsidRPr="00087A95">
        <w:rPr>
          <w:rFonts w:asciiTheme="minorHAnsi" w:hAnsiTheme="minorHAnsi" w:cstheme="minorHAnsi"/>
          <w:noProof/>
        </w:rPr>
        <w:t xml:space="preserve"> </w:t>
      </w:r>
      <w:r w:rsidRPr="00087A95">
        <w:rPr>
          <w:rFonts w:asciiTheme="minorHAnsi" w:hAnsiTheme="minorHAnsi" w:cstheme="minorHAnsi"/>
          <w:b/>
          <w:bCs/>
          <w:noProof/>
        </w:rPr>
        <w:t>97,</w:t>
      </w:r>
      <w:r w:rsidRPr="00087A95">
        <w:rPr>
          <w:rFonts w:asciiTheme="minorHAnsi" w:hAnsiTheme="minorHAnsi" w:cstheme="minorHAnsi"/>
          <w:noProof/>
        </w:rPr>
        <w:t xml:space="preserve"> 221–2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Li M, Liu X, Robinson G, Bar-Peled U, Wagner K-U, Young WS, Hennighausen L &amp; Furth PA (1997). Mammary-derived signals activate programmed cell death during the first stage of mammary gland involu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4,</w:t>
      </w:r>
      <w:r w:rsidRPr="00087A95">
        <w:rPr>
          <w:rFonts w:asciiTheme="minorHAnsi" w:hAnsiTheme="minorHAnsi" w:cstheme="minorHAnsi"/>
          <w:noProof/>
        </w:rPr>
        <w:t xml:space="preserve"> 342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 R, Zowalaty AE El, Chen W, Dudley EA &amp; Ye X (2015). Segregated responses of mammary gland development and vaginal opening to prepubertal genistein exposure in Bscl2−/− female mice with lipodystrophy. </w:t>
      </w:r>
      <w:r w:rsidRPr="00087A95">
        <w:rPr>
          <w:rFonts w:asciiTheme="minorHAnsi" w:hAnsiTheme="minorHAnsi" w:cstheme="minorHAnsi"/>
          <w:i/>
          <w:iCs/>
          <w:noProof/>
        </w:rPr>
        <w:t>Reprod Toxicol</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indsay JR &amp; Nieman LK (2005). The Hypothalamic-Pituitary-Adrenal Axis in Pregnancy: Challenges in Disease Detection and Treatment. </w:t>
      </w:r>
      <w:r w:rsidRPr="00087A95">
        <w:rPr>
          <w:rFonts w:asciiTheme="minorHAnsi" w:hAnsiTheme="minorHAnsi" w:cstheme="minorHAnsi"/>
          <w:i/>
          <w:iCs/>
          <w:noProof/>
        </w:rPr>
        <w:t>Endocr Rev</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775–79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 B, Bridges D, Yang Y, Fisher K, Cheng A, Chang L, Meng Z-X, Lin JD, Downes M, Yu RT, Liddle C, Evans RM &amp; Saltiel AR (2014). Metabolic Crosstalk: Molecular Links Between Glycogen and Lipid Metabolism in Obesity. </w:t>
      </w:r>
      <w:r w:rsidRPr="00087A95">
        <w:rPr>
          <w:rFonts w:asciiTheme="minorHAnsi" w:hAnsiTheme="minorHAnsi" w:cstheme="minorHAnsi"/>
          <w:i/>
          <w:iCs/>
          <w:noProof/>
        </w:rPr>
        <w:t>Diabetes</w:t>
      </w:r>
      <w:r w:rsidRPr="00087A95">
        <w:rPr>
          <w:rFonts w:asciiTheme="minorHAnsi" w:hAnsiTheme="minorHAnsi" w:cstheme="minorHAnsi"/>
          <w:noProof/>
        </w:rPr>
        <w:t xml:space="preserve"> </w:t>
      </w:r>
      <w:r w:rsidRPr="00087A95">
        <w:rPr>
          <w:rFonts w:asciiTheme="minorHAnsi" w:hAnsiTheme="minorHAnsi" w:cstheme="minorHAnsi"/>
          <w:b/>
          <w:bCs/>
          <w:noProof/>
        </w:rPr>
        <w:t>63,</w:t>
      </w:r>
      <w:r w:rsidRPr="00087A95">
        <w:rPr>
          <w:rFonts w:asciiTheme="minorHAnsi" w:hAnsiTheme="minorHAnsi" w:cstheme="minorHAnsi"/>
          <w:noProof/>
        </w:rPr>
        <w:t xml:space="preserve"> 2935–294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Lunghi L, Pavan B, Biondi C, Paolillo R, Valerio A, Vesce F &amp; Patella A (2010). Use of Glucocorticoids in Pregnancy. </w:t>
      </w:r>
      <w:r w:rsidRPr="00087A95">
        <w:rPr>
          <w:rFonts w:asciiTheme="minorHAnsi" w:hAnsiTheme="minorHAnsi" w:cstheme="minorHAnsi"/>
          <w:i/>
          <w:iCs/>
          <w:noProof/>
        </w:rPr>
        <w:t>Curr Pharm Des</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3616–363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hino M (1976). </w:t>
      </w:r>
      <w:r w:rsidRPr="00087A95">
        <w:rPr>
          <w:rFonts w:asciiTheme="minorHAnsi" w:hAnsiTheme="minorHAnsi" w:cstheme="minorHAnsi"/>
          <w:i/>
          <w:iCs/>
          <w:noProof/>
        </w:rPr>
        <w:t>Growth and Differentiation, Vo1</w:t>
      </w:r>
      <w:r w:rsidRPr="00087A95">
        <w:rPr>
          <w:rFonts w:asciiTheme="minorHAnsi" w:hAnsiTheme="minorHAnsi" w:cstheme="minorHAnsi"/>
          <w:noProof/>
        </w:rPr>
        <w:t>. Available at: https://onlinelibrary.wiley.com/doi/pdf/10.1111/j.1440-169X.1976.00079.x [Accessed July 17,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cias H &amp; Hinck L (2012). Mammary gland development. </w:t>
      </w:r>
      <w:r w:rsidRPr="00087A95">
        <w:rPr>
          <w:rFonts w:asciiTheme="minorHAnsi" w:hAnsiTheme="minorHAnsi" w:cstheme="minorHAnsi"/>
          <w:i/>
          <w:iCs/>
          <w:noProof/>
        </w:rPr>
        <w:t>Wiley Interdiscip Rev Dev Biol</w:t>
      </w:r>
      <w:r w:rsidRPr="00087A95">
        <w:rPr>
          <w:rFonts w:asciiTheme="minorHAnsi" w:hAnsiTheme="minorHAnsi" w:cstheme="minorHAnsi"/>
          <w:noProof/>
        </w:rPr>
        <w:t xml:space="preserve"> </w:t>
      </w:r>
      <w:r w:rsidRPr="00087A95">
        <w:rPr>
          <w:rFonts w:asciiTheme="minorHAnsi" w:hAnsiTheme="minorHAnsi" w:cstheme="minorHAnsi"/>
          <w:b/>
          <w:bCs/>
          <w:noProof/>
        </w:rPr>
        <w:t>1,</w:t>
      </w:r>
      <w:r w:rsidRPr="00087A95">
        <w:rPr>
          <w:rFonts w:asciiTheme="minorHAnsi" w:hAnsiTheme="minorHAnsi" w:cstheme="minorHAnsi"/>
          <w:noProof/>
        </w:rPr>
        <w:t xml:space="preserve"> 533–55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gnusson AL, Waterman IJ, Wennergren M, Jansson T &amp; Powell TL (2004). Triglyceride Hydrolase Activities and Expression of Fatty Acid Binding Proteins in the Human Placenta in Pregnancies Complicated by Intrauterine Growth Restriction and Diabete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89,</w:t>
      </w:r>
      <w:r w:rsidRPr="00087A95">
        <w:rPr>
          <w:rFonts w:asciiTheme="minorHAnsi" w:hAnsiTheme="minorHAnsi" w:cstheme="minorHAnsi"/>
          <w:noProof/>
        </w:rPr>
        <w:t xml:space="preserve"> 4607–4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lassine A, Frendo J-L &amp; Evain-Brion D (2003). A comparison of placental development and endocrine functions between the human and mouse model. </w:t>
      </w:r>
      <w:r w:rsidRPr="00087A95">
        <w:rPr>
          <w:rFonts w:asciiTheme="minorHAnsi" w:hAnsiTheme="minorHAnsi" w:cstheme="minorHAnsi"/>
          <w:i/>
          <w:iCs/>
          <w:noProof/>
        </w:rPr>
        <w:t>Hum Reprod Updat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31–53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eos RM, Jiménez G, Álvarez-Gil C, Visiedo F, Rivera-Rodríguez F, Santos-Rosendo C, Rodriguez-Pareja A, Perdomo G &amp; Lechuga-Sancho AM (2018). Excess Hydrocortisone Hampers Placental Nutrient Uptake Disrupting Cellular Metabolism. </w:t>
      </w:r>
      <w:r w:rsidRPr="00087A95">
        <w:rPr>
          <w:rFonts w:asciiTheme="minorHAnsi" w:hAnsiTheme="minorHAnsi" w:cstheme="minorHAnsi"/>
          <w:i/>
          <w:iCs/>
          <w:noProof/>
        </w:rPr>
        <w:t>Biomed Res Int</w:t>
      </w:r>
      <w:r w:rsidRPr="00087A95">
        <w:rPr>
          <w:rFonts w:asciiTheme="minorHAnsi" w:hAnsiTheme="minorHAnsi" w:cstheme="minorHAnsi"/>
          <w:noProof/>
        </w:rPr>
        <w:t xml:space="preserve"> </w:t>
      </w:r>
      <w:r w:rsidRPr="00087A95">
        <w:rPr>
          <w:rFonts w:asciiTheme="minorHAnsi" w:hAnsiTheme="minorHAnsi" w:cstheme="minorHAnsi"/>
          <w:b/>
          <w:bCs/>
          <w:noProof/>
        </w:rPr>
        <w:t>201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atthews SG (2000). Antenatal Glucocorticoids and Programming of the Developing CN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7,</w:t>
      </w:r>
      <w:r w:rsidRPr="00087A95">
        <w:rPr>
          <w:rFonts w:asciiTheme="minorHAnsi" w:hAnsiTheme="minorHAnsi" w:cstheme="minorHAnsi"/>
          <w:noProof/>
        </w:rPr>
        <w:t xml:space="preserve"> 291–3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cManaman JL (2009). Formation of milk lipids: a molecular perspective. </w:t>
      </w:r>
      <w:r w:rsidRPr="00087A95">
        <w:rPr>
          <w:rFonts w:asciiTheme="minorHAnsi" w:hAnsiTheme="minorHAnsi" w:cstheme="minorHAnsi"/>
          <w:i/>
          <w:iCs/>
          <w:noProof/>
        </w:rPr>
        <w:t>Clin Lipidol</w:t>
      </w:r>
      <w:r w:rsidRPr="00087A95">
        <w:rPr>
          <w:rFonts w:asciiTheme="minorHAnsi" w:hAnsiTheme="minorHAnsi" w:cstheme="minorHAnsi"/>
          <w:noProof/>
        </w:rPr>
        <w:t xml:space="preserve"> </w:t>
      </w:r>
      <w:r w:rsidRPr="00087A95">
        <w:rPr>
          <w:rFonts w:asciiTheme="minorHAnsi" w:hAnsiTheme="minorHAnsi" w:cstheme="minorHAnsi"/>
          <w:b/>
          <w:bCs/>
          <w:noProof/>
        </w:rPr>
        <w:t>4,</w:t>
      </w:r>
      <w:r w:rsidRPr="00087A95">
        <w:rPr>
          <w:rFonts w:asciiTheme="minorHAnsi" w:hAnsiTheme="minorHAnsi" w:cstheme="minorHAnsi"/>
          <w:noProof/>
        </w:rPr>
        <w:t xml:space="preserve"> 391–40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ingrone G, Manco M, Mora MEV, Guidone C, Iaconelli A, Gniuli D, Leccesi L, Chiellini C &amp; Ghirlanda G (2008). Influence of maternal obesity on insulin sensitivity and secretion in offspring.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1872–187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a</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Moisiadis VG &amp; Matthews SG (2014</w:t>
      </w:r>
      <w:r w:rsidRPr="00087A95">
        <w:rPr>
          <w:rFonts w:asciiTheme="minorHAnsi" w:hAnsiTheme="minorHAnsi" w:cstheme="minorHAnsi"/>
          <w:i/>
          <w:iCs/>
          <w:noProof/>
        </w:rPr>
        <w:t>b</w:t>
      </w:r>
      <w:r w:rsidRPr="00087A95">
        <w:rPr>
          <w:rFonts w:asciiTheme="minorHAnsi" w:hAnsiTheme="minorHAnsi" w:cstheme="minorHAnsi"/>
          <w:noProof/>
        </w:rPr>
        <w:t xml:space="preserve">). Glucocorticoids and fetal programming part 1: outcomes. </w:t>
      </w:r>
      <w:r w:rsidRPr="00087A95">
        <w:rPr>
          <w:rFonts w:asciiTheme="minorHAnsi" w:hAnsiTheme="minorHAnsi" w:cstheme="minorHAnsi"/>
          <w:i/>
          <w:iCs/>
          <w:noProof/>
        </w:rPr>
        <w:t>Nat Rev Endocrinol</w:t>
      </w:r>
      <w:r w:rsidRPr="00087A95">
        <w:rPr>
          <w:rFonts w:asciiTheme="minorHAnsi" w:hAnsiTheme="minorHAnsi" w:cstheme="minorHAnsi"/>
          <w:noProof/>
        </w:rPr>
        <w:t xml:space="preserve"> </w:t>
      </w:r>
      <w:r w:rsidRPr="00087A95">
        <w:rPr>
          <w:rFonts w:asciiTheme="minorHAnsi" w:hAnsiTheme="minorHAnsi" w:cstheme="minorHAnsi"/>
          <w:b/>
          <w:bCs/>
          <w:noProof/>
        </w:rPr>
        <w:t>10,</w:t>
      </w:r>
      <w:r w:rsidRPr="00087A95">
        <w:rPr>
          <w:rFonts w:asciiTheme="minorHAnsi" w:hAnsiTheme="minorHAnsi" w:cstheme="minorHAnsi"/>
          <w:noProof/>
        </w:rPr>
        <w:t xml:space="preserve"> 391–40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01,</w:t>
      </w:r>
      <w:r w:rsidRPr="00087A95">
        <w:rPr>
          <w:rFonts w:asciiTheme="minorHAnsi" w:hAnsiTheme="minorHAnsi" w:cstheme="minorHAnsi"/>
          <w:noProof/>
        </w:rPr>
        <w:t xml:space="preserve"> 16801–168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Mparmpakas D, Zachariades E, Goumenou A, Gidron Y &amp; Karteris E (2012). Placental DEPTOR as a stress sensor during pregnancy. </w:t>
      </w:r>
      <w:r w:rsidRPr="00087A95">
        <w:rPr>
          <w:rFonts w:asciiTheme="minorHAnsi" w:hAnsiTheme="minorHAnsi" w:cstheme="minorHAnsi"/>
          <w:i/>
          <w:iCs/>
          <w:noProof/>
        </w:rPr>
        <w:t>Clin Sci (Lond)</w:t>
      </w:r>
      <w:r w:rsidRPr="00087A95">
        <w:rPr>
          <w:rFonts w:asciiTheme="minorHAnsi" w:hAnsiTheme="minorHAnsi" w:cstheme="minorHAnsi"/>
          <w:noProof/>
        </w:rPr>
        <w:t xml:space="preserve"> </w:t>
      </w:r>
      <w:r w:rsidRPr="00087A95">
        <w:rPr>
          <w:rFonts w:asciiTheme="minorHAnsi" w:hAnsiTheme="minorHAnsi" w:cstheme="minorHAnsi"/>
          <w:b/>
          <w:bCs/>
          <w:noProof/>
        </w:rPr>
        <w:t>122,</w:t>
      </w:r>
      <w:r w:rsidRPr="00087A95">
        <w:rPr>
          <w:rFonts w:asciiTheme="minorHAnsi" w:hAnsiTheme="minorHAnsi" w:cstheme="minorHAnsi"/>
          <w:noProof/>
        </w:rPr>
        <w:t xml:space="preserve"> 349–3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Murakami M, Ichisaka T, Maeda M, Oshiro N, Hara K, Edenhofer F, Kiyama H, Yonezawa K &amp; Yamanaka S (2004). mTOR is essential for growth and proliferation in early mouse embryos and embryonic stem cells. </w:t>
      </w:r>
      <w:r w:rsidRPr="00087A95">
        <w:rPr>
          <w:rFonts w:asciiTheme="minorHAnsi" w:hAnsiTheme="minorHAnsi" w:cstheme="minorHAnsi"/>
          <w:i/>
          <w:iCs/>
          <w:noProof/>
        </w:rPr>
        <w:t>Mol Cell Biol</w:t>
      </w:r>
      <w:r w:rsidRPr="00087A95">
        <w:rPr>
          <w:rFonts w:asciiTheme="minorHAnsi" w:hAnsiTheme="minorHAnsi" w:cstheme="minorHAnsi"/>
          <w:noProof/>
        </w:rPr>
        <w:t xml:space="preserve"> </w:t>
      </w:r>
      <w:r w:rsidRPr="00087A95">
        <w:rPr>
          <w:rFonts w:asciiTheme="minorHAnsi" w:hAnsiTheme="minorHAnsi" w:cstheme="minorHAnsi"/>
          <w:b/>
          <w:bCs/>
          <w:noProof/>
        </w:rPr>
        <w:t>24,</w:t>
      </w:r>
      <w:r w:rsidRPr="00087A95">
        <w:rPr>
          <w:rFonts w:asciiTheme="minorHAnsi" w:hAnsiTheme="minorHAnsi" w:cstheme="minorHAnsi"/>
          <w:noProof/>
        </w:rPr>
        <w:t xml:space="preserve"> 6710–671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ANDI S (1958). Endocrine control of mammarygland development and function in the C3H/ He Crgl mouse. </w:t>
      </w:r>
      <w:r w:rsidRPr="00087A95">
        <w:rPr>
          <w:rFonts w:asciiTheme="minorHAnsi" w:hAnsiTheme="minorHAnsi" w:cstheme="minorHAnsi"/>
          <w:i/>
          <w:iCs/>
          <w:noProof/>
        </w:rPr>
        <w:t>J Natl Cancer Inst</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039–106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a</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Napso T, Yong HEJ, Lopez-Tello J &amp; Sferruzzi-Perri AN (2018</w:t>
      </w:r>
      <w:r w:rsidRPr="00087A95">
        <w:rPr>
          <w:rFonts w:asciiTheme="minorHAnsi" w:hAnsiTheme="minorHAnsi" w:cstheme="minorHAnsi"/>
          <w:i/>
          <w:iCs/>
          <w:noProof/>
        </w:rPr>
        <w:t>b</w:t>
      </w:r>
      <w:r w:rsidRPr="00087A95">
        <w:rPr>
          <w:rFonts w:asciiTheme="minorHAnsi" w:hAnsiTheme="minorHAnsi" w:cstheme="minorHAnsi"/>
          <w:noProof/>
        </w:rPr>
        <w:t xml:space="preserve">). The Role of Placental Hormones in Mediating Maternal Adaptations to Support Pregnancy and Lactation.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ri C &amp; Edlow AG (2015). Effects of Maternal Obesity on Fetal Programming: Molecular Approaches. </w:t>
      </w:r>
      <w:r w:rsidRPr="00087A95">
        <w:rPr>
          <w:rFonts w:asciiTheme="minorHAnsi" w:hAnsiTheme="minorHAnsi" w:cstheme="minorHAnsi"/>
          <w:i/>
          <w:iCs/>
          <w:noProof/>
        </w:rPr>
        <w:t>Cold Spring Harb Perspect Med</w:t>
      </w:r>
      <w:r w:rsidRPr="00087A95">
        <w:rPr>
          <w:rFonts w:asciiTheme="minorHAnsi" w:hAnsiTheme="minorHAnsi" w:cstheme="minorHAnsi"/>
          <w:noProof/>
        </w:rPr>
        <w:t xml:space="preserve"> </w:t>
      </w:r>
      <w:r w:rsidRPr="00087A95">
        <w:rPr>
          <w:rFonts w:asciiTheme="minorHAnsi" w:hAnsiTheme="minorHAnsi" w:cstheme="minorHAnsi"/>
          <w:b/>
          <w:bCs/>
          <w:noProof/>
        </w:rPr>
        <w:t>6,</w:t>
      </w:r>
      <w:r w:rsidRPr="00087A95">
        <w:rPr>
          <w:rFonts w:asciiTheme="minorHAnsi" w:hAnsiTheme="minorHAnsi" w:cstheme="minorHAnsi"/>
          <w:noProof/>
        </w:rPr>
        <w:t xml:space="preserve"> a0265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cfadden TB &amp; Forsyth I (2002). </w:t>
      </w:r>
      <w:r w:rsidRPr="00087A95">
        <w:rPr>
          <w:rFonts w:asciiTheme="minorHAnsi" w:hAnsiTheme="minorHAnsi" w:cstheme="minorHAnsi"/>
          <w:i/>
          <w:iCs/>
          <w:noProof/>
        </w:rPr>
        <w:t>Hormonal Regulation of Mammary Differentiation and Milk Secretion</w:t>
      </w:r>
      <w:r w:rsidRPr="00087A95">
        <w:rPr>
          <w:rFonts w:asciiTheme="minorHAnsi" w:hAnsiTheme="minorHAnsi" w:cstheme="minorHAnsi"/>
          <w:noProof/>
        </w:rPr>
        <w:t>. Available at: https://link.springer.com/content/pdf/10.1023%2FA%3A1015770423167.pdf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eville MC, Morton J &amp; Umemura S (2001). Lactogenesis: The Transition from Pregnancy to Lactation. </w:t>
      </w:r>
      <w:r w:rsidRPr="00087A95">
        <w:rPr>
          <w:rFonts w:asciiTheme="minorHAnsi" w:hAnsiTheme="minorHAnsi" w:cstheme="minorHAnsi"/>
          <w:i/>
          <w:iCs/>
          <w:noProof/>
        </w:rPr>
        <w:t>Pediatr Clin North Am</w:t>
      </w:r>
      <w:r w:rsidRPr="00087A95">
        <w:rPr>
          <w:rFonts w:asciiTheme="minorHAnsi" w:hAnsiTheme="minorHAnsi" w:cstheme="minorHAnsi"/>
          <w:noProof/>
        </w:rPr>
        <w:t xml:space="preserve"> </w:t>
      </w:r>
      <w:r w:rsidRPr="00087A95">
        <w:rPr>
          <w:rFonts w:asciiTheme="minorHAnsi" w:hAnsiTheme="minorHAnsi" w:cstheme="minorHAnsi"/>
          <w:b/>
          <w:bCs/>
          <w:noProof/>
        </w:rPr>
        <w:t>48,</w:t>
      </w:r>
      <w:r w:rsidRPr="00087A95">
        <w:rPr>
          <w:rFonts w:asciiTheme="minorHAnsi" w:hAnsiTheme="minorHAnsi" w:cstheme="minorHAnsi"/>
          <w:noProof/>
        </w:rPr>
        <w:t xml:space="preserve"> 35–5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g PC (2000). The fetal and neonatal hypothalamic-pituitary-adrenal axis. </w:t>
      </w:r>
      <w:r w:rsidRPr="00087A95">
        <w:rPr>
          <w:rFonts w:asciiTheme="minorHAnsi" w:hAnsiTheme="minorHAnsi" w:cstheme="minorHAnsi"/>
          <w:i/>
          <w:iCs/>
          <w:noProof/>
        </w:rPr>
        <w:t>Arch Dis Child Fetal Neonatal Ed</w:t>
      </w:r>
      <w:r w:rsidRPr="00087A95">
        <w:rPr>
          <w:rFonts w:asciiTheme="minorHAnsi" w:hAnsiTheme="minorHAnsi" w:cstheme="minorHAnsi"/>
          <w:noProof/>
        </w:rPr>
        <w:t xml:space="preserve"> </w:t>
      </w:r>
      <w:r w:rsidRPr="00087A95">
        <w:rPr>
          <w:rFonts w:asciiTheme="minorHAnsi" w:hAnsiTheme="minorHAnsi" w:cstheme="minorHAnsi"/>
          <w:b/>
          <w:bCs/>
          <w:noProof/>
        </w:rPr>
        <w:t>82,</w:t>
      </w:r>
      <w:r w:rsidRPr="00087A95">
        <w:rPr>
          <w:rFonts w:asciiTheme="minorHAnsi" w:hAnsiTheme="minorHAnsi" w:cstheme="minorHAnsi"/>
          <w:noProof/>
        </w:rPr>
        <w:t xml:space="preserve"> F250-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Norberg S, Powell TL &amp; Jansson T (1998). Intrauterine Growth Restriction Is Associated with a Reduced Activity of Placental Taurine Transporters. </w:t>
      </w:r>
      <w:r w:rsidRPr="00087A95">
        <w:rPr>
          <w:rFonts w:asciiTheme="minorHAnsi" w:hAnsiTheme="minorHAnsi" w:cstheme="minorHAnsi"/>
          <w:i/>
          <w:iCs/>
          <w:noProof/>
        </w:rPr>
        <w:t>Pediatr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233–23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Sullivan L, Cuffe JSM, Paravicini TM, Campbell S, Dickinson H, Singh RR, Gezmish O, Black MJ &amp; Moritz KM (2013). Prenatal exposure to dexamethasone in the mouse alters cardiac growth patterns and increases pulse pressure in aged male offspring. </w:t>
      </w:r>
      <w:r w:rsidRPr="00087A95">
        <w:rPr>
          <w:rFonts w:asciiTheme="minorHAnsi" w:hAnsiTheme="minorHAnsi" w:cstheme="minorHAnsi"/>
          <w:i/>
          <w:iCs/>
          <w:noProof/>
        </w:rPr>
        <w:t>PLoS One</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e6914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chsner S et al. (2019). The Signaling Pathways Project: an integrated ‘omics knowledgebase for mammalian cellular signaling pathways. </w:t>
      </w:r>
      <w:r w:rsidRPr="00087A95">
        <w:rPr>
          <w:rFonts w:asciiTheme="minorHAnsi" w:hAnsiTheme="minorHAnsi" w:cstheme="minorHAnsi"/>
          <w:i/>
          <w:iCs/>
          <w:noProof/>
        </w:rPr>
        <w:t>bioRxiv</w:t>
      </w:r>
      <w:r w:rsidRPr="00087A95">
        <w:rPr>
          <w:rFonts w:asciiTheme="minorHAnsi" w:hAnsiTheme="minorHAnsi" w:cstheme="minorHAnsi"/>
          <w:noProof/>
        </w:rPr>
        <w:t>40172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hlendorf JM, Robinson K &amp; Garnier-Villarreal M (2019). The impact of maternal BMI, gestational weight gain, and breastfeeding on early childhood weight: Analysis of a statewide WIC dataset. </w:t>
      </w:r>
      <w:r w:rsidRPr="00087A95">
        <w:rPr>
          <w:rFonts w:asciiTheme="minorHAnsi" w:hAnsiTheme="minorHAnsi" w:cstheme="minorHAnsi"/>
          <w:i/>
          <w:iCs/>
          <w:noProof/>
        </w:rPr>
        <w:t>Prev Med (Baltim)</w:t>
      </w:r>
      <w:r w:rsidRPr="00087A95">
        <w:rPr>
          <w:rFonts w:asciiTheme="minorHAnsi" w:hAnsiTheme="minorHAnsi" w:cstheme="minorHAnsi"/>
          <w:noProof/>
        </w:rPr>
        <w:t xml:space="preserve"> </w:t>
      </w:r>
      <w:r w:rsidRPr="00087A95">
        <w:rPr>
          <w:rFonts w:asciiTheme="minorHAnsi" w:hAnsiTheme="minorHAnsi" w:cstheme="minorHAnsi"/>
          <w:b/>
          <w:bCs/>
          <w:noProof/>
        </w:rPr>
        <w:t>118,</w:t>
      </w:r>
      <w:r w:rsidRPr="00087A95">
        <w:rPr>
          <w:rFonts w:asciiTheme="minorHAnsi" w:hAnsiTheme="minorHAnsi" w:cstheme="minorHAnsi"/>
          <w:noProof/>
        </w:rPr>
        <w:t xml:space="preserve"> 210–2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lesen C, Hald Steffensen F, Lauge Nielsen G, Jong-van den Berg L, Olsen J, Toft Sørensen H &amp; group TE (1999). Drug use in first pregnancy and lactation: a population-based survey among Danish women. </w:t>
      </w:r>
      <w:r w:rsidRPr="00087A95">
        <w:rPr>
          <w:rFonts w:asciiTheme="minorHAnsi" w:hAnsiTheme="minorHAnsi" w:cstheme="minorHAnsi"/>
          <w:i/>
          <w:iCs/>
          <w:noProof/>
        </w:rPr>
        <w:t>Eur J Clin Pharmacol</w:t>
      </w:r>
      <w:r w:rsidRPr="00087A95">
        <w:rPr>
          <w:rFonts w:asciiTheme="minorHAnsi" w:hAnsiTheme="minorHAnsi" w:cstheme="minorHAnsi"/>
          <w:noProof/>
        </w:rPr>
        <w:t xml:space="preserve"> </w:t>
      </w:r>
      <w:r w:rsidRPr="00087A95">
        <w:rPr>
          <w:rFonts w:asciiTheme="minorHAnsi" w:hAnsiTheme="minorHAnsi" w:cstheme="minorHAnsi"/>
          <w:b/>
          <w:bCs/>
          <w:noProof/>
        </w:rPr>
        <w:t>55,</w:t>
      </w:r>
      <w:r w:rsidRPr="00087A95">
        <w:rPr>
          <w:rFonts w:asciiTheme="minorHAnsi" w:hAnsiTheme="minorHAnsi" w:cstheme="minorHAnsi"/>
          <w:noProof/>
        </w:rPr>
        <w:t xml:space="preserve"> 139–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uyang F, Parker M, Cerda S, Pearson C, Fu L, Gillman MW, Zuckerman B &amp; Wang X (2013). Placental weight mediates the effects of prenatal factors on fetal growth: the extent differs by preterm status.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609–6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Owens LA, O’Sullivan EP, Kirwan B, Avalos G, Gaffney G, Dunne F &amp; ATLANTIC DIP Collaborators  for the AD (2010). ATLANTIC DIP: the impact of obesity on pregnancy outcome in glucose-tolerant women. </w:t>
      </w:r>
      <w:r w:rsidRPr="00087A95">
        <w:rPr>
          <w:rFonts w:asciiTheme="minorHAnsi" w:hAnsiTheme="minorHAnsi" w:cstheme="minorHAnsi"/>
          <w:i/>
          <w:iCs/>
          <w:noProof/>
        </w:rPr>
        <w:t>Diabetes Care</w:t>
      </w:r>
      <w:r w:rsidRPr="00087A95">
        <w:rPr>
          <w:rFonts w:asciiTheme="minorHAnsi" w:hAnsiTheme="minorHAnsi" w:cstheme="minorHAnsi"/>
          <w:noProof/>
        </w:rPr>
        <w:t xml:space="preserve"> </w:t>
      </w:r>
      <w:r w:rsidRPr="00087A95">
        <w:rPr>
          <w:rFonts w:asciiTheme="minorHAnsi" w:hAnsiTheme="minorHAnsi" w:cstheme="minorHAnsi"/>
          <w:b/>
          <w:bCs/>
          <w:noProof/>
        </w:rPr>
        <w:t>33,</w:t>
      </w:r>
      <w:r w:rsidRPr="00087A95">
        <w:rPr>
          <w:rFonts w:asciiTheme="minorHAnsi" w:hAnsiTheme="minorHAnsi" w:cstheme="minorHAnsi"/>
          <w:noProof/>
        </w:rPr>
        <w:t xml:space="preserve"> 577–57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doan A, Rigano S, Ferrazzi E, Beaty BL, Battaglia FC &amp; Galan HL (2004). Differences in fat and lean mass proportions in normal and growth-restricted fetuse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191,</w:t>
      </w:r>
      <w:r w:rsidRPr="00087A95">
        <w:rPr>
          <w:rFonts w:asciiTheme="minorHAnsi" w:hAnsiTheme="minorHAnsi" w:cstheme="minorHAnsi"/>
          <w:noProof/>
        </w:rPr>
        <w:t xml:space="preserve"> </w:t>
      </w:r>
      <w:r w:rsidRPr="00087A95">
        <w:rPr>
          <w:rFonts w:asciiTheme="minorHAnsi" w:hAnsiTheme="minorHAnsi" w:cstheme="minorHAnsi"/>
          <w:noProof/>
        </w:rPr>
        <w:lastRenderedPageBreak/>
        <w:t>1459–146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nagos PG, Vishwanathan R, Penfield-Cyr A, Matthan NR, Shivappa N, Wirth MD, Hebert JR &amp; Sen S (2016). Breastmilk from obese mothers has pro-inflammatory properties and decreased neuroprotective factors. </w:t>
      </w:r>
      <w:r w:rsidRPr="00087A95">
        <w:rPr>
          <w:rFonts w:asciiTheme="minorHAnsi" w:hAnsiTheme="minorHAnsi" w:cstheme="minorHAnsi"/>
          <w:i/>
          <w:iCs/>
          <w:noProof/>
        </w:rPr>
        <w:t>J Perinatol</w:t>
      </w:r>
      <w:r w:rsidRPr="00087A95">
        <w:rPr>
          <w:rFonts w:asciiTheme="minorHAnsi" w:hAnsiTheme="minorHAnsi" w:cstheme="minorHAnsi"/>
          <w:noProof/>
        </w:rPr>
        <w:t xml:space="preserve"> </w:t>
      </w:r>
      <w:r w:rsidRPr="00087A95">
        <w:rPr>
          <w:rFonts w:asciiTheme="minorHAnsi" w:hAnsiTheme="minorHAnsi" w:cstheme="minorHAnsi"/>
          <w:b/>
          <w:bCs/>
          <w:noProof/>
        </w:rPr>
        <w:t>36,</w:t>
      </w:r>
      <w:r w:rsidRPr="00087A95">
        <w:rPr>
          <w:rFonts w:asciiTheme="minorHAnsi" w:hAnsiTheme="minorHAnsi" w:cstheme="minorHAnsi"/>
          <w:noProof/>
        </w:rPr>
        <w:t xml:space="preserve"> 284–29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atel R, Williams-Dautovich J &amp; Cummins CL (2014). Minireview: New Molecular Mediators of Glucocorticoid Receptor Activity in Metabolic Tissues. </w:t>
      </w:r>
      <w:r w:rsidRPr="00087A95">
        <w:rPr>
          <w:rFonts w:asciiTheme="minorHAnsi" w:hAnsiTheme="minorHAnsi" w:cstheme="minorHAnsi"/>
          <w:i/>
          <w:iCs/>
          <w:noProof/>
        </w:rPr>
        <w:t>Mol Endocrinol</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999–10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087A95">
        <w:rPr>
          <w:rFonts w:asciiTheme="minorHAnsi" w:hAnsiTheme="minorHAnsi" w:cstheme="minorHAnsi"/>
          <w:i/>
          <w:iCs/>
          <w:noProof/>
        </w:rPr>
        <w:t>Wellcome open Res</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12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illay J &amp; Davis TJ (2019). </w:t>
      </w:r>
      <w:r w:rsidRPr="00087A95">
        <w:rPr>
          <w:rFonts w:asciiTheme="minorHAnsi" w:hAnsiTheme="minorHAnsi" w:cstheme="minorHAnsi"/>
          <w:i/>
          <w:iCs/>
          <w:noProof/>
        </w:rPr>
        <w:t>Physiology, Lactation</w:t>
      </w:r>
      <w:r w:rsidRPr="00087A95">
        <w:rPr>
          <w:rFonts w:asciiTheme="minorHAnsi" w:hAnsiTheme="minorHAnsi" w:cstheme="minorHAnsi"/>
          <w:noProof/>
        </w:rPr>
        <w:t>. StatPearls Publishing. Available at: http://www.ncbi.nlm.nih.gov/pubmed/29763156 [Accessed May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onnusamy S, Tran QT, Harvey I, Smallwood HS, Thiyagarajan T, Banerjee S, Johnson DL, Dalton JT, Sullivan RD, Miller DD, Bridges D &amp; Narayanan R (2017). Pharmacologic activation of estrogen receptor β increases mitochondrial function, energy expenditure, and brown adipose tissue. </w:t>
      </w:r>
      <w:r w:rsidRPr="00087A95">
        <w:rPr>
          <w:rFonts w:asciiTheme="minorHAnsi" w:hAnsiTheme="minorHAnsi" w:cstheme="minorHAnsi"/>
          <w:i/>
          <w:iCs/>
          <w:noProof/>
        </w:rPr>
        <w:t>FASEB J</w:t>
      </w:r>
      <w:r w:rsidRPr="00087A95">
        <w:rPr>
          <w:rFonts w:asciiTheme="minorHAnsi" w:hAnsiTheme="minorHAnsi" w:cstheme="minorHAnsi"/>
          <w:noProof/>
        </w:rPr>
        <w:t xml:space="preserve"> </w:t>
      </w:r>
      <w:r w:rsidRPr="00087A95">
        <w:rPr>
          <w:rFonts w:asciiTheme="minorHAnsi" w:hAnsiTheme="minorHAnsi" w:cstheme="minorHAnsi"/>
          <w:b/>
          <w:bCs/>
          <w:noProof/>
        </w:rPr>
        <w:t>31,</w:t>
      </w:r>
      <w:r w:rsidRPr="00087A95">
        <w:rPr>
          <w:rFonts w:asciiTheme="minorHAnsi" w:hAnsiTheme="minorHAnsi" w:cstheme="minorHAnsi"/>
          <w:noProof/>
        </w:rPr>
        <w:t xml:space="preserve"> 266–28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87A95">
        <w:rPr>
          <w:rFonts w:asciiTheme="minorHAnsi" w:hAnsiTheme="minorHAnsi" w:cstheme="minorHAnsi"/>
          <w:i/>
          <w:iCs/>
          <w:noProof/>
        </w:rPr>
        <w:t>Stem Cells</w:t>
      </w:r>
      <w:r w:rsidRPr="00087A95">
        <w:rPr>
          <w:rFonts w:asciiTheme="minorHAnsi" w:hAnsiTheme="minorHAnsi" w:cstheme="minorHAnsi"/>
          <w:noProof/>
        </w:rPr>
        <w:t xml:space="preserve"> </w:t>
      </w:r>
      <w:r w:rsidRPr="00087A95">
        <w:rPr>
          <w:rFonts w:asciiTheme="minorHAnsi" w:hAnsiTheme="minorHAnsi" w:cstheme="minorHAnsi"/>
          <w:b/>
          <w:bCs/>
          <w:noProof/>
        </w:rPr>
        <w:t>32,</w:t>
      </w:r>
      <w:r w:rsidRPr="00087A95">
        <w:rPr>
          <w:rFonts w:asciiTheme="minorHAnsi" w:hAnsiTheme="minorHAnsi" w:cstheme="minorHAnsi"/>
          <w:noProof/>
        </w:rPr>
        <w:t xml:space="preserve"> 2756–276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ngarajan A &amp; Weinberg RA (2003). Comparative biology of mouse versus human cells: modelling human cancer in mice. </w:t>
      </w:r>
      <w:r w:rsidRPr="00087A95">
        <w:rPr>
          <w:rFonts w:asciiTheme="minorHAnsi" w:hAnsiTheme="minorHAnsi" w:cstheme="minorHAnsi"/>
          <w:i/>
          <w:iCs/>
          <w:noProof/>
        </w:rPr>
        <w:t>Nat Rev Cancer</w:t>
      </w:r>
      <w:r w:rsidRPr="00087A95">
        <w:rPr>
          <w:rFonts w:asciiTheme="minorHAnsi" w:hAnsiTheme="minorHAnsi" w:cstheme="minorHAnsi"/>
          <w:noProof/>
        </w:rPr>
        <w:t xml:space="preserve"> </w:t>
      </w:r>
      <w:r w:rsidRPr="00087A95">
        <w:rPr>
          <w:rFonts w:asciiTheme="minorHAnsi" w:hAnsiTheme="minorHAnsi" w:cstheme="minorHAnsi"/>
          <w:b/>
          <w:bCs/>
          <w:noProof/>
        </w:rPr>
        <w:t>3,</w:t>
      </w:r>
      <w:r w:rsidRPr="00087A95">
        <w:rPr>
          <w:rFonts w:asciiTheme="minorHAnsi" w:hAnsiTheme="minorHAnsi" w:cstheme="minorHAnsi"/>
          <w:noProof/>
        </w:rPr>
        <w:t xml:space="preserve"> 952–9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asmussen KM &amp; Kjolhede CL (2004). Prepregnant overweight and obesity diminish the prolactin response to suckling in the first week postpartum.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3,</w:t>
      </w:r>
      <w:r w:rsidRPr="00087A95">
        <w:rPr>
          <w:rFonts w:asciiTheme="minorHAnsi" w:hAnsiTheme="minorHAnsi" w:cstheme="minorHAnsi"/>
          <w:noProof/>
        </w:rPr>
        <w:t xml:space="preserve"> e465-7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gnault TRH, Orbus RJ, de Vrijer B, Davidsen ML, Galan HL, Wilkening RB &amp; Anthony RV (2002). Placental Expression of VEGF, PlGF and their Receptors in a Model of Placental Insufficiency—Intrauterine Growth Restriction (PI-IUG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32–14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95,</w:t>
      </w:r>
      <w:r w:rsidRPr="00087A95">
        <w:rPr>
          <w:rFonts w:asciiTheme="minorHAnsi" w:hAnsiTheme="minorHAnsi" w:cstheme="minorHAnsi"/>
          <w:noProof/>
        </w:rPr>
        <w:t xml:space="preserve"> 15629–156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ynolds RM (2013). Glucocorticoid excess and the developmental origins of disease: Two decades of testing the hypothesis – 2012 Curt Richter Award Winner. </w:t>
      </w:r>
      <w:r w:rsidRPr="00087A95">
        <w:rPr>
          <w:rFonts w:asciiTheme="minorHAnsi" w:hAnsiTheme="minorHAnsi" w:cstheme="minorHAnsi"/>
          <w:i/>
          <w:iCs/>
          <w:noProof/>
        </w:rPr>
        <w:t>Psychoneuroendocrinology</w:t>
      </w:r>
      <w:r w:rsidRPr="00087A95">
        <w:rPr>
          <w:rFonts w:asciiTheme="minorHAnsi" w:hAnsiTheme="minorHAnsi" w:cstheme="minorHAnsi"/>
          <w:noProof/>
        </w:rPr>
        <w:t xml:space="preserve"> </w:t>
      </w:r>
      <w:r w:rsidRPr="00087A95">
        <w:rPr>
          <w:rFonts w:asciiTheme="minorHAnsi" w:hAnsiTheme="minorHAnsi" w:cstheme="minorHAnsi"/>
          <w:b/>
          <w:bCs/>
          <w:noProof/>
        </w:rPr>
        <w:t>38,</w:t>
      </w:r>
      <w:r w:rsidRPr="00087A95">
        <w:rPr>
          <w:rFonts w:asciiTheme="minorHAnsi" w:hAnsiTheme="minorHAnsi" w:cstheme="minorHAnsi"/>
          <w:noProof/>
        </w:rPr>
        <w:t xml:space="preserve"> 1–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ezaei R, Wu Z, Hou Y, Bazer FW &amp; Wu G (2016). Amino acids and mammary gland development: nutritional implications for milk production and neonatal growth. </w:t>
      </w:r>
      <w:r w:rsidRPr="00087A95">
        <w:rPr>
          <w:rFonts w:asciiTheme="minorHAnsi" w:hAnsiTheme="minorHAnsi" w:cstheme="minorHAnsi"/>
          <w:i/>
          <w:iCs/>
          <w:noProof/>
        </w:rPr>
        <w:t>J Anim Sci Biotechnol</w:t>
      </w:r>
      <w:r w:rsidRPr="00087A95">
        <w:rPr>
          <w:rFonts w:asciiTheme="minorHAnsi" w:hAnsiTheme="minorHAnsi" w:cstheme="minorHAnsi"/>
          <w:noProof/>
        </w:rPr>
        <w:t xml:space="preserve"> </w:t>
      </w:r>
      <w:r w:rsidRPr="00087A95">
        <w:rPr>
          <w:rFonts w:asciiTheme="minorHAnsi" w:hAnsiTheme="minorHAnsi" w:cstheme="minorHAnsi"/>
          <w:b/>
          <w:bCs/>
          <w:noProof/>
        </w:rPr>
        <w:t>7,</w:t>
      </w:r>
      <w:r w:rsidRPr="00087A95">
        <w:rPr>
          <w:rFonts w:asciiTheme="minorHAnsi" w:hAnsiTheme="minorHAnsi" w:cstheme="minorHAnsi"/>
          <w:noProof/>
        </w:rPr>
        <w:t xml:space="preserve"> 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ichert MM, Schwertfeger KL, Ryder JW &amp; Anderson SM (2000). </w:t>
      </w:r>
      <w:r w:rsidRPr="00087A95">
        <w:rPr>
          <w:rFonts w:asciiTheme="minorHAnsi" w:hAnsiTheme="minorHAnsi" w:cstheme="minorHAnsi"/>
          <w:i/>
          <w:iCs/>
          <w:noProof/>
        </w:rPr>
        <w:t>An Atlas of Mouse Mammary Gland Development</w:t>
      </w:r>
      <w:r w:rsidRPr="00087A95">
        <w:rPr>
          <w:rFonts w:asciiTheme="minorHAnsi" w:hAnsiTheme="minorHAnsi" w:cstheme="minorHAnsi"/>
          <w:noProof/>
        </w:rPr>
        <w:t>. Available at: https://link.springer.com/content/pdf/10.1023%2FA%3A1026499523505.pdf [Accessed July 19,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lls BJ &amp; Rowe EA (1982). Pregnancy and lactation in the obese rat: effects on maternal and pup weights. </w:t>
      </w:r>
      <w:r w:rsidRPr="00087A95">
        <w:rPr>
          <w:rFonts w:asciiTheme="minorHAnsi" w:hAnsiTheme="minorHAnsi" w:cstheme="minorHAnsi"/>
          <w:i/>
          <w:iCs/>
          <w:noProof/>
        </w:rPr>
        <w:t>Physiol Behav</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393–40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os S, Jansson N, Palmberg I, Säljö K, Powell TL &amp; Jansson T (2007). Mammalian target of rapamycin in the human placenta regulates leucine transport and is down-regulated in </w:t>
      </w:r>
      <w:r w:rsidRPr="00087A95">
        <w:rPr>
          <w:rFonts w:asciiTheme="minorHAnsi" w:hAnsiTheme="minorHAnsi" w:cstheme="minorHAnsi"/>
          <w:noProof/>
        </w:rPr>
        <w:lastRenderedPageBreak/>
        <w:t xml:space="preserve">restricted fetal growth.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82,</w:t>
      </w:r>
      <w:r w:rsidRPr="00087A95">
        <w:rPr>
          <w:rFonts w:asciiTheme="minorHAnsi" w:hAnsiTheme="minorHAnsi" w:cstheme="minorHAnsi"/>
          <w:noProof/>
        </w:rPr>
        <w:t xml:space="preserve"> 449–45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Kanai Y, Prasad PD, Powell TL &amp; Jansson T (2009</w:t>
      </w:r>
      <w:r w:rsidRPr="00087A95">
        <w:rPr>
          <w:rFonts w:asciiTheme="minorHAnsi" w:hAnsiTheme="minorHAnsi" w:cstheme="minorHAnsi"/>
          <w:i/>
          <w:iCs/>
          <w:noProof/>
        </w:rPr>
        <w:t>a</w:t>
      </w:r>
      <w:r w:rsidRPr="00087A95">
        <w:rPr>
          <w:rFonts w:asciiTheme="minorHAnsi" w:hAnsiTheme="minorHAnsi" w:cstheme="minorHAnsi"/>
          <w:noProof/>
        </w:rPr>
        <w:t xml:space="preserve">). Regulation of placental amino acid transporter activity by mammalian target of rapamycin.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6,</w:t>
      </w:r>
      <w:r w:rsidRPr="00087A95">
        <w:rPr>
          <w:rFonts w:asciiTheme="minorHAnsi" w:hAnsiTheme="minorHAnsi" w:cstheme="minorHAnsi"/>
          <w:noProof/>
        </w:rPr>
        <w:t xml:space="preserve"> C142–C15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Roos S, Lagerlöf O, Wennergren M, Powell TL &amp; Jansson T (2009</w:t>
      </w:r>
      <w:r w:rsidRPr="00087A95">
        <w:rPr>
          <w:rFonts w:asciiTheme="minorHAnsi" w:hAnsiTheme="minorHAnsi" w:cstheme="minorHAnsi"/>
          <w:i/>
          <w:iCs/>
          <w:noProof/>
        </w:rPr>
        <w:t>b</w:t>
      </w:r>
      <w:r w:rsidRPr="00087A95">
        <w:rPr>
          <w:rFonts w:asciiTheme="minorHAnsi" w:hAnsiTheme="minorHAnsi" w:cstheme="minorHAnsi"/>
          <w:noProof/>
        </w:rPr>
        <w:t xml:space="preserve">). Regulation of amino acid transporters by glucose and growth factors in cultured primary human trophoblast cells is mediated by mTOR signaling. </w:t>
      </w:r>
      <w:r w:rsidRPr="00087A95">
        <w:rPr>
          <w:rFonts w:asciiTheme="minorHAnsi" w:hAnsiTheme="minorHAnsi" w:cstheme="minorHAnsi"/>
          <w:i/>
          <w:iCs/>
          <w:noProof/>
        </w:rPr>
        <w:t>Am J Physiol Physiol</w:t>
      </w:r>
      <w:r w:rsidRPr="00087A95">
        <w:rPr>
          <w:rFonts w:asciiTheme="minorHAnsi" w:hAnsiTheme="minorHAnsi" w:cstheme="minorHAnsi"/>
          <w:noProof/>
        </w:rPr>
        <w:t xml:space="preserve"> </w:t>
      </w:r>
      <w:r w:rsidRPr="00087A95">
        <w:rPr>
          <w:rFonts w:asciiTheme="minorHAnsi" w:hAnsiTheme="minorHAnsi" w:cstheme="minorHAnsi"/>
          <w:b/>
          <w:bCs/>
          <w:noProof/>
        </w:rPr>
        <w:t>297,</w:t>
      </w:r>
      <w:r w:rsidRPr="00087A95">
        <w:rPr>
          <w:rFonts w:asciiTheme="minorHAnsi" w:hAnsiTheme="minorHAnsi" w:cstheme="minorHAnsi"/>
          <w:noProof/>
        </w:rPr>
        <w:t xml:space="preserve"> C723–C73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do-Yépez PI, Chávez-Corral D V., Reza-López SA, Leal-Berumen I, Fierro-Murga R, Caballero-Cummings S &amp; Levario-Carrillo M (2019). Relation between pregestational obesity and characteristics of the placenta. </w:t>
      </w:r>
      <w:r w:rsidRPr="00087A95">
        <w:rPr>
          <w:rFonts w:asciiTheme="minorHAnsi" w:hAnsiTheme="minorHAnsi" w:cstheme="minorHAnsi"/>
          <w:i/>
          <w:iCs/>
          <w:noProof/>
        </w:rPr>
        <w:t>J Matern Neonatal Med</w:t>
      </w:r>
      <w:r w:rsidRPr="00087A95">
        <w:rPr>
          <w:rFonts w:asciiTheme="minorHAnsi" w:hAnsiTheme="minorHAnsi" w:cstheme="minorHAnsi"/>
          <w:noProof/>
        </w:rPr>
        <w:t>1–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Kanai Y, Powell TL &amp; Jansson T (2015). Increased placental nutrient transport in a novel mouse model of maternal obesity with fetal overgrowth.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3,</w:t>
      </w:r>
      <w:r w:rsidRPr="00087A95">
        <w:rPr>
          <w:rFonts w:asciiTheme="minorHAnsi" w:hAnsiTheme="minorHAnsi" w:cstheme="minorHAnsi"/>
          <w:noProof/>
        </w:rPr>
        <w:t xml:space="preserve"> 1663–16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osario FJ, Powell TL &amp; Jansson T (2016). Activation of placental insulin and mTOR signaling in a mouse model of maternal obesity associated with fetal overgrowth. </w:t>
      </w:r>
      <w:r w:rsidRPr="00087A95">
        <w:rPr>
          <w:rFonts w:asciiTheme="minorHAnsi" w:hAnsiTheme="minorHAnsi" w:cstheme="minorHAnsi"/>
          <w:i/>
          <w:iCs/>
          <w:noProof/>
        </w:rPr>
        <w:t>Am J Physiol Regul Integr Comp Physiol</w:t>
      </w:r>
      <w:r w:rsidRPr="00087A95">
        <w:rPr>
          <w:rFonts w:asciiTheme="minorHAnsi" w:hAnsiTheme="minorHAnsi" w:cstheme="minorHAnsi"/>
          <w:noProof/>
        </w:rPr>
        <w:t xml:space="preserve"> </w:t>
      </w:r>
      <w:r w:rsidRPr="00087A95">
        <w:rPr>
          <w:rFonts w:asciiTheme="minorHAnsi" w:hAnsiTheme="minorHAnsi" w:cstheme="minorHAnsi"/>
          <w:b/>
          <w:bCs/>
          <w:noProof/>
        </w:rPr>
        <w:t>310,</w:t>
      </w:r>
      <w:r w:rsidRPr="00087A95">
        <w:rPr>
          <w:rFonts w:asciiTheme="minorHAnsi" w:hAnsiTheme="minorHAnsi" w:cstheme="minorHAnsi"/>
          <w:noProof/>
        </w:rPr>
        <w:t xml:space="preserve"> R87-9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RUSSELL JG (1958). Lipodystrophy progressiva and pregnancy. </w:t>
      </w:r>
      <w:r w:rsidRPr="00087A95">
        <w:rPr>
          <w:rFonts w:asciiTheme="minorHAnsi" w:hAnsiTheme="minorHAnsi" w:cstheme="minorHAnsi"/>
          <w:i/>
          <w:iCs/>
          <w:noProof/>
        </w:rPr>
        <w:t>Postgrad Med J</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530 passim.</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andri M, Sandri C, Gilbert A, Skurk C, Calabria E, Picard A, Walsh K, Schiaffino S, Lecker SH &amp; Goldberg AL (2004). Foxo transcription factors induce the atrophy-related ubiquitin ligase atrogin-1 and cause skeletal muscle atrophy. </w:t>
      </w:r>
      <w:r w:rsidRPr="00087A95">
        <w:rPr>
          <w:rFonts w:asciiTheme="minorHAnsi" w:hAnsiTheme="minorHAnsi" w:cstheme="minorHAnsi"/>
          <w:i/>
          <w:iCs/>
          <w:noProof/>
        </w:rPr>
        <w:t>Cell</w:t>
      </w:r>
      <w:r w:rsidRPr="00087A95">
        <w:rPr>
          <w:rFonts w:asciiTheme="minorHAnsi" w:hAnsiTheme="minorHAnsi" w:cstheme="minorHAnsi"/>
          <w:noProof/>
        </w:rPr>
        <w:t xml:space="preserve"> </w:t>
      </w:r>
      <w:r w:rsidRPr="00087A95">
        <w:rPr>
          <w:rFonts w:asciiTheme="minorHAnsi" w:hAnsiTheme="minorHAnsi" w:cstheme="minorHAnsi"/>
          <w:b/>
          <w:bCs/>
          <w:noProof/>
        </w:rPr>
        <w:t>117,</w:t>
      </w:r>
      <w:r w:rsidRPr="00087A95">
        <w:rPr>
          <w:rFonts w:asciiTheme="minorHAnsi" w:hAnsiTheme="minorHAnsi" w:cstheme="minorHAnsi"/>
          <w:noProof/>
        </w:rPr>
        <w:t xml:space="preserve"> 399–4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midt M, Enthoven L, van der Mark M, Levine S, de Kloet ER &amp; Oitzl MS (2003). The postnatal development of the hypothalamic–pituitary–adrenal axis in the mouse. </w:t>
      </w:r>
      <w:r w:rsidRPr="00087A95">
        <w:rPr>
          <w:rFonts w:asciiTheme="minorHAnsi" w:hAnsiTheme="minorHAnsi" w:cstheme="minorHAnsi"/>
          <w:i/>
          <w:iCs/>
          <w:noProof/>
        </w:rPr>
        <w:t>Int J Dev Neurosci</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125–13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hwertfeger KL, McManaman JL, Palmer CA, Neville MC &amp; Anderson SM (2003). Expression of constitutively activated Akt in the mammary gland leads to excess lipid synthesis during pregnancy and lactation. </w:t>
      </w:r>
      <w:r w:rsidRPr="00087A95">
        <w:rPr>
          <w:rFonts w:asciiTheme="minorHAnsi" w:hAnsiTheme="minorHAnsi" w:cstheme="minorHAnsi"/>
          <w:i/>
          <w:iCs/>
          <w:noProof/>
        </w:rPr>
        <w:t>J Lipid Res</w:t>
      </w:r>
      <w:r w:rsidRPr="00087A95">
        <w:rPr>
          <w:rFonts w:asciiTheme="minorHAnsi" w:hAnsiTheme="minorHAnsi" w:cstheme="minorHAnsi"/>
          <w:noProof/>
        </w:rPr>
        <w:t xml:space="preserve"> </w:t>
      </w:r>
      <w:r w:rsidRPr="00087A95">
        <w:rPr>
          <w:rFonts w:asciiTheme="minorHAnsi" w:hAnsiTheme="minorHAnsi" w:cstheme="minorHAnsi"/>
          <w:b/>
          <w:bCs/>
          <w:noProof/>
        </w:rPr>
        <w:t>44,</w:t>
      </w:r>
      <w:r w:rsidRPr="00087A95">
        <w:rPr>
          <w:rFonts w:asciiTheme="minorHAnsi" w:hAnsiTheme="minorHAnsi" w:cstheme="minorHAnsi"/>
          <w:noProof/>
        </w:rPr>
        <w:t xml:space="preserve"> 1100–1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cifres CM, Chen B, Nelson DM &amp; Sadovsky Y (2011). Fatty Acid Binding Protein 4 Regulates Intracellular Lipid Accumulation in Human Trophoblasts. </w:t>
      </w:r>
      <w:r w:rsidRPr="00087A95">
        <w:rPr>
          <w:rFonts w:asciiTheme="minorHAnsi" w:hAnsiTheme="minorHAnsi" w:cstheme="minorHAnsi"/>
          <w:i/>
          <w:iCs/>
          <w:noProof/>
        </w:rPr>
        <w:t>J Clin Endocrinol Metab</w:t>
      </w:r>
      <w:r w:rsidRPr="00087A95">
        <w:rPr>
          <w:rFonts w:asciiTheme="minorHAnsi" w:hAnsiTheme="minorHAnsi" w:cstheme="minorHAnsi"/>
          <w:noProof/>
        </w:rPr>
        <w:t xml:space="preserve"> </w:t>
      </w:r>
      <w:r w:rsidRPr="00087A95">
        <w:rPr>
          <w:rFonts w:asciiTheme="minorHAnsi" w:hAnsiTheme="minorHAnsi" w:cstheme="minorHAnsi"/>
          <w:b/>
          <w:bCs/>
          <w:noProof/>
        </w:rPr>
        <w:t>96,</w:t>
      </w:r>
      <w:r w:rsidRPr="00087A95">
        <w:rPr>
          <w:rFonts w:asciiTheme="minorHAnsi" w:hAnsiTheme="minorHAnsi" w:cstheme="minorHAnsi"/>
          <w:noProof/>
        </w:rPr>
        <w:t xml:space="preserve"> E1083–E109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ebire N, Jolly M, Harris J, Wadsworth J, Joffe M, Beard R, Regan L &amp; Robinson S (2001). Maternal obesity and pregnancy outcome: a study of 287 213 pregnancies in London. </w:t>
      </w:r>
      <w:r w:rsidRPr="00087A95">
        <w:rPr>
          <w:rFonts w:asciiTheme="minorHAnsi" w:hAnsiTheme="minorHAnsi" w:cstheme="minorHAnsi"/>
          <w:i/>
          <w:iCs/>
          <w:noProof/>
        </w:rPr>
        <w:t>Int J Obes</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1175–11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amay A, Shapiro F, Barash H, Bruckental I, Silanikove N &amp; Shamay A (2000). Effect of dexamethasone on milk yield and composition in dairy cows. </w:t>
      </w:r>
      <w:r w:rsidRPr="00087A95">
        <w:rPr>
          <w:rFonts w:asciiTheme="minorHAnsi" w:hAnsiTheme="minorHAnsi" w:cstheme="minorHAnsi"/>
          <w:i/>
          <w:iCs/>
          <w:noProof/>
        </w:rPr>
        <w:t>INRA/EDP Sci</w:t>
      </w:r>
      <w:r w:rsidRPr="00087A95">
        <w:rPr>
          <w:rFonts w:asciiTheme="minorHAnsi" w:hAnsiTheme="minorHAnsi" w:cstheme="minorHAnsi"/>
          <w:noProof/>
        </w:rPr>
        <w:t>; DOI: 10.1051/animres:2000125ï.</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hibata E, Hubel CA, Powers RW, von Versen-Hoeynck F, Gammill H, Rajakumar A &amp; Roberts JM (2008). Placental system A amino acid transport is reduced in pregnancies with small for gestational age (SGA) infants but not in preeclampsia with SGA infants.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9,</w:t>
      </w:r>
      <w:r w:rsidRPr="00087A95">
        <w:rPr>
          <w:rFonts w:asciiTheme="minorHAnsi" w:hAnsiTheme="minorHAnsi" w:cstheme="minorHAnsi"/>
          <w:noProof/>
        </w:rPr>
        <w:t xml:space="preserve"> 879–88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ingh RR, Cuffe JS &amp; Moritz KM (2012). Short- and long-term effects of exposure to natural and synthetic glucocorticoids during development. </w:t>
      </w:r>
      <w:r w:rsidRPr="00087A95">
        <w:rPr>
          <w:rFonts w:asciiTheme="minorHAnsi" w:hAnsiTheme="minorHAnsi" w:cstheme="minorHAnsi"/>
          <w:i/>
          <w:iCs/>
          <w:noProof/>
        </w:rPr>
        <w:t>Clin Exp Pharmacol Physiol</w:t>
      </w:r>
      <w:r w:rsidRPr="00087A95">
        <w:rPr>
          <w:rFonts w:asciiTheme="minorHAnsi" w:hAnsiTheme="minorHAnsi" w:cstheme="minorHAnsi"/>
          <w:noProof/>
        </w:rPr>
        <w:t xml:space="preserve"> </w:t>
      </w:r>
      <w:r w:rsidRPr="00087A95">
        <w:rPr>
          <w:rFonts w:asciiTheme="minorHAnsi" w:hAnsiTheme="minorHAnsi" w:cstheme="minorHAnsi"/>
          <w:b/>
          <w:bCs/>
          <w:noProof/>
        </w:rPr>
        <w:t>39,</w:t>
      </w:r>
      <w:r w:rsidRPr="00087A95">
        <w:rPr>
          <w:rFonts w:asciiTheme="minorHAnsi" w:hAnsiTheme="minorHAnsi" w:cstheme="minorHAnsi"/>
          <w:noProof/>
        </w:rPr>
        <w:t xml:space="preserve"> 979–98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ares MJ (2004). The prolactin and growth hormone families: pregnancy-specific hormones/cytokines at the maternal-fetal interface. </w:t>
      </w:r>
      <w:r w:rsidRPr="00087A95">
        <w:rPr>
          <w:rFonts w:asciiTheme="minorHAnsi" w:hAnsiTheme="minorHAnsi" w:cstheme="minorHAnsi"/>
          <w:i/>
          <w:iCs/>
          <w:noProof/>
        </w:rPr>
        <w:t>Reprod Biol Endocrinol</w:t>
      </w:r>
      <w:r w:rsidRPr="00087A95">
        <w:rPr>
          <w:rFonts w:asciiTheme="minorHAnsi" w:hAnsiTheme="minorHAnsi" w:cstheme="minorHAnsi"/>
          <w:noProof/>
        </w:rPr>
        <w:t xml:space="preserve"> </w:t>
      </w:r>
      <w:r w:rsidRPr="00087A95">
        <w:rPr>
          <w:rFonts w:asciiTheme="minorHAnsi" w:hAnsiTheme="minorHAnsi" w:cstheme="minorHAnsi"/>
          <w:b/>
          <w:bCs/>
          <w:noProof/>
        </w:rPr>
        <w:t>2,</w:t>
      </w:r>
      <w:r w:rsidRPr="00087A95">
        <w:rPr>
          <w:rFonts w:asciiTheme="minorHAnsi" w:hAnsiTheme="minorHAnsi" w:cstheme="minorHAnsi"/>
          <w:noProof/>
        </w:rPr>
        <w:t xml:space="preserve"> 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ong L, Sun B, Boersma GJ, Cordner ZA, Yan J, Moran TH &amp; Tamashiro KLK (2017). Prenatal high-fat diet alters placental morphology, nutrient transporter expression, and mtorc1 signaling </w:t>
      </w:r>
      <w:r w:rsidRPr="00087A95">
        <w:rPr>
          <w:rFonts w:asciiTheme="minorHAnsi" w:hAnsiTheme="minorHAnsi" w:cstheme="minorHAnsi"/>
          <w:noProof/>
        </w:rPr>
        <w:lastRenderedPageBreak/>
        <w:t xml:space="preserve">in rat. </w:t>
      </w:r>
      <w:r w:rsidRPr="00087A95">
        <w:rPr>
          <w:rFonts w:asciiTheme="minorHAnsi" w:hAnsiTheme="minorHAnsi" w:cstheme="minorHAnsi"/>
          <w:i/>
          <w:iCs/>
          <w:noProof/>
        </w:rPr>
        <w:t>Obesity</w:t>
      </w:r>
      <w:r w:rsidRPr="00087A95">
        <w:rPr>
          <w:rFonts w:asciiTheme="minorHAnsi" w:hAnsiTheme="minorHAnsi" w:cstheme="minorHAnsi"/>
          <w:noProof/>
        </w:rPr>
        <w:t xml:space="preserve"> </w:t>
      </w:r>
      <w:r w:rsidRPr="00087A95">
        <w:rPr>
          <w:rFonts w:asciiTheme="minorHAnsi" w:hAnsiTheme="minorHAnsi" w:cstheme="minorHAnsi"/>
          <w:b/>
          <w:bCs/>
          <w:noProof/>
        </w:rPr>
        <w:t>25,</w:t>
      </w:r>
      <w:r w:rsidRPr="00087A95">
        <w:rPr>
          <w:rFonts w:asciiTheme="minorHAnsi" w:hAnsiTheme="minorHAnsi" w:cstheme="minorHAnsi"/>
          <w:noProof/>
        </w:rPr>
        <w:t xml:space="preserve"> 909–9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De Souza SW, F Adlard BP &amp; Souza D (1973). </w:t>
      </w:r>
      <w:r w:rsidRPr="00087A95">
        <w:rPr>
          <w:rFonts w:asciiTheme="minorHAnsi" w:hAnsiTheme="minorHAnsi" w:cstheme="minorHAnsi"/>
          <w:i/>
          <w:iCs/>
          <w:noProof/>
        </w:rPr>
        <w:t>Growth of suckling rats after treatment with dexamethasone or cortisol Implications for steroid therapy in human infants</w:t>
      </w:r>
      <w:r w:rsidRPr="00087A95">
        <w:rPr>
          <w:rFonts w:asciiTheme="minorHAnsi" w:hAnsiTheme="minorHAnsi" w:cstheme="minorHAnsi"/>
          <w:noProof/>
        </w:rPr>
        <w:t>. Available at: https://www.ncbi.nlm.nih.gov/pmc/articles/PMC1648459/pdf/archdisch00863-0029.pdf [Accessed August 18,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 MAC &amp; Wand G (2012). Stress and the HPA axis: role of glucocorticoids in alcohol dependence. </w:t>
      </w:r>
      <w:r w:rsidRPr="00087A95">
        <w:rPr>
          <w:rFonts w:asciiTheme="minorHAnsi" w:hAnsiTheme="minorHAnsi" w:cstheme="minorHAnsi"/>
          <w:i/>
          <w:iCs/>
          <w:noProof/>
        </w:rPr>
        <w:t>Alcohol Res</w:t>
      </w:r>
      <w:r w:rsidRPr="00087A95">
        <w:rPr>
          <w:rFonts w:asciiTheme="minorHAnsi" w:hAnsiTheme="minorHAnsi" w:cstheme="minorHAnsi"/>
          <w:noProof/>
        </w:rPr>
        <w:t xml:space="preserve"> </w:t>
      </w:r>
      <w:r w:rsidRPr="00087A95">
        <w:rPr>
          <w:rFonts w:asciiTheme="minorHAnsi" w:hAnsiTheme="minorHAnsi" w:cstheme="minorHAnsi"/>
          <w:b/>
          <w:bCs/>
          <w:noProof/>
        </w:rPr>
        <w:t>34,</w:t>
      </w:r>
      <w:r w:rsidRPr="00087A95">
        <w:rPr>
          <w:rFonts w:asciiTheme="minorHAnsi" w:hAnsiTheme="minorHAnsi" w:cstheme="minorHAnsi"/>
          <w:noProof/>
        </w:rPr>
        <w:t xml:space="preserve"> 468–4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ephenson EJ, Redd JR, Snyder D, Tran QT, Lu B, Peloquin MJ, Mulcahy MC, Harvey I, Fisher K, Han JC, Qi N, Saltiel AR &amp; Bridges D (2019). Skeletal Muscle mTORC1 Activation Increases Energy Expenditure and Reduces Longevity in Mice. </w:t>
      </w:r>
      <w:r w:rsidRPr="00087A95">
        <w:rPr>
          <w:rFonts w:asciiTheme="minorHAnsi" w:hAnsiTheme="minorHAnsi" w:cstheme="minorHAnsi"/>
          <w:i/>
          <w:iCs/>
          <w:noProof/>
        </w:rPr>
        <w:t>bioRxiv</w:t>
      </w:r>
      <w:r w:rsidRPr="00087A95">
        <w:rPr>
          <w:rFonts w:asciiTheme="minorHAnsi" w:hAnsiTheme="minorHAnsi" w:cstheme="minorHAnsi"/>
          <w:noProof/>
        </w:rPr>
        <w:t>720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tubert J, Reister F, Hartmann S &amp; Janni W (2018). The Risks Associated With Obesity in Pregnancy. </w:t>
      </w:r>
      <w:r w:rsidRPr="00087A95">
        <w:rPr>
          <w:rFonts w:asciiTheme="minorHAnsi" w:hAnsiTheme="minorHAnsi" w:cstheme="minorHAnsi"/>
          <w:i/>
          <w:iCs/>
          <w:noProof/>
        </w:rPr>
        <w:t>Dtsch Arztebl Int</w:t>
      </w:r>
      <w:r w:rsidRPr="00087A95">
        <w:rPr>
          <w:rFonts w:asciiTheme="minorHAnsi" w:hAnsiTheme="minorHAnsi" w:cstheme="minorHAnsi"/>
          <w:noProof/>
        </w:rPr>
        <w:t xml:space="preserve"> </w:t>
      </w:r>
      <w:r w:rsidRPr="00087A95">
        <w:rPr>
          <w:rFonts w:asciiTheme="minorHAnsi" w:hAnsiTheme="minorHAnsi" w:cstheme="minorHAnsi"/>
          <w:b/>
          <w:bCs/>
          <w:noProof/>
        </w:rPr>
        <w:t>115,</w:t>
      </w:r>
      <w:r w:rsidRPr="00087A95">
        <w:rPr>
          <w:rFonts w:asciiTheme="minorHAnsi" w:hAnsiTheme="minorHAnsi" w:cstheme="minorHAnsi"/>
          <w:noProof/>
        </w:rPr>
        <w:t xml:space="preserve"> 276–28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087A95">
        <w:rPr>
          <w:rFonts w:asciiTheme="minorHAnsi" w:hAnsiTheme="minorHAnsi" w:cstheme="minorHAnsi"/>
          <w:i/>
          <w:iCs/>
          <w:noProof/>
        </w:rPr>
        <w:t>Hypertens (Dallas, Tex  1979)</w:t>
      </w:r>
      <w:r w:rsidRPr="00087A95">
        <w:rPr>
          <w:rFonts w:asciiTheme="minorHAnsi" w:hAnsiTheme="minorHAnsi" w:cstheme="minorHAnsi"/>
          <w:noProof/>
        </w:rPr>
        <w:t xml:space="preserve"> </w:t>
      </w:r>
      <w:r w:rsidRPr="00087A95">
        <w:rPr>
          <w:rFonts w:asciiTheme="minorHAnsi" w:hAnsiTheme="minorHAnsi" w:cstheme="minorHAnsi"/>
          <w:b/>
          <w:bCs/>
          <w:noProof/>
        </w:rPr>
        <w:t>54,</w:t>
      </w:r>
      <w:r w:rsidRPr="00087A95">
        <w:rPr>
          <w:rFonts w:asciiTheme="minorHAnsi" w:hAnsiTheme="minorHAnsi" w:cstheme="minorHAnsi"/>
          <w:noProof/>
        </w:rPr>
        <w:t xml:space="preserve"> 106–11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ang H et al. (2019). mTORC1 underlies age‐related muscle fiber damage and loss by inducing oxidative stress and catabolism. </w:t>
      </w:r>
      <w:r w:rsidRPr="00087A95">
        <w:rPr>
          <w:rFonts w:asciiTheme="minorHAnsi" w:hAnsiTheme="minorHAnsi" w:cstheme="minorHAnsi"/>
          <w:i/>
          <w:iCs/>
          <w:noProof/>
        </w:rPr>
        <w:t>Aging Cell</w:t>
      </w:r>
      <w:r w:rsidRPr="00087A95">
        <w:rPr>
          <w:rFonts w:asciiTheme="minorHAnsi" w:hAnsiTheme="minorHAnsi" w:cstheme="minorHAnsi"/>
          <w:noProof/>
        </w:rPr>
        <w:t xml:space="preserve"> </w:t>
      </w:r>
      <w:r w:rsidRPr="00087A95">
        <w:rPr>
          <w:rFonts w:asciiTheme="minorHAnsi" w:hAnsiTheme="minorHAnsi" w:cstheme="minorHAnsi"/>
          <w:b/>
          <w:bCs/>
          <w:noProof/>
        </w:rPr>
        <w:t>18,</w:t>
      </w:r>
      <w:r w:rsidRPr="00087A95">
        <w:rPr>
          <w:rFonts w:asciiTheme="minorHAnsi" w:hAnsiTheme="minorHAnsi" w:cstheme="minorHAnsi"/>
          <w:noProof/>
        </w:rPr>
        <w:t xml:space="preserve"> e1294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hibeau S, D’Apolito K, Minnick AF, Dietrich MS, Kane B, Cooley S &amp; Groer M (2016). Relationships of Maternal Stress with Milk Immune Components in African American Mothers of Healthy Term Infants. </w:t>
      </w:r>
      <w:r w:rsidRPr="00087A95">
        <w:rPr>
          <w:rFonts w:asciiTheme="minorHAnsi" w:hAnsiTheme="minorHAnsi" w:cstheme="minorHAnsi"/>
          <w:i/>
          <w:iCs/>
          <w:noProof/>
        </w:rPr>
        <w:t>Breastfeed Med</w:t>
      </w:r>
      <w:r w:rsidRPr="00087A95">
        <w:rPr>
          <w:rFonts w:asciiTheme="minorHAnsi" w:hAnsiTheme="minorHAnsi" w:cstheme="minorHAnsi"/>
          <w:noProof/>
        </w:rPr>
        <w:t xml:space="preserve"> </w:t>
      </w:r>
      <w:r w:rsidRPr="00087A95">
        <w:rPr>
          <w:rFonts w:asciiTheme="minorHAnsi" w:hAnsiTheme="minorHAnsi" w:cstheme="minorHAnsi"/>
          <w:b/>
          <w:bCs/>
          <w:noProof/>
        </w:rPr>
        <w:t>11,</w:t>
      </w:r>
      <w:r w:rsidRPr="00087A95">
        <w:rPr>
          <w:rFonts w:asciiTheme="minorHAnsi" w:hAnsiTheme="minorHAnsi" w:cstheme="minorHAnsi"/>
          <w:noProof/>
        </w:rPr>
        <w:t xml:space="preserve"> 6–1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Tong S, Marjono B, Brown DA, Mulvey S, Breit SN, Manuelpillai U &amp; Wallace EM (2004). Serum concentrations of macrophage inhibitory cytokine 1 (MIC 1) as a predictor of miscarriage. </w:t>
      </w:r>
      <w:r w:rsidRPr="00087A95">
        <w:rPr>
          <w:rFonts w:asciiTheme="minorHAnsi" w:hAnsiTheme="minorHAnsi" w:cstheme="minorHAnsi"/>
          <w:i/>
          <w:iCs/>
          <w:noProof/>
        </w:rPr>
        <w:t>Lancet</w:t>
      </w:r>
      <w:r w:rsidRPr="00087A95">
        <w:rPr>
          <w:rFonts w:asciiTheme="minorHAnsi" w:hAnsiTheme="minorHAnsi" w:cstheme="minorHAnsi"/>
          <w:noProof/>
        </w:rPr>
        <w:t xml:space="preserve"> </w:t>
      </w:r>
      <w:r w:rsidRPr="00087A95">
        <w:rPr>
          <w:rFonts w:asciiTheme="minorHAnsi" w:hAnsiTheme="minorHAnsi" w:cstheme="minorHAnsi"/>
          <w:b/>
          <w:bCs/>
          <w:noProof/>
        </w:rPr>
        <w:t>363,</w:t>
      </w:r>
      <w:r w:rsidRPr="00087A95">
        <w:rPr>
          <w:rFonts w:asciiTheme="minorHAnsi" w:hAnsiTheme="minorHAnsi" w:cstheme="minorHAnsi"/>
          <w:noProof/>
        </w:rPr>
        <w:t xml:space="preserve"> 129–1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87A95">
        <w:rPr>
          <w:rFonts w:asciiTheme="minorHAnsi" w:hAnsiTheme="minorHAnsi" w:cstheme="minorHAnsi"/>
          <w:i/>
          <w:iCs/>
          <w:noProof/>
        </w:rPr>
        <w:t>Nature</w:t>
      </w:r>
      <w:r w:rsidRPr="00087A95">
        <w:rPr>
          <w:rFonts w:asciiTheme="minorHAnsi" w:hAnsiTheme="minorHAnsi" w:cstheme="minorHAnsi"/>
          <w:noProof/>
        </w:rPr>
        <w:t xml:space="preserve"> </w:t>
      </w:r>
      <w:r w:rsidRPr="00087A95">
        <w:rPr>
          <w:rFonts w:asciiTheme="minorHAnsi" w:hAnsiTheme="minorHAnsi" w:cstheme="minorHAnsi"/>
          <w:b/>
          <w:bCs/>
          <w:noProof/>
        </w:rPr>
        <w:t>431,</w:t>
      </w:r>
      <w:r w:rsidRPr="00087A95">
        <w:rPr>
          <w:rFonts w:asciiTheme="minorHAnsi" w:hAnsiTheme="minorHAnsi" w:cstheme="minorHAnsi"/>
          <w:noProof/>
        </w:rPr>
        <w:t xml:space="preserve"> 200–20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Urraca N, Memon R, El-Iyachi I, Goorha S, Valdez C, Tran QT, Scroggs R, Miranda-Carboni GA, Donaldson M, Bridges D &amp; Reiter LT (2015). Characterization of neurons from immortalized dental pulp stem cells for the study of neurogenetic disorders. </w:t>
      </w:r>
      <w:r w:rsidRPr="00087A95">
        <w:rPr>
          <w:rFonts w:asciiTheme="minorHAnsi" w:hAnsiTheme="minorHAnsi" w:cstheme="minorHAnsi"/>
          <w:i/>
          <w:iCs/>
          <w:noProof/>
        </w:rPr>
        <w:t>Stem Cell Res</w:t>
      </w:r>
      <w:r w:rsidRPr="00087A95">
        <w:rPr>
          <w:rFonts w:asciiTheme="minorHAnsi" w:hAnsiTheme="minorHAnsi" w:cstheme="minorHAnsi"/>
          <w:noProof/>
        </w:rPr>
        <w:t xml:space="preserve"> </w:t>
      </w:r>
      <w:r w:rsidRPr="00087A95">
        <w:rPr>
          <w:rFonts w:asciiTheme="minorHAnsi" w:hAnsiTheme="minorHAnsi" w:cstheme="minorHAnsi"/>
          <w:b/>
          <w:bCs/>
          <w:noProof/>
        </w:rPr>
        <w:t>15,</w:t>
      </w:r>
      <w:r w:rsidRPr="00087A95">
        <w:rPr>
          <w:rFonts w:asciiTheme="minorHAnsi" w:hAnsiTheme="minorHAnsi" w:cstheme="minorHAnsi"/>
          <w:noProof/>
        </w:rPr>
        <w:t xml:space="preserve"> 722–73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rner MA &amp; Johnson BH (1983). Influence of Adrenocorticotropin upon Milk Production, Milk Constituents, and Endocrine Measures of Dairy Cows. </w:t>
      </w:r>
      <w:r w:rsidRPr="00087A95">
        <w:rPr>
          <w:rFonts w:asciiTheme="minorHAnsi" w:hAnsiTheme="minorHAnsi" w:cstheme="minorHAnsi"/>
          <w:i/>
          <w:iCs/>
          <w:noProof/>
        </w:rPr>
        <w:t>J Dairy Sci</w:t>
      </w:r>
      <w:r w:rsidRPr="00087A95">
        <w:rPr>
          <w:rFonts w:asciiTheme="minorHAnsi" w:hAnsiTheme="minorHAnsi" w:cstheme="minorHAnsi"/>
          <w:noProof/>
        </w:rPr>
        <w:t xml:space="preserve"> </w:t>
      </w:r>
      <w:r w:rsidRPr="00087A95">
        <w:rPr>
          <w:rFonts w:asciiTheme="minorHAnsi" w:hAnsiTheme="minorHAnsi" w:cstheme="minorHAnsi"/>
          <w:b/>
          <w:bCs/>
          <w:noProof/>
        </w:rPr>
        <w:t>66,</w:t>
      </w:r>
      <w:r w:rsidRPr="00087A95">
        <w:rPr>
          <w:rFonts w:asciiTheme="minorHAnsi" w:hAnsiTheme="minorHAnsi" w:cstheme="minorHAnsi"/>
          <w:noProof/>
        </w:rPr>
        <w:t xml:space="preserve"> 458–46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Fisher HM, Dionelis KN, Jefferies EC, Higgins JS, Musial B, Sferruzzi-Perri AN &amp; Fowden AL (2015). Corticosterone alters materno-fetal glucose partitioning and insulin signalling in pregnant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3,</w:t>
      </w:r>
      <w:r w:rsidRPr="00087A95">
        <w:rPr>
          <w:rFonts w:asciiTheme="minorHAnsi" w:hAnsiTheme="minorHAnsi" w:cstheme="minorHAnsi"/>
          <w:noProof/>
        </w:rPr>
        <w:t xml:space="preserve"> 1307–132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Rosario FJ, Powell TL &amp; Jansson T (2017). Regulation of Placental Amino Acid Transport and Fetal Growth. </w:t>
      </w:r>
      <w:r w:rsidRPr="00087A95">
        <w:rPr>
          <w:rFonts w:asciiTheme="minorHAnsi" w:hAnsiTheme="minorHAnsi" w:cstheme="minorHAnsi"/>
          <w:i/>
          <w:iCs/>
          <w:noProof/>
        </w:rPr>
        <w:t>Prog Mol Biol Transl Sci</w:t>
      </w:r>
      <w:r w:rsidRPr="00087A95">
        <w:rPr>
          <w:rFonts w:asciiTheme="minorHAnsi" w:hAnsiTheme="minorHAnsi" w:cstheme="minorHAnsi"/>
          <w:noProof/>
        </w:rPr>
        <w:t xml:space="preserve"> </w:t>
      </w:r>
      <w:r w:rsidRPr="00087A95">
        <w:rPr>
          <w:rFonts w:asciiTheme="minorHAnsi" w:hAnsiTheme="minorHAnsi" w:cstheme="minorHAnsi"/>
          <w:b/>
          <w:bCs/>
          <w:noProof/>
        </w:rPr>
        <w:t>145,</w:t>
      </w:r>
      <w:r w:rsidRPr="00087A95">
        <w:rPr>
          <w:rFonts w:asciiTheme="minorHAnsi" w:hAnsiTheme="minorHAnsi" w:cstheme="minorHAnsi"/>
          <w:noProof/>
        </w:rPr>
        <w:t xml:space="preserve"> 217–2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aughan OR, Sferruzzi-Perri AN &amp; Fowden AL (2012). Maternal corticosterone regulates nutrient allocation to fetal growth in mice. </w:t>
      </w:r>
      <w:r w:rsidRPr="00087A95">
        <w:rPr>
          <w:rFonts w:asciiTheme="minorHAnsi" w:hAnsiTheme="minorHAnsi" w:cstheme="minorHAnsi"/>
          <w:i/>
          <w:iCs/>
          <w:noProof/>
        </w:rPr>
        <w:t>J Physiol</w:t>
      </w:r>
      <w:r w:rsidRPr="00087A95">
        <w:rPr>
          <w:rFonts w:asciiTheme="minorHAnsi" w:hAnsiTheme="minorHAnsi" w:cstheme="minorHAnsi"/>
          <w:noProof/>
        </w:rPr>
        <w:t xml:space="preserve"> </w:t>
      </w:r>
      <w:r w:rsidRPr="00087A95">
        <w:rPr>
          <w:rFonts w:asciiTheme="minorHAnsi" w:hAnsiTheme="minorHAnsi" w:cstheme="minorHAnsi"/>
          <w:b/>
          <w:bCs/>
          <w:noProof/>
        </w:rPr>
        <w:t>590,</w:t>
      </w:r>
      <w:r w:rsidRPr="00087A95">
        <w:rPr>
          <w:rFonts w:asciiTheme="minorHAnsi" w:hAnsiTheme="minorHAnsi" w:cstheme="minorHAnsi"/>
          <w:noProof/>
        </w:rPr>
        <w:t xml:space="preserve"> 5529–554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Vilela FC &amp; Giusti-Paiva A (2011). Glucocorticoids Disrupt Neuroendocrine and Behavioral Responses during Lactation. </w:t>
      </w:r>
      <w:r w:rsidRPr="00087A95">
        <w:rPr>
          <w:rFonts w:asciiTheme="minorHAnsi" w:hAnsiTheme="minorHAnsi" w:cstheme="minorHAnsi"/>
          <w:i/>
          <w:iCs/>
          <w:noProof/>
        </w:rPr>
        <w:t>Endocrinology</w:t>
      </w:r>
      <w:r w:rsidRPr="00087A95">
        <w:rPr>
          <w:rFonts w:asciiTheme="minorHAnsi" w:hAnsiTheme="minorHAnsi" w:cstheme="minorHAnsi"/>
          <w:noProof/>
        </w:rPr>
        <w:t xml:space="preserve"> </w:t>
      </w:r>
      <w:r w:rsidRPr="00087A95">
        <w:rPr>
          <w:rFonts w:asciiTheme="minorHAnsi" w:hAnsiTheme="minorHAnsi" w:cstheme="minorHAnsi"/>
          <w:b/>
          <w:bCs/>
          <w:noProof/>
        </w:rPr>
        <w:t>152,</w:t>
      </w:r>
      <w:r w:rsidRPr="00087A95">
        <w:rPr>
          <w:rFonts w:asciiTheme="minorHAnsi" w:hAnsiTheme="minorHAnsi" w:cstheme="minorHAnsi"/>
          <w:noProof/>
        </w:rPr>
        <w:t xml:space="preserve"> 4838–484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ddell DS, Baehr LM, van den Brandt J, Johnsen SA, Reichardt HM, Furlow JD &amp; Bodine SC (2008). The glucocorticoid receptor and FOXO1 synergistically activate the skeletal muscle atrophy-associated MuRF1 gene.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5,</w:t>
      </w:r>
      <w:r w:rsidRPr="00087A95">
        <w:rPr>
          <w:rFonts w:asciiTheme="minorHAnsi" w:hAnsiTheme="minorHAnsi" w:cstheme="minorHAnsi"/>
          <w:noProof/>
        </w:rPr>
        <w:t xml:space="preserve"> E785–E79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lastRenderedPageBreak/>
        <w:t xml:space="preserve">Wadsack C, Tabano S, Maier A, Hiden U, Alvino G, Cozzi V, Hüttinger M, Schneider WJ, Lang U, Cetin I &amp; Desoye G (2007). Intrauterine growth restriction is associated with alterations in placental lipoprotein receptors and maternal lipoprotein composition.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292,</w:t>
      </w:r>
      <w:r w:rsidRPr="00087A95">
        <w:rPr>
          <w:rFonts w:asciiTheme="minorHAnsi" w:hAnsiTheme="minorHAnsi" w:cstheme="minorHAnsi"/>
          <w:noProof/>
        </w:rPr>
        <w:t xml:space="preserve"> E476–E48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ffarn F &amp; Davis EP (2012). Effects of antenatal corticosteroids on the hypothalamic-pituitary-adrenocortical axis of the fetus and newborn: experimental findings and clinical considerations. </w:t>
      </w:r>
      <w:r w:rsidRPr="00087A95">
        <w:rPr>
          <w:rFonts w:asciiTheme="minorHAnsi" w:hAnsiTheme="minorHAnsi" w:cstheme="minorHAnsi"/>
          <w:i/>
          <w:iCs/>
          <w:noProof/>
        </w:rPr>
        <w:t>Am J Obstet Gynecol</w:t>
      </w:r>
      <w:r w:rsidRPr="00087A95">
        <w:rPr>
          <w:rFonts w:asciiTheme="minorHAnsi" w:hAnsiTheme="minorHAnsi" w:cstheme="minorHAnsi"/>
          <w:noProof/>
        </w:rPr>
        <w:t xml:space="preserve"> </w:t>
      </w:r>
      <w:r w:rsidRPr="00087A95">
        <w:rPr>
          <w:rFonts w:asciiTheme="minorHAnsi" w:hAnsiTheme="minorHAnsi" w:cstheme="minorHAnsi"/>
          <w:b/>
          <w:bCs/>
          <w:noProof/>
        </w:rPr>
        <w:t>207,</w:t>
      </w:r>
      <w:r w:rsidRPr="00087A95">
        <w:rPr>
          <w:rFonts w:asciiTheme="minorHAnsi" w:hAnsiTheme="minorHAnsi" w:cstheme="minorHAnsi"/>
          <w:noProof/>
        </w:rPr>
        <w:t xml:space="preserve"> 446–45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F, Mullican SE, DiSpirito JR, Peed LC &amp; Lazar MA (2013). Lipoatrophy and severe metabolic disturbance in mice with fat-specific deletion of PPARγ.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110,</w:t>
      </w:r>
      <w:r w:rsidRPr="00087A95">
        <w:rPr>
          <w:rFonts w:asciiTheme="minorHAnsi" w:hAnsiTheme="minorHAnsi" w:cstheme="minorHAnsi"/>
          <w:noProof/>
        </w:rPr>
        <w:t xml:space="preserve"> 18656–1866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H, Kubica N, Ellisen LW, Jefferson LS &amp; Kimball SR (2006). Dexamethasone represses signaling through the mammalian target of rapamycin in muscle cells by enhancing expression of REDD1. </w:t>
      </w:r>
      <w:r w:rsidRPr="00087A95">
        <w:rPr>
          <w:rFonts w:asciiTheme="minorHAnsi" w:hAnsiTheme="minorHAnsi" w:cstheme="minorHAnsi"/>
          <w:i/>
          <w:iCs/>
          <w:noProof/>
        </w:rPr>
        <w:t>J Biol Chem</w:t>
      </w:r>
      <w:r w:rsidRPr="00087A95">
        <w:rPr>
          <w:rFonts w:asciiTheme="minorHAnsi" w:hAnsiTheme="minorHAnsi" w:cstheme="minorHAnsi"/>
          <w:noProof/>
        </w:rPr>
        <w:t xml:space="preserve"> </w:t>
      </w:r>
      <w:r w:rsidRPr="00087A95">
        <w:rPr>
          <w:rFonts w:asciiTheme="minorHAnsi" w:hAnsiTheme="minorHAnsi" w:cstheme="minorHAnsi"/>
          <w:b/>
          <w:bCs/>
          <w:noProof/>
        </w:rPr>
        <w:t>281,</w:t>
      </w:r>
      <w:r w:rsidRPr="00087A95">
        <w:rPr>
          <w:rFonts w:asciiTheme="minorHAnsi" w:hAnsiTheme="minorHAnsi" w:cstheme="minorHAnsi"/>
          <w:noProof/>
        </w:rPr>
        <w:t xml:space="preserve"> 39128–3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QA, Song A, Gupta RK, Deplancke B &amp; Scherer PE (2018). Reversible De-differentiation of Mature White Adipocytes into Preadipocyte-like Precursors during Lactation. </w:t>
      </w:r>
      <w:r w:rsidRPr="00087A95">
        <w:rPr>
          <w:rFonts w:asciiTheme="minorHAnsi" w:hAnsiTheme="minorHAnsi" w:cstheme="minorHAnsi"/>
          <w:i/>
          <w:iCs/>
          <w:noProof/>
        </w:rPr>
        <w:t>Cell Metab</w:t>
      </w:r>
      <w:r w:rsidRPr="00087A95">
        <w:rPr>
          <w:rFonts w:asciiTheme="minorHAnsi" w:hAnsiTheme="minorHAnsi" w:cstheme="minorHAnsi"/>
          <w:noProof/>
        </w:rPr>
        <w:t xml:space="preserve"> </w:t>
      </w:r>
      <w:r w:rsidRPr="00087A95">
        <w:rPr>
          <w:rFonts w:asciiTheme="minorHAnsi" w:hAnsiTheme="minorHAnsi" w:cstheme="minorHAnsi"/>
          <w:b/>
          <w:bCs/>
          <w:noProof/>
        </w:rPr>
        <w:t>28,</w:t>
      </w:r>
      <w:r w:rsidRPr="00087A95">
        <w:rPr>
          <w:rFonts w:asciiTheme="minorHAnsi" w:hAnsiTheme="minorHAnsi" w:cstheme="minorHAnsi"/>
          <w:noProof/>
        </w:rPr>
        <w:t xml:space="preserve"> 282-288.e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ang X &amp; Proud CG (2006). The mTOR Pathway in the Control of Protein Synthesis. </w:t>
      </w:r>
      <w:r w:rsidRPr="00087A95">
        <w:rPr>
          <w:rFonts w:asciiTheme="minorHAnsi" w:hAnsiTheme="minorHAnsi" w:cstheme="minorHAnsi"/>
          <w:i/>
          <w:iCs/>
          <w:noProof/>
        </w:rPr>
        <w:t>Physiology</w:t>
      </w:r>
      <w:r w:rsidRPr="00087A95">
        <w:rPr>
          <w:rFonts w:asciiTheme="minorHAnsi" w:hAnsiTheme="minorHAnsi" w:cstheme="minorHAnsi"/>
          <w:noProof/>
        </w:rPr>
        <w:t xml:space="preserve"> </w:t>
      </w:r>
      <w:r w:rsidRPr="00087A95">
        <w:rPr>
          <w:rFonts w:asciiTheme="minorHAnsi" w:hAnsiTheme="minorHAnsi" w:cstheme="minorHAnsi"/>
          <w:b/>
          <w:bCs/>
          <w:noProof/>
        </w:rPr>
        <w:t>21,</w:t>
      </w:r>
      <w:r w:rsidRPr="00087A95">
        <w:rPr>
          <w:rFonts w:asciiTheme="minorHAnsi" w:hAnsiTheme="minorHAnsi" w:cstheme="minorHAnsi"/>
          <w:noProof/>
        </w:rPr>
        <w:t xml:space="preserve"> 362–3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 HY, Abbasi S, Kellems RE &amp; Xia Y (2005). mTOR: A placental growth signaling sensor. </w:t>
      </w:r>
      <w:r w:rsidRPr="00087A95">
        <w:rPr>
          <w:rFonts w:asciiTheme="minorHAnsi" w:hAnsiTheme="minorHAnsi" w:cstheme="minorHAnsi"/>
          <w:i/>
          <w:iCs/>
          <w:noProof/>
        </w:rPr>
        <w:t>Placenta</w:t>
      </w:r>
      <w:r w:rsidRPr="00087A95">
        <w:rPr>
          <w:rFonts w:asciiTheme="minorHAnsi" w:hAnsiTheme="minorHAnsi" w:cstheme="minorHAnsi"/>
          <w:noProof/>
        </w:rPr>
        <w:t xml:space="preserve"> </w:t>
      </w:r>
      <w:r w:rsidRPr="00087A95">
        <w:rPr>
          <w:rFonts w:asciiTheme="minorHAnsi" w:hAnsiTheme="minorHAnsi" w:cstheme="minorHAnsi"/>
          <w:b/>
          <w:bCs/>
          <w:noProof/>
        </w:rPr>
        <w:t>26,</w:t>
      </w:r>
      <w:r w:rsidRPr="00087A95">
        <w:rPr>
          <w:rFonts w:asciiTheme="minorHAnsi" w:hAnsiTheme="minorHAnsi" w:cstheme="minorHAnsi"/>
          <w:noProof/>
        </w:rPr>
        <w:t xml:space="preserve"> S63–S6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enzel PL &amp; Leone G (2007). Expression of Cre recombinase in early diploid trophoblast cells of the mouse placenta. </w:t>
      </w:r>
      <w:r w:rsidRPr="00087A95">
        <w:rPr>
          <w:rFonts w:asciiTheme="minorHAnsi" w:hAnsiTheme="minorHAnsi" w:cstheme="minorHAnsi"/>
          <w:i/>
          <w:iCs/>
          <w:noProof/>
        </w:rPr>
        <w:t>genesis</w:t>
      </w:r>
      <w:r w:rsidRPr="00087A95">
        <w:rPr>
          <w:rFonts w:asciiTheme="minorHAnsi" w:hAnsiTheme="minorHAnsi" w:cstheme="minorHAnsi"/>
          <w:noProof/>
        </w:rPr>
        <w:t xml:space="preserve"> </w:t>
      </w:r>
      <w:r w:rsidRPr="00087A95">
        <w:rPr>
          <w:rFonts w:asciiTheme="minorHAnsi" w:hAnsiTheme="minorHAnsi" w:cstheme="minorHAnsi"/>
          <w:b/>
          <w:bCs/>
          <w:noProof/>
        </w:rPr>
        <w:t>45,</w:t>
      </w:r>
      <w:r w:rsidRPr="00087A95">
        <w:rPr>
          <w:rFonts w:asciiTheme="minorHAnsi" w:hAnsiTheme="minorHAnsi" w:cstheme="minorHAnsi"/>
          <w:noProof/>
        </w:rPr>
        <w:t xml:space="preserve"> 129–134.</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hitaker RC (2004). Predicting Preschooler Obesity at Birth: The Role of Maternal Obesity in Early Pregnancy. </w:t>
      </w:r>
      <w:r w:rsidRPr="00087A95">
        <w:rPr>
          <w:rFonts w:asciiTheme="minorHAnsi" w:hAnsiTheme="minorHAnsi" w:cstheme="minorHAnsi"/>
          <w:i/>
          <w:iCs/>
          <w:noProof/>
        </w:rPr>
        <w:t>Pediatrics</w:t>
      </w:r>
      <w:r w:rsidRPr="00087A95">
        <w:rPr>
          <w:rFonts w:asciiTheme="minorHAnsi" w:hAnsiTheme="minorHAnsi" w:cstheme="minorHAnsi"/>
          <w:noProof/>
        </w:rPr>
        <w:t xml:space="preserve"> </w:t>
      </w:r>
      <w:r w:rsidRPr="00087A95">
        <w:rPr>
          <w:rFonts w:asciiTheme="minorHAnsi" w:hAnsiTheme="minorHAnsi" w:cstheme="minorHAnsi"/>
          <w:b/>
          <w:bCs/>
          <w:noProof/>
        </w:rPr>
        <w:t>114,</w:t>
      </w:r>
      <w:r w:rsidRPr="00087A95">
        <w:rPr>
          <w:rFonts w:asciiTheme="minorHAnsi" w:hAnsiTheme="minorHAnsi" w:cstheme="minorHAnsi"/>
          <w:noProof/>
        </w:rPr>
        <w:t xml:space="preserve"> e29–e3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eczorek A, Perani C V., Nixon M, Constancia M, Sandovici I, Zazara DE, Leone G, Zhang M-Z, Arck PC &amp; Solano ME (2019). Sex-specific regulation of stress-induced fetal glucocorticoid surge by the mouse placenta. </w:t>
      </w:r>
      <w:r w:rsidRPr="00087A95">
        <w:rPr>
          <w:rFonts w:asciiTheme="minorHAnsi" w:hAnsiTheme="minorHAnsi" w:cstheme="minorHAnsi"/>
          <w:i/>
          <w:iCs/>
          <w:noProof/>
        </w:rPr>
        <w:t>Am J Physiol Metab</w:t>
      </w:r>
      <w:r w:rsidRPr="00087A95">
        <w:rPr>
          <w:rFonts w:asciiTheme="minorHAnsi" w:hAnsiTheme="minorHAnsi" w:cstheme="minorHAnsi"/>
          <w:noProof/>
        </w:rPr>
        <w:t xml:space="preserve"> </w:t>
      </w:r>
      <w:r w:rsidRPr="00087A95">
        <w:rPr>
          <w:rFonts w:asciiTheme="minorHAnsi" w:hAnsiTheme="minorHAnsi" w:cstheme="minorHAnsi"/>
          <w:b/>
          <w:bCs/>
          <w:noProof/>
        </w:rPr>
        <w:t>317,</w:t>
      </w:r>
      <w:r w:rsidRPr="00087A95">
        <w:rPr>
          <w:rFonts w:asciiTheme="minorHAnsi" w:hAnsiTheme="minorHAnsi" w:cstheme="minorHAnsi"/>
          <w:noProof/>
        </w:rPr>
        <w:t xml:space="preserve"> E109–E12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lliams CB, Mackenzie KC &amp; Gahagan S (2014). The effect of maternal obesity on the offspring. </w:t>
      </w:r>
      <w:r w:rsidRPr="00087A95">
        <w:rPr>
          <w:rFonts w:asciiTheme="minorHAnsi" w:hAnsiTheme="minorHAnsi" w:cstheme="minorHAnsi"/>
          <w:i/>
          <w:iCs/>
          <w:noProof/>
        </w:rPr>
        <w:t>Clin Obstet Gynecol</w:t>
      </w:r>
      <w:r w:rsidRPr="00087A95">
        <w:rPr>
          <w:rFonts w:asciiTheme="minorHAnsi" w:hAnsiTheme="minorHAnsi" w:cstheme="minorHAnsi"/>
          <w:noProof/>
        </w:rPr>
        <w:t xml:space="preserve"> </w:t>
      </w:r>
      <w:r w:rsidRPr="00087A95">
        <w:rPr>
          <w:rFonts w:asciiTheme="minorHAnsi" w:hAnsiTheme="minorHAnsi" w:cstheme="minorHAnsi"/>
          <w:b/>
          <w:bCs/>
          <w:noProof/>
        </w:rPr>
        <w:t>57,</w:t>
      </w:r>
      <w:r w:rsidRPr="00087A95">
        <w:rPr>
          <w:rFonts w:asciiTheme="minorHAnsi" w:hAnsiTheme="minorHAnsi" w:cstheme="minorHAnsi"/>
          <w:noProof/>
        </w:rPr>
        <w:t xml:space="preserve"> 508–515.</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interhager E &amp; Gellhaus A (2017). Transplacental Nutrient Transport Mechanisms of Intrauterine Growth Restriction in Rodent Models and Humans. </w:t>
      </w:r>
      <w:r w:rsidRPr="00087A95">
        <w:rPr>
          <w:rFonts w:asciiTheme="minorHAnsi" w:hAnsiTheme="minorHAnsi" w:cstheme="minorHAnsi"/>
          <w:i/>
          <w:iCs/>
          <w:noProof/>
        </w:rPr>
        <w:t>Front Physiol</w:t>
      </w:r>
      <w:r w:rsidRPr="00087A95">
        <w:rPr>
          <w:rFonts w:asciiTheme="minorHAnsi" w:hAnsiTheme="minorHAnsi" w:cstheme="minorHAnsi"/>
          <w:noProof/>
        </w:rPr>
        <w:t xml:space="preserve"> </w:t>
      </w:r>
      <w:r w:rsidRPr="00087A95">
        <w:rPr>
          <w:rFonts w:asciiTheme="minorHAnsi" w:hAnsiTheme="minorHAnsi" w:cstheme="minorHAnsi"/>
          <w:b/>
          <w:bCs/>
          <w:noProof/>
        </w:rPr>
        <w:t>8,</w:t>
      </w:r>
      <w:r w:rsidRPr="00087A95">
        <w:rPr>
          <w:rFonts w:asciiTheme="minorHAnsi" w:hAnsiTheme="minorHAnsi" w:cstheme="minorHAnsi"/>
          <w:noProof/>
        </w:rPr>
        <w:t xml:space="preserve"> 95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lff NC, McKay RM &amp; Brugarolas J (2014). REDD1/DDIT4-Independent mTORC1 Inhibition and Apoptosis by Glucocorticoids in Thymocytes. </w:t>
      </w:r>
      <w:r w:rsidRPr="00087A95">
        <w:rPr>
          <w:rFonts w:asciiTheme="minorHAnsi" w:hAnsiTheme="minorHAnsi" w:cstheme="minorHAnsi"/>
          <w:i/>
          <w:iCs/>
          <w:noProof/>
        </w:rPr>
        <w:t>Mol Cancer Res</w:t>
      </w:r>
      <w:r w:rsidRPr="00087A95">
        <w:rPr>
          <w:rFonts w:asciiTheme="minorHAnsi" w:hAnsiTheme="minorHAnsi" w:cstheme="minorHAnsi"/>
          <w:noProof/>
        </w:rPr>
        <w:t xml:space="preserve"> </w:t>
      </w:r>
      <w:r w:rsidRPr="00087A95">
        <w:rPr>
          <w:rFonts w:asciiTheme="minorHAnsi" w:hAnsiTheme="minorHAnsi" w:cstheme="minorHAnsi"/>
          <w:b/>
          <w:bCs/>
          <w:noProof/>
        </w:rPr>
        <w:t>12,</w:t>
      </w:r>
      <w:r w:rsidRPr="00087A95">
        <w:rPr>
          <w:rFonts w:asciiTheme="minorHAnsi" w:hAnsiTheme="minorHAnsi" w:cstheme="minorHAnsi"/>
          <w:noProof/>
        </w:rPr>
        <w:t xml:space="preserve"> 867–877.</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Woods L, Perez-Garcia V &amp; Hemberger M (2018). Regulation of Placental Development and Its Impact on Fetal Growth-New Insights From Mouse Models. </w:t>
      </w:r>
      <w:r w:rsidRPr="00087A95">
        <w:rPr>
          <w:rFonts w:asciiTheme="minorHAnsi" w:hAnsiTheme="minorHAnsi" w:cstheme="minorHAnsi"/>
          <w:i/>
          <w:iCs/>
          <w:noProof/>
        </w:rPr>
        <w:t>Front Endocrinol (Lausanne)</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570.</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Xu J, Lu C, Wang J, Zhang R, Qian X &amp; Zhu H (2015). Regulation of Human Trophoblast GLUT3 Glucose Transporter by Mammalian Target of Rapamycin Signaling. </w:t>
      </w:r>
      <w:r w:rsidRPr="00087A95">
        <w:rPr>
          <w:rFonts w:asciiTheme="minorHAnsi" w:hAnsiTheme="minorHAnsi" w:cstheme="minorHAnsi"/>
          <w:i/>
          <w:iCs/>
          <w:noProof/>
        </w:rPr>
        <w:t>Int J Mol Sci</w:t>
      </w:r>
      <w:r w:rsidRPr="00087A95">
        <w:rPr>
          <w:rFonts w:asciiTheme="minorHAnsi" w:hAnsiTheme="minorHAnsi" w:cstheme="minorHAnsi"/>
          <w:noProof/>
        </w:rPr>
        <w:t xml:space="preserve"> </w:t>
      </w:r>
      <w:r w:rsidRPr="00087A95">
        <w:rPr>
          <w:rFonts w:asciiTheme="minorHAnsi" w:hAnsiTheme="minorHAnsi" w:cstheme="minorHAnsi"/>
          <w:b/>
          <w:bCs/>
          <w:noProof/>
        </w:rPr>
        <w:t>16,</w:t>
      </w:r>
      <w:r w:rsidRPr="00087A95">
        <w:rPr>
          <w:rFonts w:asciiTheme="minorHAnsi" w:hAnsiTheme="minorHAnsi" w:cstheme="minorHAnsi"/>
          <w:noProof/>
        </w:rPr>
        <w:t xml:space="preserve"> 13815–13828.</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gi T, Ikawa Y, Yoshida K, Shigetani Y, Takeda N, Mabuchi I, Yamamoto T, Aizawa S &amp; Knudson AG (1990). Homologous recombination at c-fyn locus of mouse embryonic stem cells with use of diphtheria toxin A-fragment gene in negative selection. </w:t>
      </w:r>
      <w:r w:rsidRPr="00087A95">
        <w:rPr>
          <w:rFonts w:asciiTheme="minorHAnsi" w:hAnsiTheme="minorHAnsi" w:cstheme="minorHAnsi"/>
          <w:i/>
          <w:iCs/>
          <w:noProof/>
        </w:rPr>
        <w:t>Proc Natl Acad Sci U S A</w:t>
      </w:r>
      <w:r w:rsidRPr="00087A95">
        <w:rPr>
          <w:rFonts w:asciiTheme="minorHAnsi" w:hAnsiTheme="minorHAnsi" w:cstheme="minorHAnsi"/>
          <w:noProof/>
        </w:rPr>
        <w:t xml:space="preserve"> </w:t>
      </w:r>
      <w:r w:rsidRPr="00087A95">
        <w:rPr>
          <w:rFonts w:asciiTheme="minorHAnsi" w:hAnsiTheme="minorHAnsi" w:cstheme="minorHAnsi"/>
          <w:b/>
          <w:bCs/>
          <w:noProof/>
        </w:rPr>
        <w:t>87,</w:t>
      </w:r>
      <w:r w:rsidRPr="00087A95">
        <w:rPr>
          <w:rFonts w:asciiTheme="minorHAnsi" w:hAnsiTheme="minorHAnsi" w:cstheme="minorHAnsi"/>
          <w:noProof/>
        </w:rPr>
        <w:t xml:space="preserve"> 9918–9922.</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Yang X &amp; Friedl A (2015). A Positive Feedback Loop Between Prolactin and Stat5 Promotes </w:t>
      </w:r>
      <w:r w:rsidRPr="00087A95">
        <w:rPr>
          <w:rFonts w:asciiTheme="minorHAnsi" w:hAnsiTheme="minorHAnsi" w:cstheme="minorHAnsi"/>
          <w:noProof/>
        </w:rPr>
        <w:lastRenderedPageBreak/>
        <w:t xml:space="preserve">Angiogenesis. In </w:t>
      </w:r>
      <w:r w:rsidRPr="00087A95">
        <w:rPr>
          <w:rFonts w:asciiTheme="minorHAnsi" w:hAnsiTheme="minorHAnsi" w:cstheme="minorHAnsi"/>
          <w:i/>
          <w:iCs/>
          <w:noProof/>
        </w:rPr>
        <w:t>Advances in experimental medicine and biology</w:t>
      </w:r>
      <w:r w:rsidRPr="00087A95">
        <w:rPr>
          <w:rFonts w:asciiTheme="minorHAnsi" w:hAnsiTheme="minorHAnsi" w:cstheme="minorHAnsi"/>
          <w:noProof/>
        </w:rPr>
        <w:t>, pp. 265–280. Available at: http://www.ncbi.nlm.nih.gov/pubmed/25472543 [Accessed June 24, 2019].</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ang H, Cicchetti G, Onda H, Koon HB, Asrican K, Bajraszewski N, Vazquez F, Carpenter CL &amp; Kwiatkowski DJ (2003). Loss of Tsc1/Tsc2 activates mTOR and disrupts PI3K-Akt signaling through downregulation of PDGFR. </w:t>
      </w:r>
      <w:r w:rsidRPr="00087A95">
        <w:rPr>
          <w:rFonts w:asciiTheme="minorHAnsi" w:hAnsiTheme="minorHAnsi" w:cstheme="minorHAnsi"/>
          <w:i/>
          <w:iCs/>
          <w:noProof/>
        </w:rPr>
        <w:t>J Clin Invest</w:t>
      </w:r>
      <w:r w:rsidRPr="00087A95">
        <w:rPr>
          <w:rFonts w:asciiTheme="minorHAnsi" w:hAnsiTheme="minorHAnsi" w:cstheme="minorHAnsi"/>
          <w:noProof/>
        </w:rPr>
        <w:t xml:space="preserve"> </w:t>
      </w:r>
      <w:r w:rsidRPr="00087A95">
        <w:rPr>
          <w:rFonts w:asciiTheme="minorHAnsi" w:hAnsiTheme="minorHAnsi" w:cstheme="minorHAnsi"/>
          <w:b/>
          <w:bCs/>
          <w:noProof/>
        </w:rPr>
        <w:t>112,</w:t>
      </w:r>
      <w:r w:rsidRPr="00087A95">
        <w:rPr>
          <w:rFonts w:asciiTheme="minorHAnsi" w:hAnsiTheme="minorHAnsi" w:cstheme="minorHAnsi"/>
          <w:noProof/>
        </w:rPr>
        <w:t xml:space="preserve"> 1223–1233.</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Zhang R, Ma H, Gao Y, Wu Y, Qiao Y, Geng A, Cai C, Han Y, Arial Zeng Y, Liu X &amp; Ge G (2018). Th-POK regulates mammary gland lactation through mTOR-SREBP pathway. ; DOI: 10.1371/journal.pgen.1007211.</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hu Z, Jiang W &amp; Thompson HJ (1998). Effect of corticosterone administration on mammary gland development and p27 expression and their relationship to the effects of energy restriction on mammary carcinogenesis. </w:t>
      </w:r>
      <w:r w:rsidRPr="00087A95">
        <w:rPr>
          <w:rFonts w:asciiTheme="minorHAnsi" w:hAnsiTheme="minorHAnsi" w:cstheme="minorHAnsi"/>
          <w:i/>
          <w:iCs/>
          <w:noProof/>
        </w:rPr>
        <w:t>Carcinogenesis</w:t>
      </w:r>
      <w:r w:rsidRPr="00087A95">
        <w:rPr>
          <w:rFonts w:asciiTheme="minorHAnsi" w:hAnsiTheme="minorHAnsi" w:cstheme="minorHAnsi"/>
          <w:noProof/>
        </w:rPr>
        <w:t xml:space="preserve"> </w:t>
      </w:r>
      <w:r w:rsidRPr="00087A95">
        <w:rPr>
          <w:rFonts w:asciiTheme="minorHAnsi" w:hAnsiTheme="minorHAnsi" w:cstheme="minorHAnsi"/>
          <w:b/>
          <w:bCs/>
          <w:noProof/>
        </w:rPr>
        <w:t>19,</w:t>
      </w:r>
      <w:r w:rsidRPr="00087A95">
        <w:rPr>
          <w:rFonts w:asciiTheme="minorHAnsi" w:hAnsiTheme="minorHAnsi" w:cstheme="minorHAnsi"/>
          <w:noProof/>
        </w:rPr>
        <w:t xml:space="preserve"> 2101–2106.</w:t>
      </w:r>
    </w:p>
    <w:p w:rsidR="00DA3595" w:rsidRPr="00087A95" w:rsidRDefault="00DA3595" w:rsidP="00DA3595">
      <w:pPr>
        <w:widowControl w:val="0"/>
        <w:autoSpaceDE w:val="0"/>
        <w:autoSpaceDN w:val="0"/>
        <w:adjustRightInd w:val="0"/>
        <w:ind w:left="480" w:hanging="480"/>
        <w:rPr>
          <w:rFonts w:asciiTheme="minorHAnsi" w:hAnsiTheme="minorHAnsi" w:cstheme="minorHAnsi"/>
          <w:noProof/>
        </w:rPr>
      </w:pPr>
      <w:r w:rsidRPr="00087A95">
        <w:rPr>
          <w:rFonts w:asciiTheme="minorHAnsi" w:hAnsiTheme="minorHAnsi"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87A95">
        <w:rPr>
          <w:rFonts w:asciiTheme="minorHAnsi" w:hAnsiTheme="minorHAnsi" w:cstheme="minorHAnsi"/>
          <w:i/>
          <w:iCs/>
          <w:noProof/>
        </w:rPr>
        <w:t>Nat Commun</w:t>
      </w:r>
      <w:r w:rsidRPr="00087A95">
        <w:rPr>
          <w:rFonts w:asciiTheme="minorHAnsi" w:hAnsiTheme="minorHAnsi" w:cstheme="minorHAnsi"/>
          <w:noProof/>
        </w:rPr>
        <w:t xml:space="preserve"> </w:t>
      </w:r>
      <w:r w:rsidRPr="00087A95">
        <w:rPr>
          <w:rFonts w:asciiTheme="minorHAnsi" w:hAnsiTheme="minorHAnsi" w:cstheme="minorHAnsi"/>
          <w:b/>
          <w:bCs/>
          <w:noProof/>
        </w:rPr>
        <w:t>9,</w:t>
      </w:r>
      <w:r w:rsidRPr="00087A95">
        <w:rPr>
          <w:rFonts w:asciiTheme="minorHAnsi" w:hAnsiTheme="minorHAnsi" w:cstheme="minorHAnsi"/>
          <w:noProof/>
        </w:rPr>
        <w:t xml:space="preserve"> 3592.</w:t>
      </w:r>
    </w:p>
    <w:p w:rsidR="00057E9A" w:rsidRPr="00087A95" w:rsidRDefault="00DA3595" w:rsidP="003E213C">
      <w:pPr>
        <w:rPr>
          <w:rFonts w:asciiTheme="minorHAnsi" w:hAnsiTheme="minorHAnsi" w:cstheme="minorHAnsi"/>
        </w:rPr>
      </w:pPr>
      <w:r w:rsidRPr="00087A95">
        <w:rPr>
          <w:rFonts w:asciiTheme="minorHAnsi" w:hAnsiTheme="minorHAnsi" w:cstheme="minorHAnsi"/>
        </w:rPr>
        <w:fldChar w:fldCharType="end"/>
      </w:r>
    </w:p>
    <w:sectPr w:rsidR="00057E9A" w:rsidRPr="00087A95"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429A4" w:rsidRDefault="00C429A4" w:rsidP="003E213C">
      <w:r>
        <w:separator/>
      </w:r>
    </w:p>
  </w:endnote>
  <w:endnote w:type="continuationSeparator" w:id="0">
    <w:p w:rsidR="00C429A4" w:rsidRDefault="00C429A4" w:rsidP="003E21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429A4" w:rsidRDefault="00C429A4" w:rsidP="003E213C">
      <w:r>
        <w:separator/>
      </w:r>
    </w:p>
  </w:footnote>
  <w:footnote w:type="continuationSeparator" w:id="0">
    <w:p w:rsidR="00C429A4" w:rsidRDefault="00C429A4" w:rsidP="003E213C">
      <w:r>
        <w:continuationSeparator/>
      </w:r>
    </w:p>
  </w:footnote>
  <w:footnote w:id="1">
    <w:p w:rsidR="00F9267E" w:rsidRDefault="00F9267E" w:rsidP="00777488">
      <w:pPr>
        <w:pStyle w:val="FootnoteText"/>
      </w:pPr>
      <w:r w:rsidRPr="006273C8">
        <w:rPr>
          <w:rStyle w:val="FootnoteReference"/>
        </w:rPr>
        <w:footnoteRef/>
      </w:r>
      <w:r w:rsidRPr="006273C8">
        <w:t xml:space="preserve"> Know your brain: HPA axis, NEUROSCIENTIFICALLY CHALLENGED,</w:t>
      </w:r>
      <w:r w:rsidRPr="006273C8">
        <w:rPr>
          <w:i/>
        </w:rPr>
        <w:t xml:space="preserve"> </w:t>
      </w:r>
      <w:r w:rsidRPr="006273C8">
        <w:t xml:space="preserve">Published June 04,2014. Retrieved from: </w:t>
      </w:r>
      <w:hyperlink r:id="rId1" w:history="1">
        <w:r w:rsidRPr="006273C8">
          <w:rPr>
            <w:rStyle w:val="Hyperlink"/>
            <w:rFonts w:eastAsiaTheme="majorEastAsia"/>
          </w:rPr>
          <w:t>https://www.neuroscientificallychallenged.com/blog/2014/5/31/what-is-the-hpa-axis</w:t>
        </w:r>
      </w:hyperlink>
    </w:p>
  </w:footnote>
  <w:footnote w:id="2">
    <w:p w:rsidR="00F9267E" w:rsidRDefault="00F9267E" w:rsidP="00777488">
      <w:pPr>
        <w:pStyle w:val="FootnoteText"/>
      </w:pPr>
      <w:r>
        <w:rPr>
          <w:rStyle w:val="FootnoteReference"/>
        </w:rPr>
        <w:footnoteRef/>
      </w:r>
      <w:r>
        <w:t xml:space="preserve"> Why are mice considered excellent models for </w:t>
      </w:r>
      <w:proofErr w:type="gramStart"/>
      <w:r>
        <w:t>humans?,</w:t>
      </w:r>
      <w:proofErr w:type="gramEnd"/>
      <w:r>
        <w:t xml:space="preserve"> The Jackson Laboratory. Retrieved from </w:t>
      </w:r>
      <w:hyperlink r:id="rId2" w:history="1">
        <w:r w:rsidRPr="0099638B">
          <w:rPr>
            <w:rStyle w:val="Hyperlink"/>
            <w:rFonts w:eastAsiaTheme="majorEastAsia"/>
          </w:rPr>
          <w:t>https://www.jax.org/why-the-mouse/excellent-models</w:t>
        </w:r>
      </w:hyperlink>
      <w:r>
        <w:t xml:space="preserve"> </w:t>
      </w:r>
    </w:p>
  </w:footnote>
  <w:footnote w:id="3">
    <w:p w:rsidR="00F9267E" w:rsidRPr="00F42D08" w:rsidRDefault="00F9267E" w:rsidP="00777488">
      <w:pPr>
        <w:rPr>
          <w:sz w:val="20"/>
          <w:szCs w:val="20"/>
        </w:rPr>
      </w:pPr>
      <w:r w:rsidRPr="00F42D08">
        <w:rPr>
          <w:rStyle w:val="FootnoteReference"/>
          <w:sz w:val="20"/>
          <w:szCs w:val="20"/>
        </w:rPr>
        <w:footnoteRef/>
      </w:r>
      <w:r w:rsidRPr="00F42D08">
        <w:rPr>
          <w:sz w:val="20"/>
          <w:szCs w:val="20"/>
        </w:rPr>
        <w:t xml:space="preserve"> The Mouse Model: Less than Perfect, Still Invaluable, Institute for Basic Biomedical Sciences, JOHNS HOPKINS MEDICINE. Retrieved from </w:t>
      </w:r>
      <w:hyperlink r:id="rId3" w:history="1">
        <w:r w:rsidRPr="00F42D08">
          <w:rPr>
            <w:rStyle w:val="Hyperlink"/>
            <w:rFonts w:eastAsiaTheme="majorEastAsia"/>
            <w:sz w:val="20"/>
            <w:szCs w:val="20"/>
          </w:rPr>
          <w:t>https://www.hopkinsmedicine.org/institute_basic_biomedical_sciences/news_events/articles_and_stories/model_organisms/201010_mouse_model.html</w:t>
        </w:r>
      </w:hyperlink>
    </w:p>
    <w:p w:rsidR="00F9267E" w:rsidRDefault="00F9267E" w:rsidP="00777488">
      <w:pPr>
        <w:pStyle w:val="FootnoteText"/>
      </w:pPr>
    </w:p>
  </w:footnote>
  <w:footnote w:id="4">
    <w:p w:rsidR="00F9267E" w:rsidRPr="00C04694" w:rsidRDefault="00F9267E" w:rsidP="00777488">
      <w:pPr>
        <w:rPr>
          <w:sz w:val="20"/>
          <w:szCs w:val="20"/>
        </w:rPr>
      </w:pPr>
      <w:r w:rsidRPr="00C04694">
        <w:rPr>
          <w:rStyle w:val="FootnoteReference"/>
          <w:sz w:val="20"/>
          <w:szCs w:val="20"/>
        </w:rPr>
        <w:footnoteRef/>
      </w:r>
      <w:r w:rsidRPr="00C04694">
        <w:rPr>
          <w:sz w:val="20"/>
          <w:szCs w:val="20"/>
        </w:rPr>
        <w:t xml:space="preserve"> Mouse Cell Line, ingenious targeting laboratory. Published January 2, 2018. Retrieved from </w:t>
      </w:r>
      <w:hyperlink r:id="rId4" w:history="1">
        <w:r w:rsidRPr="00C04694">
          <w:rPr>
            <w:rStyle w:val="Hyperlink"/>
            <w:rFonts w:eastAsiaTheme="majorEastAsia"/>
            <w:sz w:val="20"/>
            <w:szCs w:val="20"/>
          </w:rPr>
          <w:t>https://www.genetargeting.com/stem-cell/mouse-cell-line/</w:t>
        </w:r>
      </w:hyperlink>
    </w:p>
    <w:p w:rsidR="00F9267E" w:rsidRDefault="00F9267E" w:rsidP="00777488">
      <w:pPr>
        <w:pStyle w:val="FootnoteText"/>
      </w:pPr>
    </w:p>
  </w:footnote>
  <w:footnote w:id="5">
    <w:p w:rsidR="00F9267E" w:rsidRDefault="00F9267E" w:rsidP="003E213C">
      <w:pPr>
        <w:pStyle w:val="FootnoteText"/>
      </w:pPr>
      <w:r>
        <w:rPr>
          <w:rStyle w:val="FootnoteReference"/>
          <w:rFonts w:eastAsiaTheme="majorEastAsia"/>
        </w:rPr>
        <w:footnoteRef/>
      </w:r>
      <w:r>
        <w:t xml:space="preserve"> Powered to see 1.2SD effect size in placental and offspring weights, we need 10 female mice and 10 male mice per group (8 groups total) to get a power of 0.825. </w:t>
      </w:r>
    </w:p>
  </w:footnote>
  <w:footnote w:id="6">
    <w:p w:rsidR="00F9267E" w:rsidRPr="00D72891" w:rsidRDefault="00F9267E" w:rsidP="003E213C">
      <w:pPr>
        <w:rPr>
          <w:rFonts w:cstheme="minorHAnsi"/>
          <w:sz w:val="18"/>
          <w:szCs w:val="18"/>
        </w:rPr>
      </w:pPr>
      <w:r w:rsidRPr="00067B0A">
        <w:rPr>
          <w:rStyle w:val="FootnoteReference"/>
          <w:rFonts w:eastAsiaTheme="majorEastAsia"/>
        </w:rPr>
        <w:footnoteRef/>
      </w:r>
      <w:r>
        <w:t xml:space="preserve"> </w:t>
      </w:r>
      <w:r w:rsidRPr="00D72891">
        <w:rPr>
          <w:rFonts w:cstheme="minorHAnsi"/>
          <w:sz w:val="18"/>
          <w:szCs w:val="18"/>
        </w:rPr>
        <w:t>Specialist Pharmacy Service, Safety in Lactation: Corticosteroids, Published May 20, 2012. Retrieved from:</w:t>
      </w:r>
      <w:hyperlink r:id="rId5" w:history="1">
        <w:r w:rsidRPr="003F2827">
          <w:rPr>
            <w:rStyle w:val="Hyperlink"/>
            <w:rFonts w:eastAsiaTheme="majorEastAsia" w:cstheme="minorHAnsi"/>
            <w:sz w:val="18"/>
            <w:szCs w:val="18"/>
          </w:rPr>
          <w:t>https://www.sps.nhs.uk/articles/safety-in-lactation-corticosteroids/</w:t>
        </w:r>
      </w:hyperlink>
    </w:p>
    <w:p w:rsidR="00F9267E" w:rsidRPr="00D72891" w:rsidRDefault="00F9267E" w:rsidP="003E213C">
      <w:pPr>
        <w:rPr>
          <w:rFonts w:cstheme="minorHAnsi"/>
          <w:sz w:val="18"/>
          <w:szCs w:val="18"/>
        </w:rPr>
      </w:pPr>
      <w:r w:rsidRPr="00D72891">
        <w:rPr>
          <w:rFonts w:cstheme="minorHAnsi"/>
          <w:sz w:val="18"/>
          <w:szCs w:val="18"/>
        </w:rPr>
        <w:t>Mother to Baby, Medications and More During Pregnancy and Breastfeeding, Published October 1, 2018. Retrieved from:</w:t>
      </w:r>
      <w:hyperlink r:id="rId6" w:history="1">
        <w:r w:rsidRPr="003F2827">
          <w:rPr>
            <w:rStyle w:val="Hyperlink"/>
            <w:rFonts w:eastAsiaTheme="majorEastAsia" w:cstheme="minorHAnsi"/>
            <w:sz w:val="18"/>
            <w:szCs w:val="18"/>
          </w:rPr>
          <w:t>https://mothertobaby.org/fact-sheets/prednisoneprednisolone-pregnancy/</w:t>
        </w:r>
      </w:hyperlink>
    </w:p>
    <w:p w:rsidR="00F9267E" w:rsidRPr="00D72891" w:rsidRDefault="00F9267E" w:rsidP="003E213C">
      <w:pPr>
        <w:rPr>
          <w:rFonts w:cstheme="minorHAnsi"/>
          <w:sz w:val="18"/>
          <w:szCs w:val="18"/>
        </w:rPr>
      </w:pPr>
      <w:r w:rsidRPr="00D72891">
        <w:rPr>
          <w:rFonts w:cstheme="minorHAnsi"/>
          <w:sz w:val="18"/>
          <w:szCs w:val="18"/>
        </w:rPr>
        <w:t>The Breastfeeding Network, Prednisolone and Breastfeeding, Published May 2017. Retrieved from:</w:t>
      </w:r>
      <w:hyperlink r:id="rId7" w:history="1">
        <w:r w:rsidRPr="00D72891">
          <w:rPr>
            <w:rStyle w:val="Hyperlink"/>
            <w:rFonts w:eastAsiaTheme="majorEastAsia" w:cstheme="minorHAnsi"/>
            <w:sz w:val="18"/>
            <w:szCs w:val="18"/>
          </w:rPr>
          <w:t>https://breastfeedingnetwork.org.uk/wp-content/dibm/prednisolone%20and%20breastfeeding.pdf</w:t>
        </w:r>
      </w:hyperlink>
    </w:p>
    <w:p w:rsidR="00F9267E" w:rsidRDefault="00F9267E" w:rsidP="003E213C">
      <w:pPr>
        <w:pStyle w:val="FootnoteText"/>
      </w:pPr>
    </w:p>
  </w:footnote>
  <w:footnote w:id="7">
    <w:p w:rsidR="00F9267E" w:rsidRDefault="00F9267E" w:rsidP="003E213C">
      <w:pPr>
        <w:pStyle w:val="FootnoteText"/>
      </w:pPr>
      <w:r>
        <w:rPr>
          <w:rStyle w:val="FootnoteReference"/>
          <w:rFonts w:eastAsiaTheme="majorEastAsia"/>
        </w:rPr>
        <w:footnoteRef/>
      </w:r>
      <w:r>
        <w:t xml:space="preserve"> Powered to see 1SD effect size in milk protein composition and in offspring weights, we need 14 female mice and 14 male mice per group (4 groups total) to get a power of 0.824.</w:t>
      </w:r>
    </w:p>
  </w:footnote>
  <w:footnote w:id="8">
    <w:p w:rsidR="00F9267E" w:rsidRPr="002F21E9" w:rsidRDefault="00F9267E" w:rsidP="003E213C">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8" w:history="1">
        <w:r w:rsidRPr="00583A59">
          <w:rPr>
            <w:rStyle w:val="Hyperlink"/>
          </w:rPr>
          <w:t>https://www.cdc.gov/nchs/data/factsheets/factsheet_nhanes.pdf</w:t>
        </w:r>
      </w:hyperlink>
      <w:r>
        <w:t xml:space="preserve"> </w:t>
      </w:r>
    </w:p>
    <w:p w:rsidR="00F9267E" w:rsidRDefault="00F9267E" w:rsidP="003E213C">
      <w:pPr>
        <w:pStyle w:val="FootnoteText"/>
      </w:pPr>
    </w:p>
  </w:footnote>
  <w:footnote w:id="9">
    <w:p w:rsidR="00F9267E" w:rsidRDefault="00F9267E" w:rsidP="003E213C">
      <w:pPr>
        <w:pStyle w:val="FootnoteText"/>
      </w:pPr>
      <w:r>
        <w:rPr>
          <w:rStyle w:val="FootnoteReference"/>
        </w:rPr>
        <w:footnoteRef/>
      </w:r>
      <w:r>
        <w:t xml:space="preserve"> Powered to see 1.1SD effect size in placental and offspring weights, we need 11 female mice and 11 male mice per group (4 groups total) to get a power of 0.801.</w:t>
      </w:r>
    </w:p>
  </w:footnote>
  <w:footnote w:id="10">
    <w:p w:rsidR="00F9267E" w:rsidRPr="002F21E9" w:rsidRDefault="00F9267E" w:rsidP="003E213C">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9" w:history="1">
        <w:r w:rsidRPr="00583A59">
          <w:rPr>
            <w:rStyle w:val="Hyperlink"/>
          </w:rPr>
          <w:t>https://www.cdc.gov/nchs/data/factsheets/factsheet_nhanes.pdf</w:t>
        </w:r>
      </w:hyperlink>
      <w:r>
        <w:t xml:space="preserve"> </w:t>
      </w:r>
    </w:p>
    <w:p w:rsidR="00F9267E" w:rsidRDefault="00F9267E" w:rsidP="003E213C">
      <w:pPr>
        <w:pStyle w:val="FootnoteText"/>
      </w:pPr>
    </w:p>
  </w:footnote>
  <w:footnote w:id="11">
    <w:p w:rsidR="00F9267E" w:rsidRDefault="00F9267E" w:rsidP="003E213C">
      <w:pPr>
        <w:pStyle w:val="FootnoteText"/>
      </w:pPr>
      <w:r>
        <w:rPr>
          <w:rStyle w:val="FootnoteReference"/>
        </w:rPr>
        <w:footnoteRef/>
      </w:r>
      <w:r>
        <w:t xml:space="preserve"> Powered to see 1.4SD effect size in milk protein composition and in offspring weights, we need 8 female mice and 8 male mice per group (2 groups total, WT and KO) to get a power of 0.845.</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213C"/>
    <w:rsid w:val="000274DC"/>
    <w:rsid w:val="00042732"/>
    <w:rsid w:val="00057E9A"/>
    <w:rsid w:val="00087A95"/>
    <w:rsid w:val="001B6848"/>
    <w:rsid w:val="001E4538"/>
    <w:rsid w:val="00212190"/>
    <w:rsid w:val="00275911"/>
    <w:rsid w:val="002F3633"/>
    <w:rsid w:val="00305E61"/>
    <w:rsid w:val="003418BF"/>
    <w:rsid w:val="00387025"/>
    <w:rsid w:val="003E213C"/>
    <w:rsid w:val="004B545B"/>
    <w:rsid w:val="00572542"/>
    <w:rsid w:val="005C0A58"/>
    <w:rsid w:val="005C37A7"/>
    <w:rsid w:val="006333C4"/>
    <w:rsid w:val="00693597"/>
    <w:rsid w:val="00704C87"/>
    <w:rsid w:val="007625F5"/>
    <w:rsid w:val="00777488"/>
    <w:rsid w:val="00791938"/>
    <w:rsid w:val="00793054"/>
    <w:rsid w:val="007C7EC0"/>
    <w:rsid w:val="008B0760"/>
    <w:rsid w:val="00935E94"/>
    <w:rsid w:val="00974387"/>
    <w:rsid w:val="009B5305"/>
    <w:rsid w:val="00AA7BF7"/>
    <w:rsid w:val="00B50A33"/>
    <w:rsid w:val="00B916A4"/>
    <w:rsid w:val="00C429A4"/>
    <w:rsid w:val="00C44A27"/>
    <w:rsid w:val="00DA3595"/>
    <w:rsid w:val="00DF1CCF"/>
    <w:rsid w:val="00DF1F08"/>
    <w:rsid w:val="00E4272C"/>
    <w:rsid w:val="00E71265"/>
    <w:rsid w:val="00F000C6"/>
    <w:rsid w:val="00F926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541D01"/>
  <w15:chartTrackingRefBased/>
  <w15:docId w15:val="{61E89940-57A9-2F4C-9153-33B94644BE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E213C"/>
    <w:rPr>
      <w:rFonts w:ascii="Times New Roman" w:eastAsia="Times New Roman" w:hAnsi="Times New Roman" w:cs="Times New Roman"/>
    </w:rPr>
  </w:style>
  <w:style w:type="paragraph" w:styleId="Heading1">
    <w:name w:val="heading 1"/>
    <w:basedOn w:val="Normal"/>
    <w:next w:val="Normal"/>
    <w:link w:val="Heading1Char"/>
    <w:uiPriority w:val="9"/>
    <w:qFormat/>
    <w:rsid w:val="003E213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E213C"/>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E213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E213C"/>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213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E213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E213C"/>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3E213C"/>
    <w:rPr>
      <w:rFonts w:asciiTheme="majorHAnsi" w:eastAsiaTheme="majorEastAsia" w:hAnsiTheme="majorHAnsi" w:cstheme="majorBidi"/>
      <w:i/>
      <w:iCs/>
      <w:color w:val="2F5496" w:themeColor="accent1" w:themeShade="BF"/>
    </w:rPr>
  </w:style>
  <w:style w:type="paragraph" w:styleId="FootnoteText">
    <w:name w:val="footnote text"/>
    <w:basedOn w:val="Normal"/>
    <w:link w:val="FootnoteTextChar"/>
    <w:uiPriority w:val="99"/>
    <w:semiHidden/>
    <w:unhideWhenUsed/>
    <w:rsid w:val="003E213C"/>
    <w:rPr>
      <w:sz w:val="20"/>
      <w:szCs w:val="20"/>
    </w:rPr>
  </w:style>
  <w:style w:type="character" w:customStyle="1" w:styleId="FootnoteTextChar">
    <w:name w:val="Footnote Text Char"/>
    <w:basedOn w:val="DefaultParagraphFont"/>
    <w:link w:val="FootnoteText"/>
    <w:uiPriority w:val="99"/>
    <w:semiHidden/>
    <w:rsid w:val="003E213C"/>
    <w:rPr>
      <w:rFonts w:ascii="Times New Roman" w:eastAsia="Times New Roman" w:hAnsi="Times New Roman" w:cs="Times New Roman"/>
      <w:sz w:val="20"/>
      <w:szCs w:val="20"/>
    </w:rPr>
  </w:style>
  <w:style w:type="character" w:styleId="FootnoteReference">
    <w:name w:val="footnote reference"/>
    <w:basedOn w:val="DefaultParagraphFont"/>
    <w:uiPriority w:val="99"/>
    <w:unhideWhenUsed/>
    <w:rsid w:val="003E213C"/>
    <w:rPr>
      <w:vertAlign w:val="superscript"/>
    </w:rPr>
  </w:style>
  <w:style w:type="paragraph" w:styleId="NormalWeb">
    <w:name w:val="Normal (Web)"/>
    <w:basedOn w:val="Normal"/>
    <w:uiPriority w:val="99"/>
    <w:semiHidden/>
    <w:unhideWhenUsed/>
    <w:rsid w:val="003E213C"/>
    <w:pPr>
      <w:spacing w:before="100" w:beforeAutospacing="1" w:after="100" w:afterAutospacing="1"/>
    </w:pPr>
  </w:style>
  <w:style w:type="character" w:styleId="Hyperlink">
    <w:name w:val="Hyperlink"/>
    <w:basedOn w:val="DefaultParagraphFont"/>
    <w:uiPriority w:val="99"/>
    <w:unhideWhenUsed/>
    <w:rsid w:val="003E213C"/>
    <w:rPr>
      <w:color w:val="0000FF"/>
      <w:u w:val="single"/>
    </w:rPr>
  </w:style>
  <w:style w:type="character" w:styleId="FollowedHyperlink">
    <w:name w:val="FollowedHyperlink"/>
    <w:basedOn w:val="DefaultParagraphFont"/>
    <w:uiPriority w:val="99"/>
    <w:semiHidden/>
    <w:unhideWhenUsed/>
    <w:rsid w:val="003E213C"/>
    <w:rPr>
      <w:color w:val="954F72" w:themeColor="followedHyperlink"/>
      <w:u w:val="single"/>
    </w:rPr>
  </w:style>
  <w:style w:type="character" w:customStyle="1" w:styleId="s2">
    <w:name w:val="s2"/>
    <w:basedOn w:val="DefaultParagraphFont"/>
    <w:rsid w:val="003E213C"/>
  </w:style>
  <w:style w:type="character" w:customStyle="1" w:styleId="apple-converted-space">
    <w:name w:val="apple-converted-space"/>
    <w:basedOn w:val="DefaultParagraphFont"/>
    <w:rsid w:val="003E213C"/>
  </w:style>
  <w:style w:type="character" w:customStyle="1" w:styleId="s3">
    <w:name w:val="s3"/>
    <w:basedOn w:val="DefaultParagraphFont"/>
    <w:rsid w:val="003E213C"/>
  </w:style>
  <w:style w:type="character" w:styleId="CommentReference">
    <w:name w:val="annotation reference"/>
    <w:basedOn w:val="DefaultParagraphFont"/>
    <w:uiPriority w:val="99"/>
    <w:semiHidden/>
    <w:unhideWhenUsed/>
    <w:rsid w:val="003E213C"/>
    <w:rPr>
      <w:sz w:val="16"/>
      <w:szCs w:val="16"/>
    </w:rPr>
  </w:style>
  <w:style w:type="paragraph" w:styleId="CommentText">
    <w:name w:val="annotation text"/>
    <w:basedOn w:val="Normal"/>
    <w:link w:val="CommentTextChar"/>
    <w:uiPriority w:val="99"/>
    <w:semiHidden/>
    <w:unhideWhenUsed/>
    <w:rsid w:val="003E213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3E213C"/>
    <w:rPr>
      <w:sz w:val="20"/>
      <w:szCs w:val="20"/>
    </w:rPr>
  </w:style>
  <w:style w:type="paragraph" w:styleId="BalloonText">
    <w:name w:val="Balloon Text"/>
    <w:basedOn w:val="Normal"/>
    <w:link w:val="BalloonTextChar"/>
    <w:uiPriority w:val="99"/>
    <w:semiHidden/>
    <w:unhideWhenUsed/>
    <w:rsid w:val="003E213C"/>
    <w:rPr>
      <w:sz w:val="18"/>
      <w:szCs w:val="18"/>
    </w:rPr>
  </w:style>
  <w:style w:type="character" w:customStyle="1" w:styleId="BalloonTextChar">
    <w:name w:val="Balloon Text Char"/>
    <w:basedOn w:val="DefaultParagraphFont"/>
    <w:link w:val="BalloonText"/>
    <w:uiPriority w:val="99"/>
    <w:semiHidden/>
    <w:rsid w:val="003E213C"/>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3E213C"/>
    <w:pPr>
      <w:spacing w:before="480" w:line="276" w:lineRule="auto"/>
      <w:outlineLvl w:val="9"/>
    </w:pPr>
    <w:rPr>
      <w:b/>
      <w:bCs/>
      <w:sz w:val="28"/>
      <w:szCs w:val="28"/>
    </w:rPr>
  </w:style>
  <w:style w:type="paragraph" w:styleId="TOC1">
    <w:name w:val="toc 1"/>
    <w:basedOn w:val="Normal"/>
    <w:next w:val="Normal"/>
    <w:autoRedefine/>
    <w:uiPriority w:val="39"/>
    <w:unhideWhenUsed/>
    <w:rsid w:val="003E213C"/>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3E213C"/>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3E213C"/>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3E213C"/>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3E213C"/>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3E213C"/>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3E213C"/>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3E213C"/>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3E213C"/>
    <w:pPr>
      <w:ind w:left="1920"/>
    </w:pPr>
    <w:rPr>
      <w:rFonts w:asciiTheme="minorHAnsi" w:hAnsiTheme="minorHAnsi" w:cstheme="minorHAnsi"/>
      <w:sz w:val="20"/>
      <w:szCs w:val="20"/>
    </w:rPr>
  </w:style>
  <w:style w:type="paragraph" w:styleId="CommentSubject">
    <w:name w:val="annotation subject"/>
    <w:basedOn w:val="CommentText"/>
    <w:next w:val="CommentText"/>
    <w:link w:val="CommentSubjectChar"/>
    <w:uiPriority w:val="99"/>
    <w:semiHidden/>
    <w:unhideWhenUsed/>
    <w:rsid w:val="003E213C"/>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3E213C"/>
    <w:rPr>
      <w:rFonts w:ascii="Times New Roman" w:eastAsia="Times New Roman" w:hAnsi="Times New Roman" w:cs="Times New Roman"/>
      <w:b/>
      <w:bCs/>
      <w:sz w:val="20"/>
      <w:szCs w:val="20"/>
    </w:rPr>
  </w:style>
  <w:style w:type="paragraph" w:styleId="ListParagraph">
    <w:name w:val="List Paragraph"/>
    <w:basedOn w:val="Normal"/>
    <w:uiPriority w:val="34"/>
    <w:qFormat/>
    <w:rsid w:val="003E213C"/>
    <w:pPr>
      <w:ind w:left="720"/>
      <w:contextualSpacing/>
    </w:pPr>
  </w:style>
  <w:style w:type="paragraph" w:styleId="Header">
    <w:name w:val="header"/>
    <w:basedOn w:val="Normal"/>
    <w:link w:val="HeaderChar"/>
    <w:uiPriority w:val="99"/>
    <w:unhideWhenUsed/>
    <w:rsid w:val="003E213C"/>
    <w:pPr>
      <w:tabs>
        <w:tab w:val="center" w:pos="4680"/>
        <w:tab w:val="right" w:pos="9360"/>
      </w:tabs>
    </w:pPr>
  </w:style>
  <w:style w:type="character" w:customStyle="1" w:styleId="HeaderChar">
    <w:name w:val="Header Char"/>
    <w:basedOn w:val="DefaultParagraphFont"/>
    <w:link w:val="Header"/>
    <w:uiPriority w:val="99"/>
    <w:rsid w:val="003E213C"/>
    <w:rPr>
      <w:rFonts w:ascii="Times New Roman" w:eastAsia="Times New Roman" w:hAnsi="Times New Roman" w:cs="Times New Roman"/>
    </w:rPr>
  </w:style>
  <w:style w:type="paragraph" w:styleId="Footer">
    <w:name w:val="footer"/>
    <w:basedOn w:val="Normal"/>
    <w:link w:val="FooterChar"/>
    <w:uiPriority w:val="99"/>
    <w:unhideWhenUsed/>
    <w:rsid w:val="003E213C"/>
    <w:pPr>
      <w:tabs>
        <w:tab w:val="center" w:pos="4680"/>
        <w:tab w:val="right" w:pos="9360"/>
      </w:tabs>
    </w:pPr>
  </w:style>
  <w:style w:type="character" w:customStyle="1" w:styleId="FooterChar">
    <w:name w:val="Footer Char"/>
    <w:basedOn w:val="DefaultParagraphFont"/>
    <w:link w:val="Footer"/>
    <w:uiPriority w:val="99"/>
    <w:rsid w:val="003E213C"/>
    <w:rPr>
      <w:rFonts w:ascii="Times New Roman" w:eastAsia="Times New Roman" w:hAnsi="Times New Roman" w:cs="Times New Roman"/>
    </w:rPr>
  </w:style>
  <w:style w:type="character" w:styleId="Emphasis">
    <w:name w:val="Emphasis"/>
    <w:basedOn w:val="DefaultParagraphFont"/>
    <w:uiPriority w:val="20"/>
    <w:qFormat/>
    <w:rsid w:val="003E213C"/>
    <w:rPr>
      <w:i/>
      <w:iCs/>
    </w:rPr>
  </w:style>
  <w:style w:type="paragraph" w:styleId="Revision">
    <w:name w:val="Revision"/>
    <w:hidden/>
    <w:uiPriority w:val="99"/>
    <w:semiHidden/>
    <w:rsid w:val="003E213C"/>
    <w:rPr>
      <w:rFonts w:ascii="Times New Roman" w:eastAsia="Times New Roman" w:hAnsi="Times New Roman" w:cs="Times New Roman"/>
    </w:rPr>
  </w:style>
  <w:style w:type="table" w:styleId="TableGrid">
    <w:name w:val="Table Grid"/>
    <w:basedOn w:val="TableNormal"/>
    <w:uiPriority w:val="39"/>
    <w:rsid w:val="003E213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unhideWhenUsed/>
    <w:rsid w:val="00B916A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emf"/><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_rels/footnotes.xml.rels><?xml version="1.0" encoding="UTF-8" standalone="yes"?>
<Relationships xmlns="http://schemas.openxmlformats.org/package/2006/relationships"><Relationship Id="rId8" Type="http://schemas.openxmlformats.org/officeDocument/2006/relationships/hyperlink" Target="https://www.cdc.gov/nchs/data/factsheets/factsheet_nhanes.pdf" TargetMode="External"/><Relationship Id="rId3" Type="http://schemas.openxmlformats.org/officeDocument/2006/relationships/hyperlink" Target="https://www.hopkinsmedicine.org/institute_basic_biomedical_sciences/news_events/articles_and_stories/model_organisms/201010_mouse_model.html" TargetMode="External"/><Relationship Id="rId7" Type="http://schemas.openxmlformats.org/officeDocument/2006/relationships/hyperlink" Target="https://breastfeedingnetwork.org.uk/wp-content/dibm/prednisolone%20and%20breastfeeding.pdf" TargetMode="External"/><Relationship Id="rId2" Type="http://schemas.openxmlformats.org/officeDocument/2006/relationships/hyperlink" Target="https://www.jax.org/why-the-mouse/excellent-models" TargetMode="External"/><Relationship Id="rId1" Type="http://schemas.openxmlformats.org/officeDocument/2006/relationships/hyperlink" Target="https://www.neuroscientificallychallenged.com/blog/2014/5/31/what-is-the-hpa-axis" TargetMode="External"/><Relationship Id="rId6" Type="http://schemas.openxmlformats.org/officeDocument/2006/relationships/hyperlink" Target="https://mothertobaby.org/fact-sheets/prednisoneprednisolone-pregnancy/" TargetMode="External"/><Relationship Id="rId5" Type="http://schemas.openxmlformats.org/officeDocument/2006/relationships/hyperlink" Target="https://www.sps.nhs.uk/articles/safety-in-lactation-corticosteroids/" TargetMode="External"/><Relationship Id="rId4" Type="http://schemas.openxmlformats.org/officeDocument/2006/relationships/hyperlink" Target="https://www.genetargeting.com/stem-cell/mouse-cell-line/" TargetMode="External"/><Relationship Id="rId9"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C0472C-748C-F54C-8958-B7E886E104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81</Pages>
  <Words>244532</Words>
  <Characters>1393837</Characters>
  <Application>Microsoft Office Word</Application>
  <DocSecurity>0</DocSecurity>
  <Lines>11615</Lines>
  <Paragraphs>3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Dave Bridges</cp:lastModifiedBy>
  <cp:revision>39</cp:revision>
  <cp:lastPrinted>2019-08-19T11:56:00Z</cp:lastPrinted>
  <dcterms:created xsi:type="dcterms:W3CDTF">2019-08-19T02:54:00Z</dcterms:created>
  <dcterms:modified xsi:type="dcterms:W3CDTF">2019-08-19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endocrinology</vt:lpwstr>
  </property>
  <property fmtid="{D5CDD505-2E9C-101B-9397-08002B2CF9AE}" pid="12" name="Mendeley Recent Style Name 3_1">
    <vt:lpwstr>Endocrin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